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A70A6A" w14:textId="62E10054" w:rsidR="00076D42" w:rsidRPr="00272CA2" w:rsidRDefault="00076D42" w:rsidP="00076D42">
      <w:pPr>
        <w:suppressAutoHyphens/>
        <w:spacing w:after="0" w:line="360" w:lineRule="auto"/>
        <w:jc w:val="both"/>
        <w:rPr>
          <w:rFonts w:ascii="Times New Roman" w:hAnsi="Times New Roman" w:cs="Times New Roman"/>
          <w:b/>
          <w:bCs/>
          <w:sz w:val="24"/>
          <w:szCs w:val="24"/>
          <w:lang w:val="en-GB"/>
        </w:rPr>
      </w:pPr>
      <w:bookmarkStart w:id="0" w:name="_Hlk125635476"/>
      <w:r w:rsidRPr="00272CA2">
        <w:rPr>
          <w:rFonts w:ascii="Times New Roman" w:hAnsi="Times New Roman" w:cs="Times New Roman"/>
          <w:b/>
          <w:bCs/>
          <w:sz w:val="24"/>
          <w:szCs w:val="24"/>
          <w:lang w:val="en-GB"/>
        </w:rPr>
        <w:t xml:space="preserve">Is there cardiac autonomic dysfunction in children and adolescents with </w:t>
      </w:r>
      <w:r w:rsidR="00752A7D" w:rsidRPr="00272CA2">
        <w:rPr>
          <w:rFonts w:ascii="Times New Roman" w:hAnsi="Times New Roman" w:cs="Times New Roman"/>
          <w:b/>
          <w:bCs/>
          <w:sz w:val="24"/>
          <w:szCs w:val="24"/>
          <w:lang w:val="en-GB"/>
        </w:rPr>
        <w:t>exercise-induced bronchoconstriction</w:t>
      </w:r>
      <w:r w:rsidRPr="00272CA2">
        <w:rPr>
          <w:rFonts w:ascii="Times New Roman" w:hAnsi="Times New Roman" w:cs="Times New Roman"/>
          <w:b/>
          <w:bCs/>
          <w:sz w:val="24"/>
          <w:szCs w:val="24"/>
          <w:lang w:val="en-GB"/>
        </w:rPr>
        <w:t>?</w:t>
      </w:r>
    </w:p>
    <w:p w14:paraId="562EF8E4" w14:textId="77777777" w:rsidR="00E731D9" w:rsidRPr="00272CA2" w:rsidRDefault="00E731D9" w:rsidP="00076D42">
      <w:pPr>
        <w:suppressAutoHyphens/>
        <w:spacing w:after="0" w:line="360" w:lineRule="auto"/>
        <w:jc w:val="both"/>
        <w:rPr>
          <w:rFonts w:ascii="Times New Roman" w:eastAsia="Times New Roman" w:hAnsi="Times New Roman" w:cs="Times New Roman"/>
          <w:sz w:val="24"/>
          <w:szCs w:val="24"/>
          <w:lang w:val="en-GB" w:eastAsia="pt-BR"/>
        </w:rPr>
      </w:pPr>
    </w:p>
    <w:bookmarkEnd w:id="0"/>
    <w:p w14:paraId="0012A628" w14:textId="2430B74D" w:rsidR="00467FD7" w:rsidRPr="00272CA2" w:rsidRDefault="00467FD7" w:rsidP="00E731D9">
      <w:pPr>
        <w:spacing w:line="480" w:lineRule="auto"/>
        <w:jc w:val="both"/>
        <w:rPr>
          <w:rFonts w:ascii="Times New Roman" w:hAnsi="Times New Roman" w:cs="Times New Roman"/>
          <w:b/>
          <w:bCs/>
          <w:sz w:val="24"/>
          <w:szCs w:val="24"/>
          <w:lang w:val="en-GB"/>
        </w:rPr>
      </w:pPr>
      <w:r w:rsidRPr="00272CA2">
        <w:rPr>
          <w:rFonts w:ascii="Times New Roman" w:hAnsi="Times New Roman" w:cs="Times New Roman"/>
          <w:b/>
          <w:bCs/>
          <w:sz w:val="24"/>
          <w:szCs w:val="24"/>
          <w:lang w:val="en-GB"/>
        </w:rPr>
        <w:t xml:space="preserve">Abstract </w:t>
      </w:r>
    </w:p>
    <w:p w14:paraId="51E5197B" w14:textId="77777777" w:rsidR="00B06B0A" w:rsidRPr="00272CA2" w:rsidRDefault="00B06B0A" w:rsidP="006E790A">
      <w:pPr>
        <w:spacing w:line="480" w:lineRule="auto"/>
        <w:jc w:val="both"/>
        <w:rPr>
          <w:rFonts w:ascii="Times New Roman" w:hAnsi="Times New Roman" w:cs="Times New Roman"/>
          <w:b/>
          <w:bCs/>
          <w:sz w:val="24"/>
          <w:szCs w:val="24"/>
          <w:lang w:val="en-GB"/>
        </w:rPr>
      </w:pPr>
      <w:bookmarkStart w:id="1" w:name="_Hlk105612416"/>
    </w:p>
    <w:p w14:paraId="3CCD2DEF" w14:textId="62147BFC" w:rsidR="00A40980" w:rsidRPr="00272CA2" w:rsidRDefault="00C66B8B" w:rsidP="004B64D3">
      <w:pPr>
        <w:spacing w:line="480" w:lineRule="auto"/>
        <w:jc w:val="both"/>
        <w:rPr>
          <w:rFonts w:ascii="Times New Roman" w:hAnsi="Times New Roman" w:cs="Times New Roman"/>
          <w:sz w:val="24"/>
          <w:szCs w:val="24"/>
          <w:lang w:val="en-GB"/>
        </w:rPr>
      </w:pPr>
      <w:r w:rsidRPr="00C66B8B">
        <w:rPr>
          <w:rFonts w:ascii="Times New Roman" w:hAnsi="Times New Roman" w:cs="Times New Roman"/>
          <w:b/>
          <w:bCs/>
          <w:sz w:val="24"/>
          <w:szCs w:val="24"/>
          <w:lang w:val="en-GB"/>
        </w:rPr>
        <w:t>Background</w:t>
      </w:r>
      <w:r>
        <w:rPr>
          <w:rFonts w:ascii="Times New Roman" w:hAnsi="Times New Roman" w:cs="Times New Roman"/>
          <w:b/>
          <w:bCs/>
          <w:sz w:val="24"/>
          <w:szCs w:val="24"/>
          <w:lang w:val="en-GB"/>
        </w:rPr>
        <w:t>:</w:t>
      </w:r>
      <w:r w:rsidR="00A63899">
        <w:rPr>
          <w:rFonts w:ascii="Times New Roman" w:hAnsi="Times New Roman" w:cs="Times New Roman"/>
          <w:b/>
          <w:bCs/>
          <w:sz w:val="24"/>
          <w:szCs w:val="24"/>
          <w:lang w:val="en-GB"/>
        </w:rPr>
        <w:t xml:space="preserve"> </w:t>
      </w:r>
      <w:r w:rsidR="00A63899" w:rsidRPr="00A63899">
        <w:rPr>
          <w:rFonts w:ascii="Times New Roman" w:hAnsi="Times New Roman" w:cs="Times New Roman"/>
          <w:sz w:val="24"/>
          <w:szCs w:val="24"/>
          <w:lang w:val="en-GB"/>
        </w:rPr>
        <w:t xml:space="preserve">The pulmonary impairment in patients with bronchoconstriction induced by </w:t>
      </w:r>
      <w:proofErr w:type="spellStart"/>
      <w:r w:rsidR="00A63899" w:rsidRPr="00A63899">
        <w:rPr>
          <w:rFonts w:ascii="Times New Roman" w:hAnsi="Times New Roman" w:cs="Times New Roman"/>
          <w:sz w:val="24"/>
          <w:szCs w:val="24"/>
          <w:lang w:val="en-GB"/>
        </w:rPr>
        <w:t>eucapnic</w:t>
      </w:r>
      <w:proofErr w:type="spellEnd"/>
      <w:r w:rsidR="00A63899" w:rsidRPr="00A63899">
        <w:rPr>
          <w:rFonts w:ascii="Times New Roman" w:hAnsi="Times New Roman" w:cs="Times New Roman"/>
          <w:sz w:val="24"/>
          <w:szCs w:val="24"/>
          <w:lang w:val="en-GB"/>
        </w:rPr>
        <w:t xml:space="preserve"> voluntary </w:t>
      </w:r>
      <w:proofErr w:type="gramStart"/>
      <w:r w:rsidR="00A63899" w:rsidRPr="00A63899">
        <w:rPr>
          <w:rFonts w:ascii="Times New Roman" w:hAnsi="Times New Roman" w:cs="Times New Roman"/>
          <w:sz w:val="24"/>
          <w:szCs w:val="24"/>
          <w:lang w:val="en-GB"/>
        </w:rPr>
        <w:t>hyperpnea(</w:t>
      </w:r>
      <w:proofErr w:type="gramEnd"/>
      <w:r w:rsidR="00A63899" w:rsidRPr="00A63899">
        <w:rPr>
          <w:rFonts w:ascii="Times New Roman" w:hAnsi="Times New Roman" w:cs="Times New Roman"/>
          <w:sz w:val="24"/>
          <w:szCs w:val="24"/>
          <w:lang w:val="en-GB"/>
        </w:rPr>
        <w:t>EVH) goes beyond the respiratory system, also impairing autonomic nervous modulation. This study aimed to evaluate the behaviour of cardiac autonomic modulation in young asthmatics with and without EIB after the EVH test</w:t>
      </w:r>
      <w:r w:rsidR="00A63899">
        <w:rPr>
          <w:rFonts w:ascii="Times New Roman" w:hAnsi="Times New Roman" w:cs="Times New Roman"/>
          <w:sz w:val="24"/>
          <w:szCs w:val="24"/>
          <w:lang w:val="en-GB"/>
        </w:rPr>
        <w:t>.</w:t>
      </w:r>
      <w:r w:rsidR="008A6491">
        <w:rPr>
          <w:rFonts w:ascii="Times New Roman" w:hAnsi="Times New Roman" w:cs="Times New Roman"/>
          <w:sz w:val="24"/>
          <w:szCs w:val="24"/>
          <w:lang w:val="en-GB"/>
        </w:rPr>
        <w:t xml:space="preserve"> </w:t>
      </w:r>
      <w:r w:rsidRPr="00C66B8B">
        <w:rPr>
          <w:rFonts w:ascii="Times New Roman" w:hAnsi="Times New Roman" w:cs="Times New Roman"/>
          <w:b/>
          <w:bCs/>
          <w:sz w:val="24"/>
          <w:szCs w:val="24"/>
          <w:lang w:val="en-GB"/>
        </w:rPr>
        <w:t>Research design and methods</w:t>
      </w:r>
      <w:r>
        <w:rPr>
          <w:rFonts w:ascii="Times New Roman" w:hAnsi="Times New Roman" w:cs="Times New Roman"/>
          <w:b/>
          <w:bCs/>
          <w:sz w:val="24"/>
          <w:szCs w:val="24"/>
          <w:lang w:val="en-GB"/>
        </w:rPr>
        <w:t>:</w:t>
      </w:r>
      <w:r w:rsidR="00A63899">
        <w:rPr>
          <w:rFonts w:ascii="Times New Roman" w:hAnsi="Times New Roman" w:cs="Times New Roman"/>
          <w:b/>
          <w:bCs/>
          <w:sz w:val="24"/>
          <w:szCs w:val="24"/>
          <w:lang w:val="en-GB"/>
        </w:rPr>
        <w:t xml:space="preserve"> </w:t>
      </w:r>
      <w:r w:rsidR="008A7B9B" w:rsidRPr="00272CA2">
        <w:rPr>
          <w:rFonts w:ascii="Times New Roman" w:hAnsi="Times New Roman" w:cs="Times New Roman"/>
          <w:sz w:val="24"/>
          <w:szCs w:val="24"/>
          <w:lang w:val="en-GB"/>
        </w:rPr>
        <w:t xml:space="preserve">A cross-sectional study design using 54 </w:t>
      </w:r>
      <w:proofErr w:type="gramStart"/>
      <w:r w:rsidR="008A7B9B" w:rsidRPr="00272CA2">
        <w:rPr>
          <w:rFonts w:ascii="Times New Roman" w:hAnsi="Times New Roman" w:cs="Times New Roman"/>
          <w:sz w:val="24"/>
          <w:szCs w:val="24"/>
          <w:lang w:val="en-GB"/>
        </w:rPr>
        <w:t>asthmatics(</w:t>
      </w:r>
      <w:proofErr w:type="gramEnd"/>
      <w:r w:rsidR="008A7B9B" w:rsidRPr="00272CA2">
        <w:rPr>
          <w:rFonts w:ascii="Times New Roman" w:hAnsi="Times New Roman" w:cs="Times New Roman"/>
          <w:sz w:val="24"/>
          <w:szCs w:val="24"/>
          <w:lang w:val="en-GB"/>
        </w:rPr>
        <w:t xml:space="preserve">51.9% female), </w:t>
      </w:r>
      <w:r w:rsidR="00F70150" w:rsidRPr="00272CA2">
        <w:rPr>
          <w:rFonts w:ascii="Times New Roman" w:hAnsi="Times New Roman" w:cs="Times New Roman"/>
          <w:sz w:val="24"/>
          <w:szCs w:val="24"/>
          <w:lang w:val="en-GB"/>
        </w:rPr>
        <w:t>aged between</w:t>
      </w:r>
      <w:r w:rsidR="000E6702" w:rsidRPr="00272CA2">
        <w:rPr>
          <w:rFonts w:ascii="Times New Roman" w:hAnsi="Times New Roman" w:cs="Times New Roman"/>
          <w:sz w:val="24"/>
          <w:szCs w:val="24"/>
          <w:lang w:val="en-GB"/>
        </w:rPr>
        <w:t xml:space="preserve"> </w:t>
      </w:r>
      <w:r w:rsidR="008A7B9B" w:rsidRPr="00272CA2">
        <w:rPr>
          <w:rFonts w:ascii="Times New Roman" w:hAnsi="Times New Roman" w:cs="Times New Roman"/>
          <w:sz w:val="24"/>
          <w:szCs w:val="24"/>
          <w:lang w:val="en-GB"/>
        </w:rPr>
        <w:t>10</w:t>
      </w:r>
      <w:r w:rsidR="000E6702" w:rsidRPr="00272CA2">
        <w:rPr>
          <w:rFonts w:ascii="Times New Roman" w:hAnsi="Times New Roman" w:cs="Times New Roman"/>
          <w:sz w:val="24"/>
          <w:szCs w:val="24"/>
          <w:lang w:val="en-GB"/>
        </w:rPr>
        <w:t xml:space="preserve"> and </w:t>
      </w:r>
      <w:r w:rsidR="008A7B9B" w:rsidRPr="00272CA2">
        <w:rPr>
          <w:rFonts w:ascii="Times New Roman" w:hAnsi="Times New Roman" w:cs="Times New Roman"/>
          <w:sz w:val="24"/>
          <w:szCs w:val="24"/>
          <w:lang w:val="en-GB"/>
        </w:rPr>
        <w:t>19</w:t>
      </w:r>
      <w:r w:rsidR="000E6702" w:rsidRPr="00272CA2">
        <w:rPr>
          <w:rFonts w:ascii="Times New Roman" w:hAnsi="Times New Roman" w:cs="Times New Roman"/>
          <w:sz w:val="24"/>
          <w:szCs w:val="24"/>
          <w:lang w:val="en-GB"/>
        </w:rPr>
        <w:t xml:space="preserve"> </w:t>
      </w:r>
      <w:r w:rsidR="008A7B9B" w:rsidRPr="00272CA2">
        <w:rPr>
          <w:rFonts w:ascii="Times New Roman" w:hAnsi="Times New Roman" w:cs="Times New Roman"/>
          <w:sz w:val="24"/>
          <w:szCs w:val="24"/>
          <w:lang w:val="en-GB"/>
        </w:rPr>
        <w:t xml:space="preserve">years, investigated </w:t>
      </w:r>
      <w:r w:rsidR="009C18A1" w:rsidRPr="00272CA2">
        <w:rPr>
          <w:rFonts w:ascii="Times New Roman" w:hAnsi="Times New Roman" w:cs="Times New Roman"/>
          <w:sz w:val="24"/>
          <w:szCs w:val="24"/>
          <w:lang w:val="en-GB"/>
        </w:rPr>
        <w:t xml:space="preserve">with </w:t>
      </w:r>
      <w:r w:rsidR="008A7B9B" w:rsidRPr="00272CA2">
        <w:rPr>
          <w:rFonts w:ascii="Times New Roman" w:hAnsi="Times New Roman" w:cs="Times New Roman"/>
          <w:sz w:val="24"/>
          <w:szCs w:val="24"/>
          <w:lang w:val="en-GB"/>
        </w:rPr>
        <w:t xml:space="preserve">the </w:t>
      </w:r>
      <w:r w:rsidR="00FB64C7" w:rsidRPr="00272CA2">
        <w:rPr>
          <w:rFonts w:ascii="Times New Roman" w:hAnsi="Times New Roman" w:cs="Times New Roman"/>
          <w:sz w:val="24"/>
          <w:szCs w:val="24"/>
          <w:lang w:val="en-GB"/>
        </w:rPr>
        <w:t>EVH</w:t>
      </w:r>
      <w:r w:rsidR="008A7B9B" w:rsidRPr="00272CA2">
        <w:rPr>
          <w:rFonts w:ascii="Times New Roman" w:hAnsi="Times New Roman" w:cs="Times New Roman"/>
          <w:sz w:val="24"/>
          <w:szCs w:val="24"/>
          <w:lang w:val="en-GB"/>
        </w:rPr>
        <w:t xml:space="preserve"> test. Forced expiratory volume in one </w:t>
      </w:r>
      <w:proofErr w:type="gramStart"/>
      <w:r w:rsidR="008A7B9B" w:rsidRPr="00272CA2">
        <w:rPr>
          <w:rFonts w:ascii="Times New Roman" w:hAnsi="Times New Roman" w:cs="Times New Roman"/>
          <w:sz w:val="24"/>
          <w:szCs w:val="24"/>
          <w:lang w:val="en-GB"/>
        </w:rPr>
        <w:t>second(</w:t>
      </w:r>
      <w:proofErr w:type="gramEnd"/>
      <w:r w:rsidR="008A7B9B" w:rsidRPr="00272CA2">
        <w:rPr>
          <w:rFonts w:ascii="Times New Roman" w:hAnsi="Times New Roman" w:cs="Times New Roman"/>
          <w:sz w:val="24"/>
          <w:szCs w:val="24"/>
          <w:lang w:val="en-GB"/>
        </w:rPr>
        <w:t>FEV</w:t>
      </w:r>
      <w:r w:rsidR="008A7B9B" w:rsidRPr="00272CA2">
        <w:rPr>
          <w:rFonts w:ascii="Times New Roman" w:hAnsi="Times New Roman" w:cs="Times New Roman"/>
          <w:sz w:val="24"/>
          <w:szCs w:val="24"/>
          <w:vertAlign w:val="subscript"/>
          <w:lang w:val="en-GB"/>
        </w:rPr>
        <w:t>1</w:t>
      </w:r>
      <w:r w:rsidR="008A7B9B" w:rsidRPr="00272CA2">
        <w:rPr>
          <w:rFonts w:ascii="Times New Roman" w:hAnsi="Times New Roman" w:cs="Times New Roman"/>
          <w:sz w:val="24"/>
          <w:szCs w:val="24"/>
          <w:lang w:val="en-GB"/>
        </w:rPr>
        <w:t>) was measured at 5, 10, 15, and 30 min after</w:t>
      </w:r>
      <w:r w:rsidR="00FB64C7" w:rsidRPr="00272CA2">
        <w:rPr>
          <w:rFonts w:ascii="Times New Roman" w:hAnsi="Times New Roman" w:cs="Times New Roman"/>
          <w:sz w:val="24"/>
          <w:szCs w:val="24"/>
          <w:lang w:val="en-GB"/>
        </w:rPr>
        <w:t xml:space="preserve"> EVH</w:t>
      </w:r>
      <w:r w:rsidR="008A7B9B" w:rsidRPr="00272CA2">
        <w:rPr>
          <w:rFonts w:ascii="Times New Roman" w:hAnsi="Times New Roman" w:cs="Times New Roman"/>
          <w:sz w:val="24"/>
          <w:szCs w:val="24"/>
          <w:lang w:val="en-GB"/>
        </w:rPr>
        <w:t xml:space="preserve">. Heart rate </w:t>
      </w:r>
      <w:proofErr w:type="gramStart"/>
      <w:r w:rsidR="008A7B9B" w:rsidRPr="00272CA2">
        <w:rPr>
          <w:rFonts w:ascii="Times New Roman" w:hAnsi="Times New Roman" w:cs="Times New Roman"/>
          <w:sz w:val="24"/>
          <w:szCs w:val="24"/>
          <w:lang w:val="en-GB"/>
        </w:rPr>
        <w:t>variability(</w:t>
      </w:r>
      <w:proofErr w:type="gramEnd"/>
      <w:r w:rsidR="008A7B9B" w:rsidRPr="00272CA2">
        <w:rPr>
          <w:rFonts w:ascii="Times New Roman" w:hAnsi="Times New Roman" w:cs="Times New Roman"/>
          <w:sz w:val="24"/>
          <w:szCs w:val="24"/>
          <w:lang w:val="en-GB"/>
        </w:rPr>
        <w:t>HRV) measures of time</w:t>
      </w:r>
      <w:r w:rsidR="00D07764" w:rsidRPr="00272CA2">
        <w:rPr>
          <w:rFonts w:ascii="Times New Roman" w:hAnsi="Times New Roman" w:cs="Times New Roman"/>
          <w:sz w:val="24"/>
          <w:szCs w:val="24"/>
          <w:lang w:val="en-GB"/>
        </w:rPr>
        <w:t xml:space="preserve"> </w:t>
      </w:r>
      <w:r w:rsidR="008A7B9B" w:rsidRPr="00272CA2">
        <w:rPr>
          <w:rFonts w:ascii="Times New Roman" w:hAnsi="Times New Roman" w:cs="Times New Roman"/>
          <w:sz w:val="24"/>
          <w:szCs w:val="24"/>
          <w:lang w:val="en-GB"/>
        </w:rPr>
        <w:t>were assessed pre and 30</w:t>
      </w:r>
      <w:r w:rsidR="009C18A1" w:rsidRPr="00272CA2">
        <w:rPr>
          <w:rFonts w:ascii="Times New Roman" w:hAnsi="Times New Roman" w:cs="Times New Roman"/>
          <w:sz w:val="24"/>
          <w:szCs w:val="24"/>
          <w:lang w:val="en-GB"/>
        </w:rPr>
        <w:t xml:space="preserve"> min</w:t>
      </w:r>
      <w:r w:rsidR="008A7B9B" w:rsidRPr="00272CA2">
        <w:rPr>
          <w:rFonts w:ascii="Times New Roman" w:hAnsi="Times New Roman" w:cs="Times New Roman"/>
          <w:sz w:val="24"/>
          <w:szCs w:val="24"/>
          <w:lang w:val="en-GB"/>
        </w:rPr>
        <w:t xml:space="preserve">-post EVH. The diagnosis of </w:t>
      </w:r>
      <w:r w:rsidR="004B64D3" w:rsidRPr="00272CA2">
        <w:rPr>
          <w:rFonts w:ascii="Times New Roman" w:hAnsi="Times New Roman" w:cs="Times New Roman"/>
          <w:sz w:val="24"/>
          <w:szCs w:val="24"/>
          <w:lang w:val="en-GB"/>
        </w:rPr>
        <w:t xml:space="preserve">Exercise-Induced bronchoconstriction with underlying clinical </w:t>
      </w:r>
      <w:proofErr w:type="gramStart"/>
      <w:r w:rsidR="004B64D3" w:rsidRPr="00272CA2">
        <w:rPr>
          <w:rFonts w:ascii="Times New Roman" w:hAnsi="Times New Roman" w:cs="Times New Roman"/>
          <w:sz w:val="24"/>
          <w:szCs w:val="24"/>
          <w:lang w:val="en-GB"/>
        </w:rPr>
        <w:t>asthma(</w:t>
      </w:r>
      <w:proofErr w:type="gramEnd"/>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004B64D3" w:rsidRPr="00272CA2">
        <w:rPr>
          <w:rFonts w:ascii="Times New Roman" w:hAnsi="Times New Roman" w:cs="Times New Roman"/>
          <w:sz w:val="24"/>
          <w:szCs w:val="24"/>
          <w:lang w:val="en-GB"/>
        </w:rPr>
        <w:t>)</w:t>
      </w:r>
      <w:r w:rsidR="008A7B9B" w:rsidRPr="00272CA2">
        <w:rPr>
          <w:rFonts w:ascii="Times New Roman" w:hAnsi="Times New Roman" w:cs="Times New Roman"/>
          <w:sz w:val="24"/>
          <w:szCs w:val="24"/>
          <w:lang w:val="en-GB"/>
        </w:rPr>
        <w:t xml:space="preserve"> was confirmed by a fall in FEV</w:t>
      </w:r>
      <w:r w:rsidR="008A7B9B" w:rsidRPr="00272CA2">
        <w:rPr>
          <w:rFonts w:ascii="Times New Roman" w:hAnsi="Times New Roman" w:cs="Times New Roman"/>
          <w:sz w:val="24"/>
          <w:szCs w:val="24"/>
          <w:vertAlign w:val="subscript"/>
          <w:lang w:val="en-GB"/>
        </w:rPr>
        <w:t>1</w:t>
      </w:r>
      <w:r w:rsidR="008A7B9B" w:rsidRPr="00272CA2">
        <w:rPr>
          <w:rFonts w:ascii="Times New Roman" w:hAnsi="Times New Roman" w:cs="Times New Roman"/>
          <w:sz w:val="24"/>
          <w:szCs w:val="24"/>
          <w:lang w:val="en-GB"/>
        </w:rPr>
        <w:t>≥10% compared to baseline.</w:t>
      </w:r>
      <w:r w:rsidR="008A6491">
        <w:rPr>
          <w:rFonts w:ascii="Times New Roman" w:hAnsi="Times New Roman" w:cs="Times New Roman"/>
          <w:sz w:val="24"/>
          <w:szCs w:val="24"/>
          <w:lang w:val="en-GB"/>
        </w:rPr>
        <w:t xml:space="preserve"> </w:t>
      </w:r>
      <w:r w:rsidR="00467FD7" w:rsidRPr="00272CA2">
        <w:rPr>
          <w:rFonts w:ascii="Times New Roman" w:hAnsi="Times New Roman" w:cs="Times New Roman"/>
          <w:b/>
          <w:bCs/>
          <w:sz w:val="24"/>
          <w:szCs w:val="24"/>
          <w:lang w:val="en-GB"/>
        </w:rPr>
        <w:t>Results:</w:t>
      </w:r>
      <w:r w:rsidR="00A63899">
        <w:rPr>
          <w:rFonts w:ascii="Times New Roman" w:hAnsi="Times New Roman" w:cs="Times New Roman"/>
          <w:b/>
          <w:bCs/>
          <w:sz w:val="24"/>
          <w:szCs w:val="24"/>
          <w:lang w:val="en-GB"/>
        </w:rPr>
        <w:t xml:space="preserve"> </w:t>
      </w:r>
      <w:r w:rsidR="00A40980" w:rsidRPr="00272CA2">
        <w:rPr>
          <w:rFonts w:ascii="Times New Roman" w:hAnsi="Times New Roman" w:cs="Times New Roman"/>
          <w:sz w:val="24"/>
          <w:szCs w:val="24"/>
          <w:lang w:val="en-GB"/>
        </w:rPr>
        <w:t xml:space="preserve">Thirty(55.5%) asthmatics had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00A40980" w:rsidRPr="00272CA2">
        <w:rPr>
          <w:rFonts w:ascii="Times New Roman" w:hAnsi="Times New Roman" w:cs="Times New Roman"/>
          <w:sz w:val="24"/>
          <w:szCs w:val="24"/>
          <w:lang w:val="en-GB"/>
        </w:rPr>
        <w:t xml:space="preserve">. Subjects with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00A40980" w:rsidRPr="00272CA2">
        <w:rPr>
          <w:rFonts w:ascii="Times New Roman" w:hAnsi="Times New Roman" w:cs="Times New Roman"/>
          <w:sz w:val="24"/>
          <w:szCs w:val="24"/>
          <w:lang w:val="en-GB"/>
        </w:rPr>
        <w:t xml:space="preserve"> </w:t>
      </w:r>
      <w:r w:rsidR="00CC676B" w:rsidRPr="00272CA2">
        <w:rPr>
          <w:rFonts w:ascii="Times New Roman" w:hAnsi="Times New Roman" w:cs="Times New Roman"/>
          <w:sz w:val="24"/>
          <w:szCs w:val="24"/>
          <w:lang w:val="en-GB"/>
        </w:rPr>
        <w:t xml:space="preserve">have </w:t>
      </w:r>
      <w:r w:rsidR="00A40980" w:rsidRPr="00272CA2">
        <w:rPr>
          <w:rFonts w:ascii="Times New Roman" w:hAnsi="Times New Roman" w:cs="Times New Roman"/>
          <w:sz w:val="24"/>
          <w:szCs w:val="24"/>
          <w:lang w:val="en-GB"/>
        </w:rPr>
        <w:t>reduced mean of the R</w:t>
      </w:r>
      <w:r w:rsidR="00C33414" w:rsidRPr="00272CA2">
        <w:rPr>
          <w:rFonts w:ascii="Times New Roman" w:hAnsi="Times New Roman" w:cs="Times New Roman"/>
          <w:sz w:val="24"/>
          <w:szCs w:val="24"/>
          <w:lang w:val="en-GB"/>
        </w:rPr>
        <w:t>-</w:t>
      </w:r>
      <w:r w:rsidR="00A40980" w:rsidRPr="00272CA2">
        <w:rPr>
          <w:rFonts w:ascii="Times New Roman" w:hAnsi="Times New Roman" w:cs="Times New Roman"/>
          <w:sz w:val="24"/>
          <w:szCs w:val="24"/>
          <w:lang w:val="en-GB"/>
        </w:rPr>
        <w:t xml:space="preserve">R intervals in relation to baseline until 15 minutes </w:t>
      </w:r>
      <w:r w:rsidR="009C18A1" w:rsidRPr="00272CA2">
        <w:rPr>
          <w:rFonts w:ascii="Times New Roman" w:hAnsi="Times New Roman" w:cs="Times New Roman"/>
          <w:sz w:val="24"/>
          <w:szCs w:val="24"/>
          <w:lang w:val="en-GB"/>
        </w:rPr>
        <w:t xml:space="preserve">after </w:t>
      </w:r>
      <w:r w:rsidR="00A40980" w:rsidRPr="00272CA2">
        <w:rPr>
          <w:rFonts w:ascii="Times New Roman" w:hAnsi="Times New Roman" w:cs="Times New Roman"/>
          <w:sz w:val="24"/>
          <w:szCs w:val="24"/>
          <w:lang w:val="en-GB"/>
        </w:rPr>
        <w:t xml:space="preserve">EVH. Individuals without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00A40980" w:rsidRPr="00272CA2">
        <w:rPr>
          <w:rFonts w:ascii="Times New Roman" w:hAnsi="Times New Roman" w:cs="Times New Roman"/>
          <w:sz w:val="24"/>
          <w:szCs w:val="24"/>
          <w:lang w:val="en-GB"/>
        </w:rPr>
        <w:t xml:space="preserve"> had increased parasympathetic activity compared to baseline(</w:t>
      </w:r>
      <w:proofErr w:type="spellStart"/>
      <w:r w:rsidR="00A40980" w:rsidRPr="00272CA2">
        <w:rPr>
          <w:rFonts w:ascii="Times New Roman" w:hAnsi="Times New Roman" w:cs="Times New Roman"/>
          <w:sz w:val="24"/>
          <w:szCs w:val="24"/>
          <w:lang w:val="en-GB"/>
        </w:rPr>
        <w:t>rMSSD</w:t>
      </w:r>
      <w:proofErr w:type="spellEnd"/>
      <w:r w:rsidR="00A40980" w:rsidRPr="00272CA2">
        <w:rPr>
          <w:rFonts w:ascii="Times New Roman" w:hAnsi="Times New Roman" w:cs="Times New Roman"/>
          <w:sz w:val="24"/>
          <w:szCs w:val="24"/>
          <w:lang w:val="en-GB"/>
        </w:rPr>
        <w:t xml:space="preserve">) from 5 min after EVH(p&lt;0.05). </w:t>
      </w:r>
      <w:r w:rsidR="00CC676B" w:rsidRPr="00272CA2">
        <w:rPr>
          <w:rFonts w:ascii="Times New Roman" w:hAnsi="Times New Roman" w:cs="Times New Roman"/>
          <w:sz w:val="24"/>
          <w:szCs w:val="24"/>
          <w:lang w:val="en-GB"/>
        </w:rPr>
        <w:t xml:space="preserve">This parasympathetic activity increase in relation </w:t>
      </w:r>
      <w:r w:rsidR="00A40980" w:rsidRPr="00272CA2">
        <w:rPr>
          <w:rFonts w:ascii="Times New Roman" w:hAnsi="Times New Roman" w:cs="Times New Roman"/>
          <w:sz w:val="24"/>
          <w:szCs w:val="24"/>
          <w:lang w:val="en-GB"/>
        </w:rPr>
        <w:t xml:space="preserve">to baseline was seen in individuals with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00A40980" w:rsidRPr="00272CA2">
        <w:rPr>
          <w:rFonts w:ascii="Times New Roman" w:hAnsi="Times New Roman" w:cs="Times New Roman"/>
          <w:sz w:val="24"/>
          <w:szCs w:val="24"/>
          <w:lang w:val="en-GB"/>
        </w:rPr>
        <w:t xml:space="preserve"> after 25 minutes</w:t>
      </w:r>
      <w:r w:rsidR="00D07764" w:rsidRPr="00272CA2">
        <w:rPr>
          <w:rFonts w:ascii="Times New Roman" w:hAnsi="Times New Roman" w:cs="Times New Roman"/>
          <w:sz w:val="24"/>
          <w:szCs w:val="24"/>
          <w:lang w:val="en-GB"/>
        </w:rPr>
        <w:t xml:space="preserve"> </w:t>
      </w:r>
      <w:r w:rsidR="00A40980" w:rsidRPr="00272CA2">
        <w:rPr>
          <w:rFonts w:ascii="Times New Roman" w:hAnsi="Times New Roman" w:cs="Times New Roman"/>
          <w:sz w:val="24"/>
          <w:szCs w:val="24"/>
          <w:lang w:val="en-GB"/>
        </w:rPr>
        <w:t>(</w:t>
      </w:r>
      <w:proofErr w:type="spellStart"/>
      <w:r w:rsidR="00A40980" w:rsidRPr="00272CA2">
        <w:rPr>
          <w:rFonts w:ascii="Times New Roman" w:hAnsi="Times New Roman" w:cs="Times New Roman"/>
          <w:sz w:val="24"/>
          <w:szCs w:val="24"/>
          <w:lang w:val="en-GB"/>
        </w:rPr>
        <w:t>rMSSD</w:t>
      </w:r>
      <w:proofErr w:type="spellEnd"/>
      <w:r w:rsidR="00A40980" w:rsidRPr="00272CA2">
        <w:rPr>
          <w:rFonts w:ascii="Times New Roman" w:hAnsi="Times New Roman" w:cs="Times New Roman"/>
          <w:sz w:val="24"/>
          <w:szCs w:val="24"/>
          <w:lang w:val="en-GB"/>
        </w:rPr>
        <w:t>=49.9±5.3</w:t>
      </w:r>
      <w:r w:rsidR="00D07764" w:rsidRPr="00272CA2">
        <w:rPr>
          <w:rFonts w:ascii="Times New Roman" w:hAnsi="Times New Roman" w:cs="Times New Roman"/>
          <w:sz w:val="24"/>
          <w:szCs w:val="24"/>
          <w:lang w:val="en-GB"/>
        </w:rPr>
        <w:t xml:space="preserve"> </w:t>
      </w:r>
      <w:r w:rsidR="00A40980" w:rsidRPr="00272CA2">
        <w:rPr>
          <w:rFonts w:ascii="Times New Roman" w:hAnsi="Times New Roman" w:cs="Times New Roman"/>
          <w:i/>
          <w:iCs/>
          <w:sz w:val="24"/>
          <w:szCs w:val="24"/>
          <w:lang w:val="en-GB"/>
        </w:rPr>
        <w:t>vs</w:t>
      </w:r>
      <w:r w:rsidR="00D07764" w:rsidRPr="00272CA2">
        <w:rPr>
          <w:rFonts w:ascii="Times New Roman" w:hAnsi="Times New Roman" w:cs="Times New Roman"/>
          <w:i/>
          <w:iCs/>
          <w:sz w:val="24"/>
          <w:szCs w:val="24"/>
          <w:lang w:val="en-GB"/>
        </w:rPr>
        <w:t xml:space="preserve"> </w:t>
      </w:r>
      <w:r w:rsidR="00A40980" w:rsidRPr="00272CA2">
        <w:rPr>
          <w:rFonts w:ascii="Times New Roman" w:hAnsi="Times New Roman" w:cs="Times New Roman"/>
          <w:sz w:val="24"/>
          <w:szCs w:val="24"/>
          <w:lang w:val="en-GB"/>
        </w:rPr>
        <w:t>63.5±7.2</w:t>
      </w:r>
      <w:r w:rsidR="00D07764" w:rsidRPr="00272CA2">
        <w:rPr>
          <w:rFonts w:ascii="Times New Roman" w:hAnsi="Times New Roman" w:cs="Times New Roman"/>
          <w:sz w:val="24"/>
          <w:szCs w:val="24"/>
          <w:lang w:val="en-GB"/>
        </w:rPr>
        <w:t>,</w:t>
      </w:r>
      <w:r w:rsidR="00A40980" w:rsidRPr="00272CA2">
        <w:rPr>
          <w:rFonts w:ascii="Times New Roman" w:hAnsi="Times New Roman" w:cs="Times New Roman"/>
          <w:sz w:val="24"/>
          <w:szCs w:val="24"/>
          <w:lang w:val="en-GB"/>
        </w:rPr>
        <w:t xml:space="preserve"> p&lt;0.05).</w:t>
      </w:r>
      <w:r w:rsidR="008A6491">
        <w:rPr>
          <w:rFonts w:ascii="Times New Roman" w:hAnsi="Times New Roman" w:cs="Times New Roman"/>
          <w:sz w:val="24"/>
          <w:szCs w:val="24"/>
          <w:lang w:val="en-GB"/>
        </w:rPr>
        <w:t xml:space="preserve"> </w:t>
      </w:r>
      <w:r w:rsidR="00467FD7" w:rsidRPr="00272CA2">
        <w:rPr>
          <w:rFonts w:ascii="Times New Roman" w:hAnsi="Times New Roman" w:cs="Times New Roman"/>
          <w:b/>
          <w:bCs/>
          <w:sz w:val="24"/>
          <w:szCs w:val="24"/>
          <w:lang w:val="en-GB"/>
        </w:rPr>
        <w:t>Conclusion:</w:t>
      </w:r>
      <w:bookmarkEnd w:id="1"/>
      <w:r w:rsidR="00A63899">
        <w:rPr>
          <w:rFonts w:ascii="Times New Roman" w:hAnsi="Times New Roman" w:cs="Times New Roman"/>
          <w:b/>
          <w:bCs/>
          <w:sz w:val="24"/>
          <w:szCs w:val="24"/>
          <w:lang w:val="en-GB"/>
        </w:rPr>
        <w:t xml:space="preserve"> </w:t>
      </w:r>
      <w:r w:rsidR="00A40980" w:rsidRPr="00272CA2">
        <w:rPr>
          <w:rFonts w:ascii="Times New Roman" w:hAnsi="Times New Roman" w:cs="Times New Roman"/>
          <w:sz w:val="24"/>
          <w:szCs w:val="24"/>
          <w:lang w:val="en-GB"/>
        </w:rPr>
        <w:t xml:space="preserve">Young asthmatics with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00A40980" w:rsidRPr="00272CA2">
        <w:rPr>
          <w:rFonts w:ascii="Times New Roman" w:hAnsi="Times New Roman" w:cs="Times New Roman"/>
          <w:sz w:val="24"/>
          <w:szCs w:val="24"/>
          <w:lang w:val="en-GB"/>
        </w:rPr>
        <w:t xml:space="preserve"> present a delay in the increase of the parasympathetic component after EVH when compared to asthmatics without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00A63899">
        <w:rPr>
          <w:rFonts w:ascii="Times New Roman" w:hAnsi="Times New Roman" w:cs="Times New Roman"/>
          <w:sz w:val="24"/>
          <w:szCs w:val="24"/>
          <w:lang w:val="en-GB"/>
        </w:rPr>
        <w:t>.</w:t>
      </w:r>
      <w:r w:rsidR="00A40980" w:rsidRPr="00272CA2">
        <w:rPr>
          <w:rFonts w:ascii="Times New Roman" w:hAnsi="Times New Roman" w:cs="Times New Roman"/>
          <w:sz w:val="24"/>
          <w:szCs w:val="24"/>
          <w:lang w:val="en-GB"/>
        </w:rPr>
        <w:t xml:space="preserve"> </w:t>
      </w:r>
    </w:p>
    <w:p w14:paraId="587901E3" w14:textId="4DF6148E" w:rsidR="004E620B" w:rsidRPr="00272CA2" w:rsidRDefault="004E620B" w:rsidP="004E620B">
      <w:pPr>
        <w:spacing w:line="480" w:lineRule="auto"/>
        <w:jc w:val="both"/>
        <w:rPr>
          <w:rFonts w:ascii="Times New Roman" w:hAnsi="Times New Roman" w:cs="Times New Roman"/>
          <w:sz w:val="24"/>
          <w:szCs w:val="24"/>
          <w:lang w:val="en-GB"/>
        </w:rPr>
      </w:pPr>
      <w:r w:rsidRPr="00272CA2">
        <w:rPr>
          <w:rFonts w:ascii="Times New Roman" w:hAnsi="Times New Roman" w:cs="Times New Roman"/>
          <w:b/>
          <w:bCs/>
          <w:sz w:val="24"/>
          <w:szCs w:val="24"/>
          <w:lang w:val="en-GB"/>
        </w:rPr>
        <w:t>Keywords:</w:t>
      </w:r>
      <w:r w:rsidRPr="00272CA2">
        <w:rPr>
          <w:rFonts w:ascii="Times New Roman" w:hAnsi="Times New Roman" w:cs="Times New Roman"/>
          <w:sz w:val="24"/>
          <w:szCs w:val="24"/>
          <w:lang w:val="en-GB"/>
        </w:rPr>
        <w:t xml:space="preserve"> Exercise-Induced bronchoconstriction; Heart Rate Variability; Asthma; Adolescent</w:t>
      </w:r>
      <w:r w:rsidR="00F32658" w:rsidRPr="00272CA2">
        <w:rPr>
          <w:rFonts w:ascii="Times New Roman" w:hAnsi="Times New Roman" w:cs="Times New Roman"/>
          <w:sz w:val="24"/>
          <w:szCs w:val="24"/>
          <w:lang w:val="en-GB"/>
        </w:rPr>
        <w:t>; Eucapnic voluntary hyperpnea</w:t>
      </w:r>
    </w:p>
    <w:p w14:paraId="320DD00B" w14:textId="77777777" w:rsidR="00F16B36" w:rsidRPr="00272CA2" w:rsidRDefault="00F16B36" w:rsidP="006E790A">
      <w:pPr>
        <w:spacing w:line="480" w:lineRule="auto"/>
        <w:jc w:val="both"/>
        <w:rPr>
          <w:rFonts w:ascii="Times New Roman" w:hAnsi="Times New Roman" w:cs="Times New Roman"/>
          <w:b/>
          <w:bCs/>
          <w:sz w:val="24"/>
          <w:szCs w:val="24"/>
          <w:lang w:val="en-GB"/>
        </w:rPr>
      </w:pPr>
    </w:p>
    <w:p w14:paraId="5AC5B621" w14:textId="77777777" w:rsidR="0044181D" w:rsidRDefault="0044181D" w:rsidP="006E790A">
      <w:pPr>
        <w:spacing w:line="480" w:lineRule="auto"/>
        <w:jc w:val="both"/>
        <w:rPr>
          <w:rFonts w:ascii="Times New Roman" w:hAnsi="Times New Roman" w:cs="Times New Roman"/>
          <w:b/>
          <w:bCs/>
          <w:sz w:val="24"/>
          <w:szCs w:val="24"/>
          <w:lang w:val="en-GB"/>
        </w:rPr>
      </w:pPr>
    </w:p>
    <w:p w14:paraId="5A6098B1" w14:textId="4A813B1D" w:rsidR="00022968" w:rsidRPr="00272CA2" w:rsidRDefault="000A4AB8" w:rsidP="006E790A">
      <w:pPr>
        <w:spacing w:line="480" w:lineRule="auto"/>
        <w:jc w:val="both"/>
        <w:rPr>
          <w:rFonts w:ascii="Times New Roman" w:hAnsi="Times New Roman" w:cs="Times New Roman"/>
          <w:b/>
          <w:bCs/>
          <w:sz w:val="24"/>
          <w:szCs w:val="24"/>
          <w:lang w:val="en-GB"/>
        </w:rPr>
      </w:pPr>
      <w:r w:rsidRPr="00272CA2">
        <w:rPr>
          <w:rFonts w:ascii="Times New Roman" w:hAnsi="Times New Roman" w:cs="Times New Roman"/>
          <w:b/>
          <w:bCs/>
          <w:sz w:val="24"/>
          <w:szCs w:val="24"/>
          <w:lang w:val="en-GB"/>
        </w:rPr>
        <w:lastRenderedPageBreak/>
        <w:t xml:space="preserve">1.0 </w:t>
      </w:r>
      <w:r w:rsidR="00022968" w:rsidRPr="00272CA2">
        <w:rPr>
          <w:rFonts w:ascii="Times New Roman" w:hAnsi="Times New Roman" w:cs="Times New Roman"/>
          <w:b/>
          <w:bCs/>
          <w:sz w:val="24"/>
          <w:szCs w:val="24"/>
          <w:lang w:val="en-GB"/>
        </w:rPr>
        <w:t>Introduction</w:t>
      </w:r>
    </w:p>
    <w:p w14:paraId="3FF39CEB" w14:textId="00394534" w:rsidR="002A1628" w:rsidRPr="00272CA2" w:rsidRDefault="00851D62" w:rsidP="009D2B3D">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Exercise-Induced bronchoconstriction</w:t>
      </w:r>
      <w:r w:rsidR="00776645" w:rsidRPr="00272CA2">
        <w:rPr>
          <w:rFonts w:ascii="Times New Roman" w:hAnsi="Times New Roman" w:cs="Times New Roman"/>
          <w:sz w:val="24"/>
          <w:szCs w:val="24"/>
          <w:lang w:val="en-GB"/>
        </w:rPr>
        <w:t xml:space="preserve"> </w:t>
      </w:r>
      <w:r w:rsidR="008153BE" w:rsidRPr="00272CA2">
        <w:rPr>
          <w:rFonts w:ascii="Times New Roman" w:hAnsi="Times New Roman" w:cs="Times New Roman"/>
          <w:sz w:val="24"/>
          <w:szCs w:val="24"/>
          <w:lang w:val="en-GB"/>
        </w:rPr>
        <w:t xml:space="preserve">(EIB) is characterized as an acute </w:t>
      </w:r>
      <w:r w:rsidR="0025759F" w:rsidRPr="00272CA2">
        <w:rPr>
          <w:rFonts w:ascii="Times New Roman" w:hAnsi="Times New Roman" w:cs="Times New Roman"/>
          <w:sz w:val="24"/>
          <w:szCs w:val="24"/>
          <w:lang w:val="en-GB"/>
        </w:rPr>
        <w:t xml:space="preserve">airflow </w:t>
      </w:r>
      <w:r w:rsidR="008153BE" w:rsidRPr="00272CA2">
        <w:rPr>
          <w:rFonts w:ascii="Times New Roman" w:hAnsi="Times New Roman" w:cs="Times New Roman"/>
          <w:sz w:val="24"/>
          <w:szCs w:val="24"/>
          <w:lang w:val="en-GB"/>
        </w:rPr>
        <w:t>obstruction of the lower airways that occurs during or after vigorous physical exercise, occurring in 50 to 90% of children and adolescents with asthma</w:t>
      </w:r>
      <w:r w:rsidR="009E09C6" w:rsidRPr="00272CA2">
        <w:rPr>
          <w:rFonts w:ascii="Times New Roman" w:hAnsi="Times New Roman" w:cs="Times New Roman"/>
          <w:sz w:val="24"/>
          <w:szCs w:val="24"/>
          <w:lang w:val="en-GB"/>
        </w:rPr>
        <w:fldChar w:fldCharType="begin" w:fldLock="1"/>
      </w:r>
      <w:r w:rsidR="00EB4154" w:rsidRPr="00272CA2">
        <w:rPr>
          <w:rFonts w:ascii="Times New Roman" w:hAnsi="Times New Roman" w:cs="Times New Roman"/>
          <w:sz w:val="24"/>
          <w:szCs w:val="24"/>
          <w:lang w:val="en-GB"/>
        </w:rPr>
        <w:instrText>ADDIN CSL_CITATION {"citationItems":[{"id":"ITEM-1","itemData":{"DOI":"10.1186/s40733-015-0004-4","ISSN":"2054-7064","author":[{"dropping-particle":"","family":"Bonini","given":"Matteo","non-dropping-particle":"","parse-names":false,"suffix":""},{"dropping-particle":"","family":"Palange","given":"Paolo","non-dropping-particle":"","parse-names":false,"suffix":""}],"container-title":"Asthma Res Pract","id":"ITEM-1","issue":"1","issued":{"date-parts":[["2015"]]},"page":"1-6","title":"Exercise-induced bronchoconstriction: new evidence in pathogenesis, diagnosis and treatment","type":"article-journal","volume":"1"},"uris":["http://www.mendeley.com/documents/?uuid=a5c474c0-74cd-42d8-a586-1b7d695f865f"]},{"id":"ITEM-2","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2","issue":"9","issued":{"date-parts":[["2013"]]},"page":"1016-1027 online supplement","title":"An official American thoracic society clinical practice guideline: Exercise-induced bronchoconstriction","type":"article-journal","volume":"187"},"uris":["http://www.mendeley.com/documents/?uuid=bce80628-a9dd-4fdc-9816-ea4a724f5252"]},{"id":"ITEM-3","itemData":{"DOI":"10.1002/ppul.23951","author":[{"dropping-particle":"","family":"Aguiar","given":"KB","non-dropping-particle":"","parse-names":false,"suffix":""},{"dropping-particle":"","family":"Anzolin","given":"Marina","non-dropping-particle":"","parse-names":false,"suffix":""},{"dropping-particle":"","family":"Zhang","given":"Linjie","non-dropping-particle":"","parse-names":false,"suffix":""}],"container-title":"Pediatr Pulmonol.","id":"ITEM-3","issue":"4","issued":{"date-parts":[["2018"]]},"page":"412-425","title":"Global prevalence of exercise-induced bronchoconstriction in childhood : A meta-analysis","type":"article-journal","volume":"53"},"uris":["http://www.mendeley.com/documents/?uuid=371b913b-1189-4cb5-86d2-a8a12b1f11b1"]}],"mendeley":{"formattedCitation":"[1–3]","plainTextFormattedCitation":"[1–3]","previouslyFormattedCitation":"[1–3]"},"properties":{"noteIndex":0},"schema":"https://github.com/citation-style-language/schema/raw/master/csl-citation.json"}</w:instrText>
      </w:r>
      <w:r w:rsidR="009E09C6" w:rsidRPr="00272CA2">
        <w:rPr>
          <w:rFonts w:ascii="Times New Roman" w:hAnsi="Times New Roman" w:cs="Times New Roman"/>
          <w:sz w:val="24"/>
          <w:szCs w:val="24"/>
          <w:lang w:val="en-GB"/>
        </w:rPr>
        <w:fldChar w:fldCharType="separate"/>
      </w:r>
      <w:r w:rsidR="00E677F6" w:rsidRPr="00272CA2">
        <w:rPr>
          <w:rFonts w:ascii="Times New Roman" w:hAnsi="Times New Roman" w:cs="Times New Roman"/>
          <w:noProof/>
          <w:sz w:val="24"/>
          <w:szCs w:val="24"/>
          <w:lang w:val="en-GB"/>
        </w:rPr>
        <w:t>[1–3]</w:t>
      </w:r>
      <w:r w:rsidR="009E09C6" w:rsidRPr="00272CA2">
        <w:rPr>
          <w:rFonts w:ascii="Times New Roman" w:hAnsi="Times New Roman" w:cs="Times New Roman"/>
          <w:sz w:val="24"/>
          <w:szCs w:val="24"/>
          <w:lang w:val="en-GB"/>
        </w:rPr>
        <w:fldChar w:fldCharType="end"/>
      </w:r>
      <w:r w:rsidR="008153BE" w:rsidRPr="00272CA2">
        <w:rPr>
          <w:rFonts w:ascii="Times New Roman" w:hAnsi="Times New Roman" w:cs="Times New Roman"/>
          <w:sz w:val="24"/>
          <w:szCs w:val="24"/>
          <w:lang w:val="en-GB"/>
        </w:rPr>
        <w:t xml:space="preserve">. </w:t>
      </w:r>
      <w:bookmarkStart w:id="2" w:name="_Hlk134089859"/>
      <w:r w:rsidR="009D2B3D" w:rsidRPr="00272CA2">
        <w:rPr>
          <w:rFonts w:ascii="Times New Roman" w:hAnsi="Times New Roman" w:cs="Times New Roman"/>
          <w:sz w:val="24"/>
          <w:szCs w:val="24"/>
          <w:lang w:val="en-GB"/>
        </w:rPr>
        <w:t xml:space="preserve">Recent guidelines recommend distinguishing EIB </w:t>
      </w:r>
      <w:r w:rsidR="00474196" w:rsidRPr="00272CA2">
        <w:rPr>
          <w:rFonts w:ascii="Times New Roman" w:hAnsi="Times New Roman" w:cs="Times New Roman"/>
          <w:sz w:val="24"/>
          <w:szCs w:val="24"/>
          <w:lang w:val="en-GB"/>
        </w:rPr>
        <w:t xml:space="preserve">in individuals </w:t>
      </w:r>
      <w:r w:rsidR="009D2B3D" w:rsidRPr="00272CA2">
        <w:rPr>
          <w:rFonts w:ascii="Times New Roman" w:hAnsi="Times New Roman" w:cs="Times New Roman"/>
          <w:sz w:val="24"/>
          <w:szCs w:val="24"/>
          <w:lang w:val="en-GB"/>
        </w:rPr>
        <w:t>with underlying clinical asthma (EIB</w:t>
      </w:r>
      <w:r w:rsidR="009D2B3D" w:rsidRPr="00272CA2">
        <w:rPr>
          <w:rFonts w:ascii="Times New Roman" w:hAnsi="Times New Roman" w:cs="Times New Roman"/>
          <w:sz w:val="24"/>
          <w:szCs w:val="24"/>
          <w:vertAlign w:val="subscript"/>
          <w:lang w:val="en-GB"/>
        </w:rPr>
        <w:t>A</w:t>
      </w:r>
      <w:r w:rsidR="009D2B3D" w:rsidRPr="00272CA2">
        <w:rPr>
          <w:rFonts w:ascii="Times New Roman" w:hAnsi="Times New Roman" w:cs="Times New Roman"/>
          <w:sz w:val="24"/>
          <w:szCs w:val="24"/>
          <w:lang w:val="en-GB"/>
        </w:rPr>
        <w:t xml:space="preserve">) from </w:t>
      </w:r>
      <w:r w:rsidR="00112783" w:rsidRPr="00272CA2">
        <w:rPr>
          <w:rFonts w:ascii="Times New Roman" w:hAnsi="Times New Roman" w:cs="Times New Roman"/>
          <w:sz w:val="24"/>
          <w:szCs w:val="24"/>
          <w:lang w:val="en-GB"/>
        </w:rPr>
        <w:t>that occurring in those</w:t>
      </w:r>
      <w:r w:rsidR="009D2B3D" w:rsidRPr="00272CA2">
        <w:rPr>
          <w:rFonts w:ascii="Times New Roman" w:hAnsi="Times New Roman" w:cs="Times New Roman"/>
          <w:sz w:val="24"/>
          <w:szCs w:val="24"/>
          <w:lang w:val="en-GB"/>
        </w:rPr>
        <w:t xml:space="preserve"> without symptoms and signs of asthma (</w:t>
      </w:r>
      <w:proofErr w:type="spellStart"/>
      <w:r w:rsidR="009D2B3D" w:rsidRPr="00272CA2">
        <w:rPr>
          <w:rFonts w:ascii="Times New Roman" w:hAnsi="Times New Roman" w:cs="Times New Roman"/>
          <w:sz w:val="24"/>
          <w:szCs w:val="24"/>
          <w:lang w:val="en-GB"/>
        </w:rPr>
        <w:t>EIB</w:t>
      </w:r>
      <w:r w:rsidR="009D2B3D" w:rsidRPr="00272CA2">
        <w:rPr>
          <w:rFonts w:ascii="Times New Roman" w:hAnsi="Times New Roman" w:cs="Times New Roman"/>
          <w:sz w:val="24"/>
          <w:szCs w:val="24"/>
          <w:vertAlign w:val="subscript"/>
          <w:lang w:val="en-GB"/>
        </w:rPr>
        <w:t>wA</w:t>
      </w:r>
      <w:proofErr w:type="spellEnd"/>
      <w:r w:rsidR="009D2B3D" w:rsidRPr="00272CA2">
        <w:rPr>
          <w:rFonts w:ascii="Times New Roman" w:hAnsi="Times New Roman" w:cs="Times New Roman"/>
          <w:sz w:val="24"/>
          <w:szCs w:val="24"/>
          <w:lang w:val="en-GB"/>
        </w:rPr>
        <w:t>)</w:t>
      </w:r>
      <w:r w:rsidR="000F7F64" w:rsidRPr="00272CA2">
        <w:rPr>
          <w:rFonts w:ascii="Times New Roman" w:hAnsi="Times New Roman" w:cs="Times New Roman"/>
          <w:sz w:val="24"/>
          <w:szCs w:val="24"/>
          <w:lang w:val="en-GB"/>
        </w:rPr>
        <w:t xml:space="preserve"> </w:t>
      </w:r>
      <w:r w:rsidR="000F7F64" w:rsidRPr="00272CA2">
        <w:rPr>
          <w:rFonts w:ascii="Times New Roman" w:hAnsi="Times New Roman" w:cs="Times New Roman"/>
          <w:sz w:val="24"/>
          <w:szCs w:val="24"/>
          <w:lang w:val="en-GB"/>
        </w:rPr>
        <w:fldChar w:fldCharType="begin" w:fldLock="1"/>
      </w:r>
      <w:r w:rsidR="00832CEA" w:rsidRPr="00272CA2">
        <w:rPr>
          <w:rFonts w:ascii="Times New Roman" w:hAnsi="Times New Roman" w:cs="Times New Roman"/>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id":"ITEM-2","itemData":{"DOI":"10.1016/j.jaci.2016.05.029","ISSN":"10976825","abstract":"The first practice parameter on exercise-induced bronchoconstriction (EIB) was published in 2010. This updated practice parameter was prepared 5 years later. In the ensuing years, there has been increased understanding of the pathogenesis of EIB and improved diagnosis of this disorder by using objective testing. At the time of this publication, observations included the following: dry powder mannitol for inhalation as a bronchial provocation test is FDA approved however not currently available in the United States; if baseline pulmonary function test results are normal to near normal (before and after bronchodilator) in a person with suspected EIB, then further testing should be performed by using standardized exercise challenge or eucapnic voluntary hyperpnea (EVH); and the efficacy of nonpharmaceutical interventions (omega-3 fatty acids) has been challenged. The workgroup preparing this practice parameter updated contemporary practice guidelines based on a current systematic literature review. The group obtained supplementary literature and consensus expert opinions when the published literature was insufficient. A search of the medical literature on PubMed was conducted, and search terms included pathogenesis, diagnosis, differential diagnosis, and therapy (both pharmaceutical and nonpharmaceutical) of exercise-induced bronchoconstriction or exercise-induced asthma (which is no longer a preferred term); asthma; and exercise and asthma. References assessed as relevant to the topic were evaluated to search for additional relevant references. Published clinical studies were appraised by category of evidence and used to document the strength of the recommendation. The parameter was then evaluated by Joint Task Force reviewers and then by reviewers assigned by the parent organizations, as well as the general membership. Based on this process, the parameter can be characterized as an evidence- and consensus-based document.","author":[{"dropping-particle":"","family":"Weiler","given":"John M.","non-dropping-particle":"","parse-names":false,"suffix":""},{"dropping-particle":"","family":"Brannan","given":"John D.","non-dropping-particle":"","parse-names":false,"suffix":""},{"dropping-particle":"","family":"Randolph","given":"Christopher C.","non-dropping-particle":"","parse-names":false,"suffix":""},{"dropping-particle":"","family":"Hallstrand","given":"Teal S.","non-dropping-particle":"","parse-names":false,"suffix":""},{"dropping-particle":"","family":"Parsons","given":"Jonathan","non-dropping-particle":"","parse-names":false,"suffix":""},{"dropping-particle":"","family":"Silvers","given":"William","non-dropping-particle":"","parse-names":false,"suffix":""},{"dropping-particle":"","family":"Storms","given":"William","non-dropping-particle":"","parse-names":false,"suffix":""},{"dropping-particle":"","family":"Zeiger","given":"Joanna","non-dropping-particle":"","parse-names":false,"suffix":""},{"dropping-particle":"","family":"Bernstein","given":"David I.","non-dropping-particle":"","parse-names":false,"suffix":""},{"dropping-particle":"","family":"Blessing-Moore","given":"Joann","non-dropping-particle":"","parse-names":false,"suffix":""},{"dropping-particle":"","family":"Greenhawt","given":"Matthew","non-dropping-particle":"","parse-names":false,"suffix":""},{"dropping-particle":"","family":"Khan","given":"David","non-dropping-particle":"","parse-names":false,"suffix":""},{"dropping-particle":"","family":"Lang","given":"David","non-dropping-particle":"","parse-names":false,"suffix":""},{"dropping-particle":"","family":"Nicklas","given":"Richard A.","non-dropping-particle":"","parse-names":false,"suffix":""},{"dropping-particle":"","family":"Oppenheimer","given":"John","non-dropping-particle":"","parse-names":false,"suffix":""},{"dropping-particle":"","family":"Portnoy","given":"Jay M.","non-dropping-particle":"","parse-names":false,"suffix":""},{"dropping-particle":"","family":"Schuller","given":"Diane E.","non-dropping-particle":"","parse-names":false,"suffix":""},{"dropping-particle":"","family":"Tilles","given":"Stephen A.","non-dropping-particle":"","parse-names":false,"suffix":""},{"dropping-particle":"","family":"Wallace","given":"Dana","non-dropping-particle":"","parse-names":false,"suffix":""}],"container-title":"J Allergy Clin Immunol","id":"ITEM-2","issue":"5","issued":{"date-parts":[["2016"]]},"page":"1292-1295.e36","title":"Exercise-induced bronchoconstriction update—2016","type":"article-journal","volume":"138"},"uris":["http://www.mendeley.com/documents/?uuid=1aecc86c-7d7e-463b-963c-9cef2155c966"]},{"id":"ITEM-3","itemData":{"DOI":"10.1186/s40733-015-0004-4","ISSN":"2054-7064","author":[{"dropping-particle":"","family":"Bonini","given":"Matteo","non-dropping-particle":"","parse-names":false,"suffix":""},{"dropping-particle":"","family":"Palange","given":"Paolo","non-dropping-particle":"","parse-names":false,"suffix":""}],"container-title":"Asthma Res Pract","id":"ITEM-3","issue":"1","issued":{"date-parts":[["2015"]]},"page":"1-6","title":"Exercise-induced bronchoconstriction: new evidence in pathogenesis, diagnosis and treatment","type":"article-journal","volume":"1"},"uris":["http://www.mendeley.com/documents/?uuid=a5c474c0-74cd-42d8-a586-1b7d695f865f"]}],"mendeley":{"formattedCitation":"[1,2,4]","plainTextFormattedCitation":"[1,2,4]","previouslyFormattedCitation":"[1,2,4]"},"properties":{"noteIndex":0},"schema":"https://github.com/citation-style-language/schema/raw/master/csl-citation.json"}</w:instrText>
      </w:r>
      <w:r w:rsidR="000F7F64" w:rsidRPr="00272CA2">
        <w:rPr>
          <w:rFonts w:ascii="Times New Roman" w:hAnsi="Times New Roman" w:cs="Times New Roman"/>
          <w:sz w:val="24"/>
          <w:szCs w:val="24"/>
          <w:lang w:val="en-GB"/>
        </w:rPr>
        <w:fldChar w:fldCharType="separate"/>
      </w:r>
      <w:r w:rsidR="000F7F64" w:rsidRPr="00272CA2">
        <w:rPr>
          <w:rFonts w:ascii="Times New Roman" w:hAnsi="Times New Roman" w:cs="Times New Roman"/>
          <w:noProof/>
          <w:sz w:val="24"/>
          <w:szCs w:val="24"/>
          <w:lang w:val="en-GB"/>
        </w:rPr>
        <w:t>[1,2,4]</w:t>
      </w:r>
      <w:r w:rsidR="000F7F64" w:rsidRPr="00272CA2">
        <w:rPr>
          <w:rFonts w:ascii="Times New Roman" w:hAnsi="Times New Roman" w:cs="Times New Roman"/>
          <w:sz w:val="24"/>
          <w:szCs w:val="24"/>
          <w:lang w:val="en-GB"/>
        </w:rPr>
        <w:fldChar w:fldCharType="end"/>
      </w:r>
      <w:r w:rsidR="009D2B3D" w:rsidRPr="00272CA2">
        <w:rPr>
          <w:rFonts w:ascii="Times New Roman" w:hAnsi="Times New Roman" w:cs="Times New Roman"/>
          <w:sz w:val="24"/>
          <w:szCs w:val="24"/>
          <w:lang w:val="en-GB"/>
        </w:rPr>
        <w:t xml:space="preserve">. </w:t>
      </w:r>
      <w:bookmarkEnd w:id="2"/>
      <w:r w:rsidR="008153BE" w:rsidRPr="00272CA2">
        <w:rPr>
          <w:rFonts w:ascii="Times New Roman" w:hAnsi="Times New Roman" w:cs="Times New Roman"/>
          <w:sz w:val="24"/>
          <w:szCs w:val="24"/>
          <w:lang w:val="en-GB"/>
        </w:rPr>
        <w:t xml:space="preserve">Although regular physical activity is considered an important component in the treatment of asthma, exercise can trigger </w:t>
      </w:r>
      <w:r w:rsidR="00112783" w:rsidRPr="00272CA2">
        <w:rPr>
          <w:rFonts w:ascii="Times New Roman" w:hAnsi="Times New Roman" w:cs="Times New Roman"/>
          <w:sz w:val="24"/>
          <w:szCs w:val="24"/>
          <w:lang w:val="en-GB"/>
        </w:rPr>
        <w:t>bronchoconstriction</w:t>
      </w:r>
      <w:r w:rsidR="008153BE" w:rsidRPr="00272CA2">
        <w:rPr>
          <w:rFonts w:ascii="Times New Roman" w:hAnsi="Times New Roman" w:cs="Times New Roman"/>
          <w:sz w:val="24"/>
          <w:szCs w:val="24"/>
          <w:lang w:val="en-GB"/>
        </w:rPr>
        <w:t xml:space="preserve"> and, when not identified and properly controlled, can result in lower participation rates of </w:t>
      </w:r>
      <w:r w:rsidR="00CD3790" w:rsidRPr="00272CA2">
        <w:rPr>
          <w:rFonts w:ascii="Times New Roman" w:hAnsi="Times New Roman" w:cs="Times New Roman"/>
          <w:sz w:val="24"/>
          <w:szCs w:val="24"/>
          <w:lang w:val="en-GB"/>
        </w:rPr>
        <w:t>youth</w:t>
      </w:r>
      <w:r w:rsidR="008153BE" w:rsidRPr="00272CA2">
        <w:rPr>
          <w:rFonts w:ascii="Times New Roman" w:hAnsi="Times New Roman" w:cs="Times New Roman"/>
          <w:sz w:val="24"/>
          <w:szCs w:val="24"/>
          <w:lang w:val="en-GB"/>
        </w:rPr>
        <w:t xml:space="preserve"> thus</w:t>
      </w:r>
      <w:r w:rsidR="005C2D2D" w:rsidRPr="00272CA2">
        <w:rPr>
          <w:rFonts w:ascii="Times New Roman" w:hAnsi="Times New Roman" w:cs="Times New Roman"/>
          <w:sz w:val="24"/>
          <w:szCs w:val="24"/>
          <w:lang w:val="en-GB"/>
        </w:rPr>
        <w:t xml:space="preserve"> increasing the</w:t>
      </w:r>
      <w:r w:rsidR="008153BE" w:rsidRPr="00272CA2">
        <w:rPr>
          <w:rFonts w:ascii="Times New Roman" w:hAnsi="Times New Roman" w:cs="Times New Roman"/>
          <w:sz w:val="24"/>
          <w:szCs w:val="24"/>
          <w:lang w:val="en-GB"/>
        </w:rPr>
        <w:t xml:space="preserve"> risk for chronic non-communicable diseases in the medium and long term, as well as affecting quality of life and socialization</w:t>
      </w:r>
      <w:r w:rsidR="00A44C18" w:rsidRPr="00272CA2">
        <w:rPr>
          <w:rFonts w:ascii="Times New Roman" w:hAnsi="Times New Roman" w:cs="Times New Roman"/>
          <w:sz w:val="24"/>
          <w:szCs w:val="24"/>
          <w:lang w:val="en-GB"/>
        </w:rPr>
        <w:fldChar w:fldCharType="begin" w:fldLock="1"/>
      </w:r>
      <w:r w:rsidR="000F7F64" w:rsidRPr="00272CA2">
        <w:rPr>
          <w:rFonts w:ascii="Times New Roman" w:hAnsi="Times New Roman" w:cs="Times New Roman"/>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id":"ITEM-2","itemData":{"DOI":"10.1183/13993003.01033-2018","ISSN":"0903-1936","PMID":"30361249","abstract":"Recently, this international task force reported the general considerations for bronchial challenge testing and the performance of the methacholine challenge test, a “direct” airway challenge test. Here, the task force provides an updated description of the pathophysiology and the methods to conduct indirect challenge tests. Because indirect challenge tests trigger airway narrowing through the activation of endogenous pathways that are involved in asthma, indirect challenge tests tend to be specific for asthma and reveal much about the biology of asthma, but may be less sensitive than direct tests for the detection of airway hyperresponsiveness. We provide recommendations for the conduct and interpretation of hyperpnoea challenge tests such as dry air exercise challenge and eucapnic voluntary hyperpnoea that provide a single strong stimulus for airway narrowing. This technical standard expands the recommendations to additional indirect tests such as hypertonic saline, mannitol and adenosine challenge that are incremental tests, but still retain characteristics of other indirect challenges. Assessment of airway hyperresponsiveness, with direct and indirect tests, are valuable tools to understand and to monitor airway function and to characterise the underlying asthma phenotype to guide therapy. The tests should be interpreted within the context of the clinical features of asthma.","author":[{"dropping-particle":"","family":"Hallstrand","given":"Teal S","non-dropping-particle":"","parse-names":false,"suffix":""},{"dropping-particle":"","family":"Leuppi","given":"Joerg D","non-dropping-particle":"","parse-names":false,"suffix":""},{"dropping-particle":"","family":"Joos","given":"Guy","non-dropping-particle":"","parse-names":false,"suffix":""},{"dropping-particle":"","family":"Hall","given":"Graham L","non-dropping-particle":"","parse-names":false,"suffix":""},{"dropping-particle":"","family":"Carlsen","given":"Kai-Håkon","non-dropping-particle":"","parse-names":false,"suffix":""},{"dropping-particle":"","family":"Kaminsky","given":"David A","non-dropping-particle":"","parse-names":false,"suffix":""},{"dropping-particle":"","family":"Coates","given":"Allan L","non-dropping-particle":"","parse-names":false,"suffix":""},{"dropping-particle":"","family":"Cockcroft","given":"Donald W.","non-dropping-particle":"","parse-names":false,"suffix":""},{"dropping-particle":"","family":"Culver","given":"Bruce H","non-dropping-particle":"","parse-names":false,"suffix":""},{"dropping-particle":"","family":"Diamant","given":"Zuzana","non-dropping-particle":"","parse-names":false,"suffix":""},{"dropping-particle":"","family":"Gauvreau","given":"Gail M.","non-dropping-particle":"","parse-names":false,"suffix":""},{"dropping-particle":"","family":"Horvath","given":"Ildiko","non-dropping-particle":"","parse-names":false,"suffix":""},{"dropping-particle":"","family":"Jongh","given":"Frans H.C.","non-dropping-particle":"de","parse-names":false,"suffix":""},{"dropping-particle":"","family":"Laube","given":"Beth L","non-dropping-particle":"","parse-names":false,"suffix":""},{"dropping-particle":"","family":"Sterk","given":"Peter J","non-dropping-particle":"","parse-names":false,"suffix":""},{"dropping-particle":"","family":"Wanger","given":"Jack","non-dropping-particle":"","parse-names":false,"suffix":""}],"container-title":"Eur Respir J","id":"ITEM-2","issue":"5","issued":{"date-parts":[["2018"]]},"page":"1801033","title":"ERS technical standard on bronchial challenge testing: pathophysiology and methodology of indirect airway challenge testing","type":"article-journal","volume":"52"},"uris":["http://www.mendeley.com/documents/?uuid=7617ecc0-ff72-4762-a536-4dc2d49bed9e"]},{"id":"ITEM-3","itemData":{"DOI":"10.1136/bjsports-2012-091347","ISSN":"1473-0480","PMID":"23525551","abstract":"Exercise can provoke asthma symptoms, such as dyspnoea, in children with asthma. Exercise-induced bronchoconstriction (EIB) is prevalent in 40-90% of children with asthma. Conversely, exercise can improve physical fitness. The purpose of this paper is to provide a systematic review of the literature regarding the effects of exercise training in children with asthma, particularly in relation to: EIB, asthma control, pulmonary function, cardiorespiratory parameters and parameters of underlying pathophysiology. A systematic search in several databases was performed. Controlled trials that undertook a physical training programme in children with asthma (aged 6-18 years) were selected. Twenty-nine studies were included. Training had positive effects on several cardiorespiratory fitness parameters. A few studies demonstrated that training could improve EIB, especially in cases where there was sufficient room for improvement. Peak expiratory flow was the only lung function parameter that could be improved substantially by training. The effects of training on asthma control, airway inflammation and bronchial hyper-responsiveness were barely studied. Owing to the overall beneficial effects of training and the lack of negative effects, it can be concluded that physical exercise is safe and can be recommended in children with asthma. A training programme should have a minimum duration of 3 months, with at least two 60 min training sessions per week, and a training intensity set at the (personalised) ventilatory threshold. Further research is recommended regarding the effects of exercise on underlying pathophysiological mechanisms and asthma control in children with asthma.","author":[{"dropping-particle":"","family":"Wanrooij","given":"Vera H M","non-dropping-particle":"","parse-names":false,"suffix":""},{"dropping-particle":"","family":"Willeboordse","given":"Maartje","non-dropping-particle":"","parse-names":false,"suffix":""},{"dropping-particle":"","family":"Dompeling","given":"Edward","non-dropping-particle":"","parse-names":false,"suffix":""},{"dropping-particle":"","family":"Kant","given":"Kim D G","non-dropping-particle":"van de","parse-names":false,"suffix":""}],"container-title":"Br J Sports Med","id":"ITEM-3","issue":"13","issued":{"date-parts":[["2014"]]},"page":"1024-31","title":"Exercise training in children with asthma: a systematic review.","type":"article-journal","volume":"48"},"uris":["http://www.mendeley.com/documents/?uuid=aec112eb-9775-44d8-9d1d-0599b1dcbeff"]},{"id":"ITEM-4","itemData":{"DOI":"10.1186/1471-2458-14-287","ISSN":"14712458","abstract":"Background: Physical activities are important for children and adolescents, especially asthmatics. A significant proportion is considered less active than their non-asthmatic peers and mother's beliefs about asthma are thought to be a determinant factor.The research objectives were to investigate whether mothers try to impose limitations on the physical activity (PA) of their asthmatic children/adolescents; identify associated factors; and explore if this attitude has any impact on children's PA levels. Methods. In this cross sectional investigation, we studied 115 asthmatics aged between 9 and 19 years and their mothers. Asthma severity, PA level and exercise induced bronchospasm (EIB) were evaluated. Mothers were questioned on their beliefs about physical activity in non-asthmatic and asthmatic children, if they imposed restrictions on their children's physical activity, on EIB perception and personal levels of anxiety and depression. Results: Ninety six percent of the mothers answered that PA are important for children and adolescents. Despite this, 37% of them admitted imposing restrictions to their children's PA. This attitude was associated with mother's negative opinions about asthmatics doing PA, perception of children's dyspnea after running on a treadmill, mother's anxiety level and children's asthma severity. The mother's restrictive attitudes were not associated with children's lower PA levels. Conclusion: A high proportion of the mothers said that they restrained their asthmatic children from engaging in physical activity. This fact should be recognized by health professionals and discussed with parents and caregivers as these negative beliefs may lead to conflicts and prejudiced attitudes that could discourage children's involvement in physical activities and sports. © 2014 Dantas et al.; licensee BioMed Central Ltd.","author":[{"dropping-particle":"","family":"Dantas","given":"Fabianne M.N.A.","non-dropping-particle":"","parse-names":false,"suffix":""},{"dropping-particle":"","family":"Correia","given":"Marco A.V.","non-dropping-particle":"","parse-names":false,"suffix":""},{"dropping-particle":"","family":"Silva","given":"Almerinda R.","non-dropping-particle":"","parse-names":false,"suffix":""},{"dropping-particle":"","family":"Peixoto","given":"Décio M.","non-dropping-particle":"","parse-names":false,"suffix":""},{"dropping-particle":"","family":"Sarinho","given":"Emanuel S.C.","non-dropping-particle":"","parse-names":false,"suffix":""},{"dropping-particle":"","family":"Rizzo","given":"José A.","non-dropping-particle":"","parse-names":false,"suffix":""}],"container-title":"BMC Public Health","id":"ITEM-4","issue":"1","issued":{"date-parts":[["2014"]]},"page":"1-7","title":"Mothers impose physical activity restrictions on their asthmatic children and adolescents: An analytical cross-sectional study","type":"article-journal","volume":"14"},"uris":["http://www.mendeley.com/documents/?uuid=0bc4c754-62af-49bf-b2e6-d3022a5ad9e7"]}],"mendeley":{"formattedCitation":"[2,5–7]","plainTextFormattedCitation":"[2,5–7]","previouslyFormattedCitation":"[2,5–7]"},"properties":{"noteIndex":0},"schema":"https://github.com/citation-style-language/schema/raw/master/csl-citation.json"}</w:instrText>
      </w:r>
      <w:r w:rsidR="00A44C18" w:rsidRPr="00272CA2">
        <w:rPr>
          <w:rFonts w:ascii="Times New Roman" w:hAnsi="Times New Roman" w:cs="Times New Roman"/>
          <w:sz w:val="24"/>
          <w:szCs w:val="24"/>
          <w:lang w:val="en-GB"/>
        </w:rPr>
        <w:fldChar w:fldCharType="separate"/>
      </w:r>
      <w:r w:rsidR="000F7F64" w:rsidRPr="00272CA2">
        <w:rPr>
          <w:rFonts w:ascii="Times New Roman" w:hAnsi="Times New Roman" w:cs="Times New Roman"/>
          <w:noProof/>
          <w:sz w:val="24"/>
          <w:szCs w:val="24"/>
          <w:lang w:val="en-GB"/>
        </w:rPr>
        <w:t>[2,5–7]</w:t>
      </w:r>
      <w:r w:rsidR="00A44C18" w:rsidRPr="00272CA2">
        <w:rPr>
          <w:rFonts w:ascii="Times New Roman" w:hAnsi="Times New Roman" w:cs="Times New Roman"/>
          <w:sz w:val="24"/>
          <w:szCs w:val="24"/>
          <w:lang w:val="en-GB"/>
        </w:rPr>
        <w:fldChar w:fldCharType="end"/>
      </w:r>
      <w:r w:rsidR="008153BE" w:rsidRPr="00272CA2">
        <w:rPr>
          <w:rFonts w:ascii="Times New Roman" w:hAnsi="Times New Roman" w:cs="Times New Roman"/>
          <w:sz w:val="24"/>
          <w:szCs w:val="24"/>
          <w:lang w:val="en-GB"/>
        </w:rPr>
        <w:t>.</w:t>
      </w:r>
    </w:p>
    <w:p w14:paraId="562B4A13" w14:textId="02B538B3" w:rsidR="0093724F" w:rsidRPr="00272CA2" w:rsidRDefault="00FB7D77" w:rsidP="0093724F">
      <w:pPr>
        <w:spacing w:line="480" w:lineRule="auto"/>
        <w:ind w:firstLine="708"/>
        <w:jc w:val="both"/>
        <w:rPr>
          <w:rFonts w:ascii="Times New Roman" w:hAnsi="Times New Roman" w:cs="Times New Roman"/>
          <w:b/>
          <w:bCs/>
          <w:sz w:val="24"/>
          <w:szCs w:val="24"/>
          <w:lang w:val="en-GB"/>
        </w:rPr>
      </w:pPr>
      <w:r w:rsidRPr="00272CA2">
        <w:rPr>
          <w:rFonts w:ascii="Times New Roman" w:hAnsi="Times New Roman" w:cs="Times New Roman"/>
          <w:sz w:val="24"/>
          <w:szCs w:val="24"/>
          <w:lang w:val="en-GB"/>
        </w:rPr>
        <w:t>The pathophysiology of EIB is directly related to hyperventilation caused by moderate to intense physical exercises that result</w:t>
      </w:r>
      <w:r w:rsidR="00474196" w:rsidRPr="00272CA2">
        <w:rPr>
          <w:rFonts w:ascii="Times New Roman" w:hAnsi="Times New Roman" w:cs="Times New Roman"/>
          <w:sz w:val="24"/>
          <w:szCs w:val="24"/>
          <w:lang w:val="en-GB"/>
        </w:rPr>
        <w:t>s</w:t>
      </w:r>
      <w:r w:rsidRPr="00272CA2">
        <w:rPr>
          <w:rFonts w:ascii="Times New Roman" w:hAnsi="Times New Roman" w:cs="Times New Roman"/>
          <w:sz w:val="24"/>
          <w:szCs w:val="24"/>
          <w:lang w:val="en-GB"/>
        </w:rPr>
        <w:t xml:space="preserve"> in dehydration of the lower airway mucosa, mainly in the periciliary fluid region, generating an osmotic gradient in relation to the epithel</w:t>
      </w:r>
      <w:r w:rsidR="001364B3" w:rsidRPr="00272CA2">
        <w:rPr>
          <w:rFonts w:ascii="Times New Roman" w:hAnsi="Times New Roman" w:cs="Times New Roman"/>
          <w:sz w:val="24"/>
          <w:szCs w:val="24"/>
          <w:lang w:val="en-GB"/>
        </w:rPr>
        <w:t>ial</w:t>
      </w:r>
      <w:r w:rsidRPr="00272CA2">
        <w:rPr>
          <w:rFonts w:ascii="Times New Roman" w:hAnsi="Times New Roman" w:cs="Times New Roman"/>
          <w:sz w:val="24"/>
          <w:szCs w:val="24"/>
          <w:lang w:val="en-GB"/>
        </w:rPr>
        <w:t xml:space="preserve"> cells that respond with water transfer </w:t>
      </w:r>
      <w:r w:rsidR="004B5F80" w:rsidRPr="00272CA2">
        <w:rPr>
          <w:rFonts w:ascii="Times New Roman" w:hAnsi="Times New Roman" w:cs="Times New Roman"/>
          <w:sz w:val="24"/>
          <w:szCs w:val="24"/>
          <w:lang w:val="en-GB"/>
        </w:rPr>
        <w:t xml:space="preserve">and consequent </w:t>
      </w:r>
      <w:r w:rsidR="001364B3" w:rsidRPr="00272CA2">
        <w:rPr>
          <w:rFonts w:ascii="Times New Roman" w:hAnsi="Times New Roman" w:cs="Times New Roman"/>
          <w:sz w:val="24"/>
          <w:szCs w:val="24"/>
          <w:lang w:val="en-GB"/>
        </w:rPr>
        <w:t xml:space="preserve">release of mediators and nerve terminals activation that ends up </w:t>
      </w:r>
      <w:r w:rsidR="004B5F80" w:rsidRPr="00272CA2">
        <w:rPr>
          <w:rFonts w:ascii="Times New Roman" w:hAnsi="Times New Roman" w:cs="Times New Roman"/>
          <w:sz w:val="24"/>
          <w:szCs w:val="24"/>
          <w:lang w:val="en-GB"/>
        </w:rPr>
        <w:t xml:space="preserve">in </w:t>
      </w:r>
      <w:r w:rsidR="00112783" w:rsidRPr="00272CA2">
        <w:rPr>
          <w:rFonts w:ascii="Times New Roman" w:hAnsi="Times New Roman" w:cs="Times New Roman"/>
          <w:sz w:val="24"/>
          <w:szCs w:val="24"/>
          <w:lang w:val="en-GB"/>
        </w:rPr>
        <w:t>bronchoconstriction</w:t>
      </w:r>
      <w:r w:rsidR="00ED6F02" w:rsidRPr="00272CA2">
        <w:rPr>
          <w:rFonts w:ascii="Times New Roman" w:hAnsi="Times New Roman" w:cs="Times New Roman"/>
          <w:sz w:val="24"/>
          <w:szCs w:val="24"/>
          <w:lang w:val="en-GB"/>
        </w:rPr>
        <w:fldChar w:fldCharType="begin" w:fldLock="1"/>
      </w:r>
      <w:r w:rsidR="000F7F64" w:rsidRPr="00272CA2">
        <w:rPr>
          <w:rFonts w:ascii="Times New Roman" w:hAnsi="Times New Roman" w:cs="Times New Roman"/>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id":"ITEM-2","itemData":{"DOI":"10.1002/ppul.24471","ISSN":"8755-6863","author":[{"dropping-particle":"","family":"Tikkakoski","given":"Anna P.","non-dropping-particle":"","parse-names":false,"suffix":""},{"dropping-particle":"","family":"Tikkakoski","given":"Antti","non-dropping-particle":"","parse-names":false,"suffix":""},{"dropping-particle":"","family":"Kivistö","given":"Juho E.","non-dropping-particle":"","parse-names":false,"suffix":""},{"dropping-particle":"","family":"Huhtala","given":"Heini","non-dropping-particle":"","parse-names":false,"suffix":""},{"dropping-particle":"","family":"Sipilä","given":"Kalle","non-dropping-particle":"","parse-names":false,"suffix":""},{"dropping-particle":"","family":"Karjalainen","given":"Jussi","non-dropping-particle":"","parse-names":false,"suffix":""},{"dropping-particle":"","family":"Kähönen","given":"Mika","non-dropping-particle":"","parse-names":false,"suffix":""},{"dropping-particle":"","family":"Lehtimäki","given":"Lauri","non-dropping-particle":"","parse-names":false,"suffix":""}],"container-title":"Pediatr Pulmonol","id":"ITEM-2","issue":"11","issued":{"date-parts":[["2019"]]},"page":"1830-1836","title":"Association of air humidity with incidence of exercise‐induced bronchoconstriction in children","type":"article-journal","volume":"54"},"uris":["http://www.mendeley.com/documents/?uuid=402c946f-3292-4e6c-8bf1-0b4d0d518a21"]}],"mendeley":{"formattedCitation":"[2,8]","plainTextFormattedCitation":"[2,8]","previouslyFormattedCitation":"[2,8]"},"properties":{"noteIndex":0},"schema":"https://github.com/citation-style-language/schema/raw/master/csl-citation.json"}</w:instrText>
      </w:r>
      <w:r w:rsidR="00ED6F02" w:rsidRPr="00272CA2">
        <w:rPr>
          <w:rFonts w:ascii="Times New Roman" w:hAnsi="Times New Roman" w:cs="Times New Roman"/>
          <w:sz w:val="24"/>
          <w:szCs w:val="24"/>
          <w:lang w:val="en-GB"/>
        </w:rPr>
        <w:fldChar w:fldCharType="separate"/>
      </w:r>
      <w:r w:rsidR="000F7F64" w:rsidRPr="00272CA2">
        <w:rPr>
          <w:rFonts w:ascii="Times New Roman" w:hAnsi="Times New Roman" w:cs="Times New Roman"/>
          <w:noProof/>
          <w:sz w:val="24"/>
          <w:szCs w:val="24"/>
          <w:lang w:val="en-GB"/>
        </w:rPr>
        <w:t>[2,8]</w:t>
      </w:r>
      <w:r w:rsidR="00ED6F02" w:rsidRPr="00272CA2">
        <w:rPr>
          <w:rFonts w:ascii="Times New Roman" w:hAnsi="Times New Roman" w:cs="Times New Roman"/>
          <w:sz w:val="24"/>
          <w:szCs w:val="24"/>
          <w:lang w:val="en-GB"/>
        </w:rPr>
        <w:fldChar w:fldCharType="end"/>
      </w:r>
      <w:r w:rsidR="0093724F" w:rsidRPr="00272CA2">
        <w:rPr>
          <w:rFonts w:ascii="Times New Roman" w:hAnsi="Times New Roman" w:cs="Times New Roman"/>
          <w:sz w:val="24"/>
          <w:szCs w:val="24"/>
          <w:lang w:val="en-GB"/>
        </w:rPr>
        <w:t xml:space="preserve">. </w:t>
      </w:r>
      <w:r w:rsidR="004B5F80" w:rsidRPr="00272CA2">
        <w:rPr>
          <w:rFonts w:ascii="Times New Roman" w:hAnsi="Times New Roman" w:cs="Times New Roman"/>
          <w:sz w:val="24"/>
          <w:szCs w:val="24"/>
          <w:lang w:val="en-GB"/>
        </w:rPr>
        <w:t xml:space="preserve">Respiratory symptoms such as </w:t>
      </w:r>
      <w:proofErr w:type="spellStart"/>
      <w:r w:rsidR="004B5F80" w:rsidRPr="00272CA2">
        <w:rPr>
          <w:rFonts w:ascii="Times New Roman" w:hAnsi="Times New Roman" w:cs="Times New Roman"/>
          <w:sz w:val="24"/>
          <w:szCs w:val="24"/>
          <w:lang w:val="en-GB"/>
        </w:rPr>
        <w:t>dyspnea</w:t>
      </w:r>
      <w:proofErr w:type="spellEnd"/>
      <w:r w:rsidR="004B5F80" w:rsidRPr="00272CA2">
        <w:rPr>
          <w:rFonts w:ascii="Times New Roman" w:hAnsi="Times New Roman" w:cs="Times New Roman"/>
          <w:sz w:val="24"/>
          <w:szCs w:val="24"/>
          <w:lang w:val="en-GB"/>
        </w:rPr>
        <w:t xml:space="preserve">, chest tightness and cough may be present during EIB, however they cannot be considered sufficient for an accurate diagnosis, requiring more specific </w:t>
      </w:r>
      <w:r w:rsidR="00474196" w:rsidRPr="00272CA2">
        <w:rPr>
          <w:rFonts w:ascii="Times New Roman" w:hAnsi="Times New Roman" w:cs="Times New Roman"/>
          <w:sz w:val="24"/>
          <w:szCs w:val="24"/>
          <w:lang w:val="en-GB"/>
        </w:rPr>
        <w:t xml:space="preserve">respiratory function </w:t>
      </w:r>
      <w:r w:rsidR="004B5F80" w:rsidRPr="00272CA2">
        <w:rPr>
          <w:rFonts w:ascii="Times New Roman" w:hAnsi="Times New Roman" w:cs="Times New Roman"/>
          <w:sz w:val="24"/>
          <w:szCs w:val="24"/>
          <w:lang w:val="en-GB"/>
        </w:rPr>
        <w:t>tests to obtain an accurate diagnosis</w:t>
      </w:r>
      <w:r w:rsidR="00F26631" w:rsidRPr="00272CA2">
        <w:rPr>
          <w:rFonts w:ascii="Times New Roman" w:hAnsi="Times New Roman" w:cs="Times New Roman"/>
          <w:sz w:val="24"/>
          <w:szCs w:val="24"/>
          <w:lang w:val="en-GB"/>
        </w:rPr>
        <w:fldChar w:fldCharType="begin" w:fldLock="1"/>
      </w:r>
      <w:r w:rsidR="000F7F64" w:rsidRPr="00272CA2">
        <w:rPr>
          <w:rFonts w:ascii="Times New Roman" w:hAnsi="Times New Roman" w:cs="Times New Roman"/>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id":"ITEM-2","itemData":{"DOI":"10.1016/j.jmii.2017.08.013","ISSN":"16841182","author":[{"dropping-particle":"","family":"Lin","given":"Li-Lun","non-dropping-particle":"","parse-names":false,"suffix":""},{"dropping-particle":"","family":"Huang","given":"Shu-Jung","non-dropping-particle":"","parse-names":false,"suffix":""},{"dropping-particle":"","family":"Ou","given":"Liang-Shiou","non-dropping-particle":"","parse-names":false,"suffix":""},{"dropping-particle":"","family":"Yao","given":"Tsung-Chieh","non-dropping-particle":"","parse-names":false,"suffix":""},{"dropping-particle":"","family":"Tsao","given":"Kuo-Chieh","non-dropping-particle":"","parse-names":false,"suffix":""},{"dropping-particle":"","family":"Yeh","given":"Kuo-Wei","non-dropping-particle":"","parse-names":false,"suffix":""},{"dropping-particle":"","family":"Huang","given":"Jing-Long","non-dropping-particle":"","parse-names":false,"suffix":""}],"container-title":"J Microbiol Immunol Infect","id":"ITEM-2","issue":"3","issued":{"date-parts":[["2019"]]},"page":"471-479","title":"Exercise-induced bronchoconstriction in children with asthma: An observational cohort study","type":"article-journal","volume":"52"},"uris":["http://www.mendeley.com/documents/?uuid=3ecf5735-bacb-463d-8475-775bb47da031"]},{"id":"ITEM-3","itemData":{"DOI":"10.1016/j.jaci.2016.05.029","ISSN":"10976825","abstract":"The first practice parameter on exercise-induced bronchoconstriction (EIB) was published in 2010. This updated practice parameter was prepared 5 years later. In the ensuing years, there has been increased understanding of the pathogenesis of EIB and improved diagnosis of this disorder by using objective testing. At the time of this publication, observations included the following: dry powder mannitol for inhalation as a bronchial provocation test is FDA approved however not currently available in the United States; if baseline pulmonary function test results are normal to near normal (before and after bronchodilator) in a person with suspected EIB, then further testing should be performed by using standardized exercise challenge or eucapnic voluntary hyperpnea (EVH); and the efficacy of nonpharmaceutical interventions (omega-3 fatty acids) has been challenged. The workgroup preparing this practice parameter updated contemporary practice guidelines based on a current systematic literature review. The group obtained supplementary literature and consensus expert opinions when the published literature was insufficient. A search of the medical literature on PubMed was conducted, and search terms included pathogenesis, diagnosis, differential diagnosis, and therapy (both pharmaceutical and nonpharmaceutical) of exercise-induced bronchoconstriction or exercise-induced asthma (which is no longer a preferred term); asthma; and exercise and asthma. References assessed as relevant to the topic were evaluated to search for additional relevant references. Published clinical studies were appraised by category of evidence and used to document the strength of the recommendation. The parameter was then evaluated by Joint Task Force reviewers and then by reviewers assigned by the parent organizations, as well as the general membership. Based on this process, the parameter can be characterized as an evidence- and consensus-based document.","author":[{"dropping-particle":"","family":"Weiler","given":"John M.","non-dropping-particle":"","parse-names":false,"suffix":""},{"dropping-particle":"","family":"Brannan","given":"John D.","non-dropping-particle":"","parse-names":false,"suffix":""},{"dropping-particle":"","family":"Randolph","given":"Christopher C.","non-dropping-particle":"","parse-names":false,"suffix":""},{"dropping-particle":"","family":"Hallstrand","given":"Teal S.","non-dropping-particle":"","parse-names":false,"suffix":""},{"dropping-particle":"","family":"Parsons","given":"Jonathan","non-dropping-particle":"","parse-names":false,"suffix":""},{"dropping-particle":"","family":"Silvers","given":"William","non-dropping-particle":"","parse-names":false,"suffix":""},{"dropping-particle":"","family":"Storms","given":"William","non-dropping-particle":"","parse-names":false,"suffix":""},{"dropping-particle":"","family":"Zeiger","given":"Joanna","non-dropping-particle":"","parse-names":false,"suffix":""},{"dropping-particle":"","family":"Bernstein","given":"David I.","non-dropping-particle":"","parse-names":false,"suffix":""},{"dropping-particle":"","family":"Blessing-Moore","given":"Joann","non-dropping-particle":"","parse-names":false,"suffix":""},{"dropping-particle":"","family":"Greenhawt","given":"Matthew","non-dropping-particle":"","parse-names":false,"suffix":""},{"dropping-particle":"","family":"Khan","given":"David","non-dropping-particle":"","parse-names":false,"suffix":""},{"dropping-particle":"","family":"Lang","given":"David","non-dropping-particle":"","parse-names":false,"suffix":""},{"dropping-particle":"","family":"Nicklas","given":"Richard A.","non-dropping-particle":"","parse-names":false,"suffix":""},{"dropping-particle":"","family":"Oppenheimer","given":"John","non-dropping-particle":"","parse-names":false,"suffix":""},{"dropping-particle":"","family":"Portnoy","given":"Jay M.","non-dropping-particle":"","parse-names":false,"suffix":""},{"dropping-particle":"","family":"Schuller","given":"Diane E.","non-dropping-particle":"","parse-names":false,"suffix":""},{"dropping-particle":"","family":"Tilles","given":"Stephen A.","non-dropping-particle":"","parse-names":false,"suffix":""},{"dropping-particle":"","family":"Wallace","given":"Dana","non-dropping-particle":"","parse-names":false,"suffix":""}],"container-title":"J Allergy Clin Immunol","id":"ITEM-3","issue":"5","issued":{"date-parts":[["2016"]]},"page":"1292-1295.e36","title":"Exercise-induced bronchoconstriction update—2016","type":"article-journal","volume":"138"},"uris":["http://www.mendeley.com/documents/?uuid=1aecc86c-7d7e-463b-963c-9cef2155c966"]},{"id":"ITEM-4","itemData":{"DOI":"10.1164/ajrccm.163.1.16310b","author":[{"dropping-particle":"","family":"Crapo","given":"R. O.","non-dropping-particle":"","parse-names":false,"suffix":""},{"dropping-particle":"","family":"Casaburi","given":"R.","non-dropping-particle":"","parse-names":false,"suffix":""},{"dropping-particle":"","family":"Coates","given":"A. L.","non-dropping-particle":"","parse-names":false,"suffix":""},{"dropping-particle":"","family":"Enright","given":"P. L.","non-dropping-particle":"","parse-names":false,"suffix":""},{"dropping-particle":"","family":"Hankinson","given":"J. L.","non-dropping-particle":"","parse-names":false,"suffix":""},{"dropping-particle":"","family":"Irvin","given":"C. G.","non-dropping-particle":"","parse-names":false,"suffix":""},{"dropping-particle":"","family":"MacIntyre","given":"N. R.","non-dropping-particle":"","parse-names":false,"suffix":""},{"dropping-particle":"","family":"McKay","given":"R. T.","non-dropping-particle":"","parse-names":false,"suffix":""},{"dropping-particle":"","family":"Wanger","given":"J. S.","non-dropping-particle":"","parse-names":false,"suffix":""},{"dropping-particle":"","family":"Anderson","given":"S. D.","non-dropping-particle":"","parse-names":false,"suffix":""},{"dropping-particle":"","family":"Cockcroft","given":"D. W.","non-dropping-particle":"","parse-names":false,"suffix":""},{"dropping-particle":"","family":"Fish","given":"J. E.","non-dropping-particle":"","parse-names":false,"suffix":""},{"dropping-particle":"","family":"Sterk","given":"P. J.","non-dropping-particle":"","parse-names":false,"suffix":""}],"container-title":"Am J Respir Crit Care Med","id":"ITEM-4","issue":"1","issued":{"date-parts":[["2000"]]},"page":"309-329","title":"American Thoracic Society guidelines for methacholine and exercise challenge testing -1999","type":"article-journal","volume":"161"},"uris":["http://www.mendeley.com/documents/?uuid=ce7639d0-8585-4fbc-80bf-1cbcff999a82"]},{"id":"ITEM-5","itemData":{"DOI":"10.1183/09031936.97.10112662","ISSN":"0903-1936","author":[{"dropping-particle":"","family":"Roca","given":"JE","non-dropping-particle":"","parse-names":false,"suffix":""},{"dropping-particle":"","family":"Whipp","given":"BJ","non-dropping-particle":"","parse-names":false,"suffix":""},{"dropping-particle":"","family":"Augusti","given":"AGN","non-dropping-particle":"","parse-names":false,"suffix":""},{"dropping-particle":"","family":"Anderson","given":"SD","non-dropping-particle":"","parse-names":false,"suffix":""},{"dropping-particle":"","family":"Casaburi","given":"R","non-dropping-particle":"","parse-names":false,"suffix":""},{"dropping-particle":"","family":"Cotes","given":"JE","non-dropping-particle":"","parse-names":false,"suffix":""}],"container-title":"Eur Respir J","id":"ITEM-5","issue":"11","issued":{"date-parts":[["1997"]]},"page":"2662-2689","title":"Clinical exercise testing with reference to lung diseases: indications, standardization and interpretation strategies. ERS Task Force on Standardization of Clinical Exercise Testing. European Respiratory Society","type":"article-journal","volume":"10"},"uris":["http://www.mendeley.com/documents/?uuid=f6ca0a4f-95b6-470a-8065-30ea25b8bea4"]}],"mendeley":{"formattedCitation":"[2,4,9–11]","plainTextFormattedCitation":"[2,4,9–11]","previouslyFormattedCitation":"[2,4,9–11]"},"properties":{"noteIndex":0},"schema":"https://github.com/citation-style-language/schema/raw/master/csl-citation.json"}</w:instrText>
      </w:r>
      <w:r w:rsidR="00F26631" w:rsidRPr="00272CA2">
        <w:rPr>
          <w:rFonts w:ascii="Times New Roman" w:hAnsi="Times New Roman" w:cs="Times New Roman"/>
          <w:sz w:val="24"/>
          <w:szCs w:val="24"/>
          <w:lang w:val="en-GB"/>
        </w:rPr>
        <w:fldChar w:fldCharType="separate"/>
      </w:r>
      <w:r w:rsidR="000F7F64" w:rsidRPr="00272CA2">
        <w:rPr>
          <w:rFonts w:ascii="Times New Roman" w:hAnsi="Times New Roman" w:cs="Times New Roman"/>
          <w:noProof/>
          <w:sz w:val="24"/>
          <w:szCs w:val="24"/>
          <w:lang w:val="en-GB"/>
        </w:rPr>
        <w:t>[2,4,9–11]</w:t>
      </w:r>
      <w:r w:rsidR="00F26631" w:rsidRPr="00272CA2">
        <w:rPr>
          <w:rFonts w:ascii="Times New Roman" w:hAnsi="Times New Roman" w:cs="Times New Roman"/>
          <w:sz w:val="24"/>
          <w:szCs w:val="24"/>
          <w:lang w:val="en-GB"/>
        </w:rPr>
        <w:fldChar w:fldCharType="end"/>
      </w:r>
      <w:r w:rsidR="004B5F80" w:rsidRPr="00272CA2">
        <w:rPr>
          <w:rFonts w:ascii="Times New Roman" w:hAnsi="Times New Roman" w:cs="Times New Roman"/>
          <w:sz w:val="24"/>
          <w:szCs w:val="24"/>
          <w:lang w:val="en-GB"/>
        </w:rPr>
        <w:t>.</w:t>
      </w:r>
      <w:r w:rsidR="0093724F" w:rsidRPr="00272CA2">
        <w:rPr>
          <w:rFonts w:ascii="Times New Roman" w:hAnsi="Times New Roman" w:cs="Times New Roman"/>
          <w:b/>
          <w:bCs/>
          <w:sz w:val="24"/>
          <w:szCs w:val="24"/>
          <w:lang w:val="en-GB"/>
        </w:rPr>
        <w:t xml:space="preserve"> </w:t>
      </w:r>
    </w:p>
    <w:p w14:paraId="5F8E1DDD" w14:textId="4FBD429C" w:rsidR="00C97C88" w:rsidRPr="00272CA2" w:rsidRDefault="004B5F80" w:rsidP="00C97C88">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A reduction greater than 10% in forced expiratory volume in one second (FEV</w:t>
      </w:r>
      <w:r w:rsidRPr="00272CA2">
        <w:rPr>
          <w:rFonts w:ascii="Times New Roman" w:hAnsi="Times New Roman" w:cs="Times New Roman"/>
          <w:sz w:val="24"/>
          <w:szCs w:val="24"/>
          <w:vertAlign w:val="subscript"/>
          <w:lang w:val="en-GB"/>
        </w:rPr>
        <w:t>1</w:t>
      </w:r>
      <w:r w:rsidRPr="00272CA2">
        <w:rPr>
          <w:rFonts w:ascii="Times New Roman" w:hAnsi="Times New Roman" w:cs="Times New Roman"/>
          <w:sz w:val="24"/>
          <w:szCs w:val="24"/>
          <w:lang w:val="en-GB"/>
        </w:rPr>
        <w:t xml:space="preserve">) after running on a treadmill </w:t>
      </w:r>
      <w:r w:rsidR="001364B3" w:rsidRPr="00272CA2">
        <w:rPr>
          <w:rFonts w:ascii="Times New Roman" w:hAnsi="Times New Roman" w:cs="Times New Roman"/>
          <w:sz w:val="24"/>
          <w:szCs w:val="24"/>
          <w:lang w:val="en-GB"/>
        </w:rPr>
        <w:t>is</w:t>
      </w:r>
      <w:r w:rsidRPr="00272CA2">
        <w:rPr>
          <w:rFonts w:ascii="Times New Roman" w:hAnsi="Times New Roman" w:cs="Times New Roman"/>
          <w:sz w:val="24"/>
          <w:szCs w:val="24"/>
          <w:lang w:val="en-GB"/>
        </w:rPr>
        <w:t xml:space="preserve"> the most used test for diagnosing EIB in clinical practice.</w:t>
      </w:r>
      <w:r w:rsidR="0093724F"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Th</w:t>
      </w:r>
      <w:r w:rsidR="000E5DF3" w:rsidRPr="00272CA2">
        <w:rPr>
          <w:rFonts w:ascii="Times New Roman" w:hAnsi="Times New Roman" w:cs="Times New Roman"/>
          <w:sz w:val="24"/>
          <w:szCs w:val="24"/>
          <w:lang w:val="en-GB"/>
        </w:rPr>
        <w:t xml:space="preserve">e protocol requires an </w:t>
      </w:r>
      <w:r w:rsidRPr="00272CA2">
        <w:rPr>
          <w:rFonts w:ascii="Times New Roman" w:hAnsi="Times New Roman" w:cs="Times New Roman"/>
          <w:sz w:val="24"/>
          <w:szCs w:val="24"/>
          <w:lang w:val="en-GB"/>
        </w:rPr>
        <w:t>increas</w:t>
      </w:r>
      <w:r w:rsidR="000E5DF3" w:rsidRPr="00272CA2">
        <w:rPr>
          <w:rFonts w:ascii="Times New Roman" w:hAnsi="Times New Roman" w:cs="Times New Roman"/>
          <w:sz w:val="24"/>
          <w:szCs w:val="24"/>
          <w:lang w:val="en-GB"/>
        </w:rPr>
        <w:t xml:space="preserve">e in </w:t>
      </w:r>
      <w:r w:rsidRPr="00272CA2">
        <w:rPr>
          <w:rFonts w:ascii="Times New Roman" w:hAnsi="Times New Roman" w:cs="Times New Roman"/>
          <w:sz w:val="24"/>
          <w:szCs w:val="24"/>
          <w:lang w:val="en-GB"/>
        </w:rPr>
        <w:t xml:space="preserve">exercise intensity </w:t>
      </w:r>
      <w:r w:rsidR="000E5DF3" w:rsidRPr="00272CA2">
        <w:rPr>
          <w:rFonts w:ascii="Times New Roman" w:hAnsi="Times New Roman" w:cs="Times New Roman"/>
          <w:sz w:val="24"/>
          <w:szCs w:val="24"/>
          <w:lang w:val="en-GB"/>
        </w:rPr>
        <w:t>over</w:t>
      </w:r>
      <w:r w:rsidRPr="00272CA2">
        <w:rPr>
          <w:rFonts w:ascii="Times New Roman" w:hAnsi="Times New Roman" w:cs="Times New Roman"/>
          <w:sz w:val="24"/>
          <w:szCs w:val="24"/>
          <w:lang w:val="en-GB"/>
        </w:rPr>
        <w:t xml:space="preserve"> 2 minutes to reach a heart rate between 80 and 90% of the predicted maximum</w:t>
      </w:r>
      <w:r w:rsidR="000E5DF3" w:rsidRPr="00272CA2">
        <w:rPr>
          <w:rFonts w:ascii="Times New Roman" w:hAnsi="Times New Roman" w:cs="Times New Roman"/>
          <w:sz w:val="24"/>
          <w:szCs w:val="24"/>
          <w:lang w:val="en-GB"/>
        </w:rPr>
        <w:t xml:space="preserve"> heart rate. This intensity is then </w:t>
      </w:r>
      <w:r w:rsidRPr="00272CA2">
        <w:rPr>
          <w:rFonts w:ascii="Times New Roman" w:hAnsi="Times New Roman" w:cs="Times New Roman"/>
          <w:sz w:val="24"/>
          <w:szCs w:val="24"/>
          <w:lang w:val="en-GB"/>
        </w:rPr>
        <w:t>maintain</w:t>
      </w:r>
      <w:r w:rsidR="000E5DF3" w:rsidRPr="00272CA2">
        <w:rPr>
          <w:rFonts w:ascii="Times New Roman" w:hAnsi="Times New Roman" w:cs="Times New Roman"/>
          <w:sz w:val="24"/>
          <w:szCs w:val="24"/>
          <w:lang w:val="en-GB"/>
        </w:rPr>
        <w:t>ed</w:t>
      </w:r>
      <w:r w:rsidRPr="00272CA2">
        <w:rPr>
          <w:rFonts w:ascii="Times New Roman" w:hAnsi="Times New Roman" w:cs="Times New Roman"/>
          <w:sz w:val="24"/>
          <w:szCs w:val="24"/>
          <w:lang w:val="en-GB"/>
        </w:rPr>
        <w:t xml:space="preserve"> for an additional 4 to 6 minutes</w:t>
      </w:r>
      <w:r w:rsidR="00FC0F9D" w:rsidRPr="00272CA2">
        <w:rPr>
          <w:rFonts w:ascii="Times New Roman" w:hAnsi="Times New Roman" w:cs="Times New Roman"/>
          <w:sz w:val="24"/>
          <w:szCs w:val="24"/>
          <w:lang w:val="en-GB"/>
        </w:rPr>
        <w:fldChar w:fldCharType="begin" w:fldLock="1"/>
      </w:r>
      <w:r w:rsidR="000F7F64" w:rsidRPr="00272CA2">
        <w:rPr>
          <w:rFonts w:ascii="Times New Roman" w:hAnsi="Times New Roman" w:cs="Times New Roman"/>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id":"ITEM-2","itemData":{"DOI":"10.1016/j.jmii.2017.08.013","ISSN":"16841182","author":[{"dropping-particle":"","family":"Lin","given":"Li-Lun","non-dropping-particle":"","parse-names":false,"suffix":""},{"dropping-particle":"","family":"Huang","given":"Shu-Jung","non-dropping-particle":"","parse-names":false,"suffix":""},{"dropping-particle":"","family":"Ou","given":"Liang-Shiou","non-dropping-particle":"","parse-names":false,"suffix":""},{"dropping-particle":"","family":"Yao","given":"Tsung-Chieh","non-dropping-particle":"","parse-names":false,"suffix":""},{"dropping-particle":"","family":"Tsao","given":"Kuo-Chieh","non-dropping-particle":"","parse-names":false,"suffix":""},{"dropping-particle":"","family":"Yeh","given":"Kuo-Wei","non-dropping-particle":"","parse-names":false,"suffix":""},{"dropping-particle":"","family":"Huang","given":"Jing-Long","non-dropping-particle":"","parse-names":false,"suffix":""}],"container-title":"J Microbiol Immunol Infect","id":"ITEM-2","issue":"3","issued":{"date-parts":[["2019"]]},"page":"471-479","title":"Exercise-induced bronchoconstriction in children with asthma: An observational cohort study","type":"article-journal","volume":"52"},"uris":["http://www.mendeley.com/documents/?uuid=3ecf5735-bacb-463d-8475-775bb47da031"]},{"id":"ITEM-3","itemData":{"DOI":"10.1016/j.jaci.2016.05.029","ISSN":"10976825","abstract":"The first practice parameter on exercise-induced bronchoconstriction (EIB) was published in 2010. This updated practice parameter was prepared 5 years later. In the ensuing years, there has been increased understanding of the pathogenesis of EIB and improved diagnosis of this disorder by using objective testing. At the time of this publication, observations included the following: dry powder mannitol for inhalation as a bronchial provocation test is FDA approved however not currently available in the United States; if baseline pulmonary function test results are normal to near normal (before and after bronchodilator) in a person with suspected EIB, then further testing should be performed by using standardized exercise challenge or eucapnic voluntary hyperpnea (EVH); and the efficacy of nonpharmaceutical interventions (omega-3 fatty acids) has been challenged. The workgroup preparing this practice parameter updated contemporary practice guidelines based on a current systematic literature review. The group obtained supplementary literature and consensus expert opinions when the published literature was insufficient. A search of the medical literature on PubMed was conducted, and search terms included pathogenesis, diagnosis, differential diagnosis, and therapy (both pharmaceutical and nonpharmaceutical) of exercise-induced bronchoconstriction or exercise-induced asthma (which is no longer a preferred term); asthma; and exercise and asthma. References assessed as relevant to the topic were evaluated to search for additional relevant references. Published clinical studies were appraised by category of evidence and used to document the strength of the recommendation. The parameter was then evaluated by Joint Task Force reviewers and then by reviewers assigned by the parent organizations, as well as the general membership. Based on this process, the parameter can be characterized as an evidence- and consensus-based document.","author":[{"dropping-particle":"","family":"Weiler","given":"John M.","non-dropping-particle":"","parse-names":false,"suffix":""},{"dropping-particle":"","family":"Brannan","given":"John D.","non-dropping-particle":"","parse-names":false,"suffix":""},{"dropping-particle":"","family":"Randolph","given":"Christopher C.","non-dropping-particle":"","parse-names":false,"suffix":""},{"dropping-particle":"","family":"Hallstrand","given":"Teal S.","non-dropping-particle":"","parse-names":false,"suffix":""},{"dropping-particle":"","family":"Parsons","given":"Jonathan","non-dropping-particle":"","parse-names":false,"suffix":""},{"dropping-particle":"","family":"Silvers","given":"William","non-dropping-particle":"","parse-names":false,"suffix":""},{"dropping-particle":"","family":"Storms","given":"William","non-dropping-particle":"","parse-names":false,"suffix":""},{"dropping-particle":"","family":"Zeiger","given":"Joanna","non-dropping-particle":"","parse-names":false,"suffix":""},{"dropping-particle":"","family":"Bernstein","given":"David I.","non-dropping-particle":"","parse-names":false,"suffix":""},{"dropping-particle":"","family":"Blessing-Moore","given":"Joann","non-dropping-particle":"","parse-names":false,"suffix":""},{"dropping-particle":"","family":"Greenhawt","given":"Matthew","non-dropping-particle":"","parse-names":false,"suffix":""},{"dropping-particle":"","family":"Khan","given":"David","non-dropping-particle":"","parse-names":false,"suffix":""},{"dropping-particle":"","family":"Lang","given":"David","non-dropping-particle":"","parse-names":false,"suffix":""},{"dropping-particle":"","family":"Nicklas","given":"Richard A.","non-dropping-particle":"","parse-names":false,"suffix":""},{"dropping-particle":"","family":"Oppenheimer","given":"John","non-dropping-particle":"","parse-names":false,"suffix":""},{"dropping-particle":"","family":"Portnoy","given":"Jay M.","non-dropping-particle":"","parse-names":false,"suffix":""},{"dropping-particle":"","family":"Schuller","given":"Diane E.","non-dropping-particle":"","parse-names":false,"suffix":""},{"dropping-particle":"","family":"Tilles","given":"Stephen A.","non-dropping-particle":"","parse-names":false,"suffix":""},{"dropping-particle":"","family":"Wallace","given":"Dana","non-dropping-particle":"","parse-names":false,"suffix":""}],"container-title":"J Allergy Clin Immunol","id":"ITEM-3","issue":"5","issued":{"date-parts":[["2016"]]},"page":"1292-1295.e36","title":"Exercise-induced bronchoconstriction update—2016","type":"article-journal","volume":"138"},"uris":["http://www.mendeley.com/documents/?uuid=1aecc86c-7d7e-463b-963c-9cef2155c966"]},{"id":"ITEM-4","itemData":{"DOI":"10.1164/ajrccm.163.1.16310b","author":[{"dropping-particle":"","family":"Crapo","given":"R. O.","non-dropping-particle":"","parse-names":false,"suffix":""},{"dropping-particle":"","family":"Casaburi","given":"R.","non-dropping-particle":"","parse-names":false,"suffix":""},{"dropping-particle":"","family":"Coates","given":"A. L.","non-dropping-particle":"","parse-names":false,"suffix":""},{"dropping-particle":"","family":"Enright","given":"P. L.","non-dropping-particle":"","parse-names":false,"suffix":""},{"dropping-particle":"","family":"Hankinson","given":"J. L.","non-dropping-particle":"","parse-names":false,"suffix":""},{"dropping-particle":"","family":"Irvin","given":"C. G.","non-dropping-particle":"","parse-names":false,"suffix":""},{"dropping-particle":"","family":"MacIntyre","given":"N. R.","non-dropping-particle":"","parse-names":false,"suffix":""},{"dropping-particle":"","family":"McKay","given":"R. T.","non-dropping-particle":"","parse-names":false,"suffix":""},{"dropping-particle":"","family":"Wanger","given":"J. S.","non-dropping-particle":"","parse-names":false,"suffix":""},{"dropping-particle":"","family":"Anderson","given":"S. D.","non-dropping-particle":"","parse-names":false,"suffix":""},{"dropping-particle":"","family":"Cockcroft","given":"D. W.","non-dropping-particle":"","parse-names":false,"suffix":""},{"dropping-particle":"","family":"Fish","given":"J. E.","non-dropping-particle":"","parse-names":false,"suffix":""},{"dropping-particle":"","family":"Sterk","given":"P. J.","non-dropping-particle":"","parse-names":false,"suffix":""}],"container-title":"Am J Respir Crit Care Med","id":"ITEM-4","issue":"1","issued":{"date-parts":[["2000"]]},"page":"309-329","title":"American Thoracic Society guidelines for methacholine and exercise challenge testing -1999","type":"article-journal","volume":"161"},"uris":["http://www.mendeley.com/documents/?uuid=ce7639d0-8585-4fbc-80bf-1cbcff999a82"]},{"id":"ITEM-5","itemData":{"DOI":"10.1183/09031936.97.10112662","ISSN":"0903-1936","author":[{"dropping-particle":"","family":"Roca","given":"JE","non-dropping-particle":"","parse-names":false,"suffix":""},{"dropping-particle":"","family":"Whipp","given":"BJ","non-dropping-particle":"","parse-names":false,"suffix":""},{"dropping-particle":"","family":"Augusti","given":"AGN","non-dropping-particle":"","parse-names":false,"suffix":""},{"dropping-particle":"","family":"Anderson","given":"SD","non-dropping-particle":"","parse-names":false,"suffix":""},{"dropping-particle":"","family":"Casaburi","given":"R","non-dropping-particle":"","parse-names":false,"suffix":""},{"dropping-particle":"","family":"Cotes","given":"JE","non-dropping-particle":"","parse-names":false,"suffix":""}],"container-title":"Eur Respir J","id":"ITEM-5","issue":"11","issued":{"date-parts":[["1997"]]},"page":"2662-2689","title":"Clinical exercise testing with reference to lung diseases: indications, standardization and interpretation strategies. ERS Task Force on Standardization of Clinical Exercise Testing. European Respiratory Society","type":"article-journal","volume":"10"},"uris":["http://www.mendeley.com/documents/?uuid=f6ca0a4f-95b6-470a-8065-30ea25b8bea4"]}],"mendeley":{"formattedCitation":"[2,4,9–11]","plainTextFormattedCitation":"[2,4,9–11]","previouslyFormattedCitation":"[2,4,9–11]"},"properties":{"noteIndex":0},"schema":"https://github.com/citation-style-language/schema/raw/master/csl-citation.json"}</w:instrText>
      </w:r>
      <w:r w:rsidR="00FC0F9D" w:rsidRPr="00272CA2">
        <w:rPr>
          <w:rFonts w:ascii="Times New Roman" w:hAnsi="Times New Roman" w:cs="Times New Roman"/>
          <w:sz w:val="24"/>
          <w:szCs w:val="24"/>
          <w:lang w:val="en-GB"/>
        </w:rPr>
        <w:fldChar w:fldCharType="separate"/>
      </w:r>
      <w:r w:rsidR="000F7F64" w:rsidRPr="00272CA2">
        <w:rPr>
          <w:rFonts w:ascii="Times New Roman" w:hAnsi="Times New Roman" w:cs="Times New Roman"/>
          <w:noProof/>
          <w:sz w:val="24"/>
          <w:szCs w:val="24"/>
          <w:lang w:val="en-GB"/>
        </w:rPr>
        <w:t>[2,4,9–11]</w:t>
      </w:r>
      <w:r w:rsidR="00FC0F9D"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w:t>
      </w:r>
      <w:r w:rsidR="00FC0F9D"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 xml:space="preserve">Surrogate tests for the diagnosis of EIB that do not require exercise and impose a similar osmotic stress on the airway epithelium include </w:t>
      </w:r>
      <w:proofErr w:type="spellStart"/>
      <w:r w:rsidRPr="00272CA2">
        <w:rPr>
          <w:rFonts w:ascii="Times New Roman" w:hAnsi="Times New Roman" w:cs="Times New Roman"/>
          <w:sz w:val="24"/>
          <w:szCs w:val="24"/>
          <w:lang w:val="en-GB"/>
        </w:rPr>
        <w:t>eucapnic</w:t>
      </w:r>
      <w:proofErr w:type="spellEnd"/>
      <w:r w:rsidRPr="00272CA2">
        <w:rPr>
          <w:rFonts w:ascii="Times New Roman" w:hAnsi="Times New Roman" w:cs="Times New Roman"/>
          <w:sz w:val="24"/>
          <w:szCs w:val="24"/>
          <w:lang w:val="en-GB"/>
        </w:rPr>
        <w:t xml:space="preserve"> voluntary hyperpnea </w:t>
      </w:r>
      <w:r w:rsidRPr="00272CA2">
        <w:rPr>
          <w:rFonts w:ascii="Times New Roman" w:hAnsi="Times New Roman" w:cs="Times New Roman"/>
          <w:sz w:val="24"/>
          <w:szCs w:val="24"/>
          <w:lang w:val="en-GB"/>
        </w:rPr>
        <w:lastRenderedPageBreak/>
        <w:t>(EVH)</w:t>
      </w:r>
      <w:r w:rsidR="00260D0E" w:rsidRPr="00272CA2">
        <w:rPr>
          <w:rFonts w:ascii="Times New Roman" w:hAnsi="Times New Roman" w:cs="Times New Roman"/>
          <w:sz w:val="24"/>
          <w:szCs w:val="24"/>
          <w:lang w:val="en-GB"/>
        </w:rPr>
        <w:t xml:space="preserve"> </w:t>
      </w:r>
      <w:r w:rsidR="00260D0E" w:rsidRPr="00272CA2">
        <w:rPr>
          <w:rFonts w:ascii="Times New Roman" w:hAnsi="Times New Roman" w:cs="Times New Roman"/>
          <w:color w:val="FF0000"/>
          <w:sz w:val="24"/>
          <w:szCs w:val="24"/>
          <w:lang w:val="en-GB"/>
        </w:rPr>
        <w:t xml:space="preserve">or inhalation of hyperosmolar aerosols, such as 4.5% saline, or dry powder </w:t>
      </w:r>
      <w:proofErr w:type="spellStart"/>
      <w:r w:rsidR="00260D0E" w:rsidRPr="00272CA2">
        <w:rPr>
          <w:rFonts w:ascii="Times New Roman" w:hAnsi="Times New Roman" w:cs="Times New Roman"/>
          <w:color w:val="FF0000"/>
          <w:sz w:val="24"/>
          <w:szCs w:val="24"/>
          <w:lang w:val="en-GB"/>
        </w:rPr>
        <w:t>manitol</w:t>
      </w:r>
      <w:proofErr w:type="spellEnd"/>
      <w:r w:rsidR="00260D0E" w:rsidRPr="00272CA2">
        <w:rPr>
          <w:rFonts w:ascii="Times New Roman" w:hAnsi="Times New Roman" w:cs="Times New Roman"/>
          <w:sz w:val="24"/>
          <w:szCs w:val="24"/>
          <w:lang w:val="en-GB"/>
        </w:rPr>
        <w:t xml:space="preserve"> </w:t>
      </w:r>
      <w:r w:rsidR="00FC0F9D" w:rsidRPr="00272CA2">
        <w:rPr>
          <w:rFonts w:ascii="Times New Roman" w:hAnsi="Times New Roman" w:cs="Times New Roman"/>
          <w:sz w:val="24"/>
          <w:szCs w:val="24"/>
          <w:lang w:val="en-GB"/>
        </w:rPr>
        <w:fldChar w:fldCharType="begin" w:fldLock="1"/>
      </w:r>
      <w:r w:rsidR="000F7F64" w:rsidRPr="00272CA2">
        <w:rPr>
          <w:rFonts w:ascii="Times New Roman" w:hAnsi="Times New Roman" w:cs="Times New Roman"/>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id":"ITEM-2","itemData":{"DOI":"10.1016/j.jmii.2017.08.013","ISSN":"16841182","author":[{"dropping-particle":"","family":"Lin","given":"Li-Lun","non-dropping-particle":"","parse-names":false,"suffix":""},{"dropping-particle":"","family":"Huang","given":"Shu-Jung","non-dropping-particle":"","parse-names":false,"suffix":""},{"dropping-particle":"","family":"Ou","given":"Liang-Shiou","non-dropping-particle":"","parse-names":false,"suffix":""},{"dropping-particle":"","family":"Yao","given":"Tsung-Chieh","non-dropping-particle":"","parse-names":false,"suffix":""},{"dropping-particle":"","family":"Tsao","given":"Kuo-Chieh","non-dropping-particle":"","parse-names":false,"suffix":""},{"dropping-particle":"","family":"Yeh","given":"Kuo-Wei","non-dropping-particle":"","parse-names":false,"suffix":""},{"dropping-particle":"","family":"Huang","given":"Jing-Long","non-dropping-particle":"","parse-names":false,"suffix":""}],"container-title":"J Microbiol Immunol Infect","id":"ITEM-2","issue":"3","issued":{"date-parts":[["2019"]]},"page":"471-479","title":"Exercise-induced bronchoconstriction in children with asthma: An observational cohort study","type":"article-journal","volume":"52"},"uris":["http://www.mendeley.com/documents/?uuid=3ecf5735-bacb-463d-8475-775bb47da031"]},{"id":"ITEM-3","itemData":{"DOI":"10.1016/j.jaci.2016.05.029","ISSN":"10976825","abstract":"The first practice parameter on exercise-induced bronchoconstriction (EIB) was published in 2010. This updated practice parameter was prepared 5 years later. In the ensuing years, there has been increased understanding of the pathogenesis of EIB and improved diagnosis of this disorder by using objective testing. At the time of this publication, observations included the following: dry powder mannitol for inhalation as a bronchial provocation test is FDA approved however not currently available in the United States; if baseline pulmonary function test results are normal to near normal (before and after bronchodilator) in a person with suspected EIB, then further testing should be performed by using standardized exercise challenge or eucapnic voluntary hyperpnea (EVH); and the efficacy of nonpharmaceutical interventions (omega-3 fatty acids) has been challenged. The workgroup preparing this practice parameter updated contemporary practice guidelines based on a current systematic literature review. The group obtained supplementary literature and consensus expert opinions when the published literature was insufficient. A search of the medical literature on PubMed was conducted, and search terms included pathogenesis, diagnosis, differential diagnosis, and therapy (both pharmaceutical and nonpharmaceutical) of exercise-induced bronchoconstriction or exercise-induced asthma (which is no longer a preferred term); asthma; and exercise and asthma. References assessed as relevant to the topic were evaluated to search for additional relevant references. Published clinical studies were appraised by category of evidence and used to document the strength of the recommendation. The parameter was then evaluated by Joint Task Force reviewers and then by reviewers assigned by the parent organizations, as well as the general membership. Based on this process, the parameter can be characterized as an evidence- and consensus-based document.","author":[{"dropping-particle":"","family":"Weiler","given":"John M.","non-dropping-particle":"","parse-names":false,"suffix":""},{"dropping-particle":"","family":"Brannan","given":"John D.","non-dropping-particle":"","parse-names":false,"suffix":""},{"dropping-particle":"","family":"Randolph","given":"Christopher C.","non-dropping-particle":"","parse-names":false,"suffix":""},{"dropping-particle":"","family":"Hallstrand","given":"Teal S.","non-dropping-particle":"","parse-names":false,"suffix":""},{"dropping-particle":"","family":"Parsons","given":"Jonathan","non-dropping-particle":"","parse-names":false,"suffix":""},{"dropping-particle":"","family":"Silvers","given":"William","non-dropping-particle":"","parse-names":false,"suffix":""},{"dropping-particle":"","family":"Storms","given":"William","non-dropping-particle":"","parse-names":false,"suffix":""},{"dropping-particle":"","family":"Zeiger","given":"Joanna","non-dropping-particle":"","parse-names":false,"suffix":""},{"dropping-particle":"","family":"Bernstein","given":"David I.","non-dropping-particle":"","parse-names":false,"suffix":""},{"dropping-particle":"","family":"Blessing-Moore","given":"Joann","non-dropping-particle":"","parse-names":false,"suffix":""},{"dropping-particle":"","family":"Greenhawt","given":"Matthew","non-dropping-particle":"","parse-names":false,"suffix":""},{"dropping-particle":"","family":"Khan","given":"David","non-dropping-particle":"","parse-names":false,"suffix":""},{"dropping-particle":"","family":"Lang","given":"David","non-dropping-particle":"","parse-names":false,"suffix":""},{"dropping-particle":"","family":"Nicklas","given":"Richard A.","non-dropping-particle":"","parse-names":false,"suffix":""},{"dropping-particle":"","family":"Oppenheimer","given":"John","non-dropping-particle":"","parse-names":false,"suffix":""},{"dropping-particle":"","family":"Portnoy","given":"Jay M.","non-dropping-particle":"","parse-names":false,"suffix":""},{"dropping-particle":"","family":"Schuller","given":"Diane E.","non-dropping-particle":"","parse-names":false,"suffix":""},{"dropping-particle":"","family":"Tilles","given":"Stephen A.","non-dropping-particle":"","parse-names":false,"suffix":""},{"dropping-particle":"","family":"Wallace","given":"Dana","non-dropping-particle":"","parse-names":false,"suffix":""}],"container-title":"J Allergy Clin Immunol","id":"ITEM-3","issue":"5","issued":{"date-parts":[["2016"]]},"page":"1292-1295.e36","title":"Exercise-induced bronchoconstriction update—2016","type":"article-journal","volume":"138"},"uris":["http://www.mendeley.com/documents/?uuid=1aecc86c-7d7e-463b-963c-9cef2155c966"]},{"id":"ITEM-4","itemData":{"DOI":"10.1164/ajrccm.163.1.16310b","author":[{"dropping-particle":"","family":"Crapo","given":"R. O.","non-dropping-particle":"","parse-names":false,"suffix":""},{"dropping-particle":"","family":"Casaburi","given":"R.","non-dropping-particle":"","parse-names":false,"suffix":""},{"dropping-particle":"","family":"Coates","given":"A. L.","non-dropping-particle":"","parse-names":false,"suffix":""},{"dropping-particle":"","family":"Enright","given":"P. L.","non-dropping-particle":"","parse-names":false,"suffix":""},{"dropping-particle":"","family":"Hankinson","given":"J. L.","non-dropping-particle":"","parse-names":false,"suffix":""},{"dropping-particle":"","family":"Irvin","given":"C. G.","non-dropping-particle":"","parse-names":false,"suffix":""},{"dropping-particle":"","family":"MacIntyre","given":"N. R.","non-dropping-particle":"","parse-names":false,"suffix":""},{"dropping-particle":"","family":"McKay","given":"R. T.","non-dropping-particle":"","parse-names":false,"suffix":""},{"dropping-particle":"","family":"Wanger","given":"J. S.","non-dropping-particle":"","parse-names":false,"suffix":""},{"dropping-particle":"","family":"Anderson","given":"S. D.","non-dropping-particle":"","parse-names":false,"suffix":""},{"dropping-particle":"","family":"Cockcroft","given":"D. W.","non-dropping-particle":"","parse-names":false,"suffix":""},{"dropping-particle":"","family":"Fish","given":"J. E.","non-dropping-particle":"","parse-names":false,"suffix":""},{"dropping-particle":"","family":"Sterk","given":"P. J.","non-dropping-particle":"","parse-names":false,"suffix":""}],"container-title":"Am J Respir Crit Care Med","id":"ITEM-4","issue":"1","issued":{"date-parts":[["2000"]]},"page":"309-329","title":"American Thoracic Society guidelines for methacholine and exercise challenge testing -1999","type":"article-journal","volume":"161"},"uris":["http://www.mendeley.com/documents/?uuid=ce7639d0-8585-4fbc-80bf-1cbcff999a82"]},{"id":"ITEM-5","itemData":{"DOI":"10.1183/09031936.97.10112662","ISSN":"0903-1936","author":[{"dropping-particle":"","family":"Roca","given":"JE","non-dropping-particle":"","parse-names":false,"suffix":""},{"dropping-particle":"","family":"Whipp","given":"BJ","non-dropping-particle":"","parse-names":false,"suffix":""},{"dropping-particle":"","family":"Augusti","given":"AGN","non-dropping-particle":"","parse-names":false,"suffix":""},{"dropping-particle":"","family":"Anderson","given":"SD","non-dropping-particle":"","parse-names":false,"suffix":""},{"dropping-particle":"","family":"Casaburi","given":"R","non-dropping-particle":"","parse-names":false,"suffix":""},{"dropping-particle":"","family":"Cotes","given":"JE","non-dropping-particle":"","parse-names":false,"suffix":""}],"container-title":"Eur Respir J","id":"ITEM-5","issue":"11","issued":{"date-parts":[["1997"]]},"page":"2662-2689","title":"Clinical exercise testing with reference to lung diseases: indications, standardization and interpretation strategies. ERS Task Force on Standardization of Clinical Exercise Testing. European Respiratory Society","type":"article-journal","volume":"10"},"uris":["http://www.mendeley.com/documents/?uuid=f6ca0a4f-95b6-470a-8065-30ea25b8bea4"]}],"mendeley":{"formattedCitation":"[2,4,9–11]","plainTextFormattedCitation":"[2,4,9–11]","previouslyFormattedCitation":"[2,4,9–11]"},"properties":{"noteIndex":0},"schema":"https://github.com/citation-style-language/schema/raw/master/csl-citation.json"}</w:instrText>
      </w:r>
      <w:r w:rsidR="00FC0F9D" w:rsidRPr="00272CA2">
        <w:rPr>
          <w:rFonts w:ascii="Times New Roman" w:hAnsi="Times New Roman" w:cs="Times New Roman"/>
          <w:sz w:val="24"/>
          <w:szCs w:val="24"/>
          <w:lang w:val="en-GB"/>
        </w:rPr>
        <w:fldChar w:fldCharType="separate"/>
      </w:r>
      <w:r w:rsidR="000F7F64" w:rsidRPr="00272CA2">
        <w:rPr>
          <w:rFonts w:ascii="Times New Roman" w:hAnsi="Times New Roman" w:cs="Times New Roman"/>
          <w:noProof/>
          <w:sz w:val="24"/>
          <w:szCs w:val="24"/>
          <w:lang w:val="en-GB"/>
        </w:rPr>
        <w:t>[2,4,9–11]</w:t>
      </w:r>
      <w:r w:rsidR="00FC0F9D" w:rsidRPr="00272CA2">
        <w:rPr>
          <w:rFonts w:ascii="Times New Roman" w:hAnsi="Times New Roman" w:cs="Times New Roman"/>
          <w:sz w:val="24"/>
          <w:szCs w:val="24"/>
          <w:lang w:val="en-GB"/>
        </w:rPr>
        <w:fldChar w:fldCharType="end"/>
      </w:r>
      <w:r w:rsidR="00C97C88" w:rsidRPr="00272CA2">
        <w:rPr>
          <w:rFonts w:ascii="Times New Roman" w:hAnsi="Times New Roman" w:cs="Times New Roman"/>
          <w:sz w:val="24"/>
          <w:szCs w:val="24"/>
          <w:lang w:val="en-GB"/>
        </w:rPr>
        <w:t>.</w:t>
      </w:r>
      <w:r w:rsidR="00260D0E" w:rsidRPr="00272CA2">
        <w:rPr>
          <w:rFonts w:ascii="Times New Roman" w:hAnsi="Times New Roman" w:cs="Times New Roman"/>
          <w:sz w:val="24"/>
          <w:szCs w:val="24"/>
          <w:lang w:val="en-GB"/>
        </w:rPr>
        <w:t xml:space="preserve"> </w:t>
      </w:r>
    </w:p>
    <w:p w14:paraId="28E855C3" w14:textId="2127563B" w:rsidR="00C97C88" w:rsidRPr="00272CA2" w:rsidRDefault="00F25472" w:rsidP="00C97C88">
      <w:pPr>
        <w:spacing w:line="480" w:lineRule="auto"/>
        <w:ind w:firstLine="708"/>
        <w:jc w:val="both"/>
        <w:rPr>
          <w:rFonts w:ascii="Times New Roman" w:hAnsi="Times New Roman" w:cs="Times New Roman"/>
          <w:b/>
          <w:bCs/>
          <w:sz w:val="24"/>
          <w:szCs w:val="24"/>
          <w:lang w:val="en-GB"/>
        </w:rPr>
      </w:pPr>
      <w:r w:rsidRPr="00272CA2">
        <w:rPr>
          <w:rFonts w:ascii="Times New Roman" w:hAnsi="Times New Roman" w:cs="Times New Roman"/>
          <w:sz w:val="24"/>
          <w:szCs w:val="24"/>
          <w:lang w:val="en-GB"/>
        </w:rPr>
        <w:t xml:space="preserve">EVH is </w:t>
      </w:r>
      <w:r w:rsidRPr="00272CA2">
        <w:rPr>
          <w:rFonts w:ascii="Times New Roman" w:hAnsi="Times New Roman" w:cs="Times New Roman"/>
          <w:color w:val="FF0000"/>
          <w:sz w:val="24"/>
          <w:szCs w:val="24"/>
          <w:lang w:val="en-GB"/>
        </w:rPr>
        <w:t xml:space="preserve">a </w:t>
      </w:r>
      <w:r w:rsidR="001364B3" w:rsidRPr="00272CA2">
        <w:rPr>
          <w:rFonts w:ascii="Times New Roman" w:hAnsi="Times New Roman" w:cs="Times New Roman"/>
          <w:color w:val="FF0000"/>
          <w:sz w:val="24"/>
          <w:szCs w:val="24"/>
          <w:lang w:val="en-GB"/>
        </w:rPr>
        <w:t>validated and</w:t>
      </w:r>
      <w:r w:rsidR="001364B3"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widely used method</w:t>
      </w:r>
      <w:r w:rsidRPr="00272CA2">
        <w:rPr>
          <w:rFonts w:ascii="Times New Roman" w:hAnsi="Times New Roman" w:cs="Times New Roman"/>
          <w:sz w:val="24"/>
          <w:szCs w:val="24"/>
          <w:lang w:val="en-GB"/>
        </w:rPr>
        <w:fldChar w:fldCharType="begin" w:fldLock="1"/>
      </w:r>
      <w:r w:rsidR="000F7F64" w:rsidRPr="00272CA2">
        <w:rPr>
          <w:rFonts w:ascii="Times New Roman" w:hAnsi="Times New Roman" w:cs="Times New Roman"/>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id":"ITEM-2","itemData":{"DOI":"10.1016/j.jaci.2016.05.029","ISSN":"10976825","abstract":"The first practice parameter on exercise-induced bronchoconstriction (EIB) was published in 2010. This updated practice parameter was prepared 5 years later. In the ensuing years, there has been increased understanding of the pathogenesis of EIB and improved diagnosis of this disorder by using objective testing. At the time of this publication, observations included the following: dry powder mannitol for inhalation as a bronchial provocation test is FDA approved however not currently available in the United States; if baseline pulmonary function test results are normal to near normal (before and after bronchodilator) in a person with suspected EIB, then further testing should be performed by using standardized exercise challenge or eucapnic voluntary hyperpnea (EVH); and the efficacy of nonpharmaceutical interventions (omega-3 fatty acids) has been challenged. The workgroup preparing this practice parameter updated contemporary practice guidelines based on a current systematic literature review. The group obtained supplementary literature and consensus expert opinions when the published literature was insufficient. A search of the medical literature on PubMed was conducted, and search terms included pathogenesis, diagnosis, differential diagnosis, and therapy (both pharmaceutical and nonpharmaceutical) of exercise-induced bronchoconstriction or exercise-induced asthma (which is no longer a preferred term); asthma; and exercise and asthma. References assessed as relevant to the topic were evaluated to search for additional relevant references. Published clinical studies were appraised by category of evidence and used to document the strength of the recommendation. The parameter was then evaluated by Joint Task Force reviewers and then by reviewers assigned by the parent organizations, as well as the general membership. Based on this process, the parameter can be characterized as an evidence- and consensus-based document.","author":[{"dropping-particle":"","family":"Weiler","given":"John M.","non-dropping-particle":"","parse-names":false,"suffix":""},{"dropping-particle":"","family":"Brannan","given":"John D.","non-dropping-particle":"","parse-names":false,"suffix":""},{"dropping-particle":"","family":"Randolph","given":"Christopher C.","non-dropping-particle":"","parse-names":false,"suffix":""},{"dropping-particle":"","family":"Hallstrand","given":"Teal S.","non-dropping-particle":"","parse-names":false,"suffix":""},{"dropping-particle":"","family":"Parsons","given":"Jonathan","non-dropping-particle":"","parse-names":false,"suffix":""},{"dropping-particle":"","family":"Silvers","given":"William","non-dropping-particle":"","parse-names":false,"suffix":""},{"dropping-particle":"","family":"Storms","given":"William","non-dropping-particle":"","parse-names":false,"suffix":""},{"dropping-particle":"","family":"Zeiger","given":"Joanna","non-dropping-particle":"","parse-names":false,"suffix":""},{"dropping-particle":"","family":"Bernstein","given":"David I.","non-dropping-particle":"","parse-names":false,"suffix":""},{"dropping-particle":"","family":"Blessing-Moore","given":"Joann","non-dropping-particle":"","parse-names":false,"suffix":""},{"dropping-particle":"","family":"Greenhawt","given":"Matthew","non-dropping-particle":"","parse-names":false,"suffix":""},{"dropping-particle":"","family":"Khan","given":"David","non-dropping-particle":"","parse-names":false,"suffix":""},{"dropping-particle":"","family":"Lang","given":"David","non-dropping-particle":"","parse-names":false,"suffix":""},{"dropping-particle":"","family":"Nicklas","given":"Richard A.","non-dropping-particle":"","parse-names":false,"suffix":""},{"dropping-particle":"","family":"Oppenheimer","given":"John","non-dropping-particle":"","parse-names":false,"suffix":""},{"dropping-particle":"","family":"Portnoy","given":"Jay M.","non-dropping-particle":"","parse-names":false,"suffix":""},{"dropping-particle":"","family":"Schuller","given":"Diane E.","non-dropping-particle":"","parse-names":false,"suffix":""},{"dropping-particle":"","family":"Tilles","given":"Stephen A.","non-dropping-particle":"","parse-names":false,"suffix":""},{"dropping-particle":"","family":"Wallace","given":"Dana","non-dropping-particle":"","parse-names":false,"suffix":""}],"container-title":"J Allergy Clin Immunol","id":"ITEM-2","issue":"5","issued":{"date-parts":[["2016"]]},"page":"1292-1295.e36","title":"Exercise-induced bronchoconstriction update—2016","type":"article-journal","volume":"138"},"uris":["http://www.mendeley.com/documents/?uuid=1aecc86c-7d7e-463b-963c-9cef2155c966"]},{"id":"ITEM-3","itemData":{"DOI":"10.1016/j.rmed.2018.04.001","ISSN":"15323064","abstract":"Background: Respiratory complaints after exercise are common in patients with rhinitis. Exercise-induced bronchospasm (EIB) may be one of the causes. Objectives: To evaluate EIB prevalence in a group of children and adolescents with allergic rhinitis, to compare the treadmill running (TR) and eucapnic voluntary hyperventilation (EVH) challenge methods as diagnostic tools and to assess the association between respiratory complaints on exercise and EIB. Methods: Patients aged between 10 and 20 years were studied at the Pulmonology Department of the Hospital das Clínicas -UFPE- Recife, Brazil. The severity of symptoms of rhinitis and exercise-related respiratory complaints in the past year were evaluated. Challenges were performed in random sequence, no more than 72 h apart and followed international guidelines. Forced expiratory volume in the first second (FEV1) was determined before and 3, 5, 7, 10, 15 and 30 min after each challenge. A &gt;10% reduction in FEV1 from baseline at two points after the challenge was considered sufficient to diagnose EIB. Results: Of the thirty-five subjects evaluated, thirteen (37%) showed EIB, six by both methods, three only after TR and four only after EVH (Coens' Kappa = 0.489). There was no association between respiratory complaints after exercise and EIB (p = 0.74). Conclusion: A high prevalence of EIB was found in this population but only moderate agreement between the challenges used to diagnose EIB. Caution should be adopted when comparing these methods or interpreting their results interchangeably. There was no association between reported respiratory symptoms after exercise and EIB.","author":[{"dropping-particle":"","family":"Rodrigues Filho","given":"Edil Albuquerque","non-dropping-particle":"","parse-names":false,"suffix":""},{"dropping-particle":"","family":"Rizzo","given":"José Ângelo","non-dropping-particle":"","parse-names":false,"suffix":""},{"dropping-particle":"","family":"Gonçalves","given":"Adriana Velozo","non-dropping-particle":"","parse-names":false,"suffix":""},{"dropping-particle":"","family":"Correia Junior","given":"Marco Aurélio de Valois","non-dropping-particle":"","parse-names":false,"suffix":""},{"dropping-particle":"","family":"Sarinho","given":"Emanuel Sávio Cavalcanti","non-dropping-particle":"","parse-names":false,"suffix":""},{"dropping-particle":"","family":"Medeiros","given":"Décio","non-dropping-particle":"","parse-names":false,"suffix":""}],"container-title":"Respiratory Medicine","id":"ITEM-3","issued":{"date-parts":[["2018"]]},"page":"102-106","title":"Exercise-induced bronchospasm in children and adolescents with allergic rhinitis by treadmill and hyperventilation challenges","type":"article-journal","volume":"138"},"uris":["http://www.mendeley.com/documents/?uuid=be222ba6-6a2b-4d7f-8c83-fc13a59453e8"]},{"id":"ITEM-4","itemData":{"DOI":"10.1111/pai.13610","ISSN":"0905-6157","author":[{"dropping-particle":"","family":"Rizzo","given":"Jose Ângelo","non-dropping-particle":"","parse-names":false,"suffix":""},{"dropping-particle":"","family":"Rodrigues Filho","given":"Edil de Albuquerque","non-dropping-particle":"","parse-names":false,"suffix":""},{"dropping-particle":"","family":"Gonçalves","given":"Adriana Velozo","non-dropping-particle":"","parse-names":false,"suffix":""},{"dropping-particle":"","family":"Albuquerque","given":"Laienne Carla Barbosa De Barros","non-dropping-particle":"","parse-names":false,"suffix":""},{"dropping-particle":"de","family":"Albuquerque","given":"Eduardo Martins","non-dropping-particle":"","parse-names":false,"suffix":""},{"dropping-particle":"de","family":"Albuquerque","given":"Cláudio Gonçalves","non-dropping-particle":"","parse-names":false,"suffix":""},{"dropping-particle":"de","family":"Almeida","given":"Anderson Henrique Souza","non-dropping-particle":"","parse-names":false,"suffix":""},{"dropping-particle":"","family":"Peixoto","given":"Decio Medeiros","non-dropping-particle":"","parse-names":false,"suffix":""},{"dropping-particle":"","family":"Correia Junior","given":"Marco Aurelio de Valois","non-dropping-particle":"","parse-names":false,"suffix":""}],"container-title":"Pediatr Allergy Immunol","id":"ITEM-4","issue":"8","issued":{"date-parts":[["2021"]]},"page":"1700-1708","title":"Reproducibility of eucapnic voluntary hyperpnoea for exercise‐induced bronchoconstriction diagnosis in asthmatic children and adolescents","type":"article-journal","volume":"32"},"uris":["http://www.mendeley.com/documents/?uuid=e2883ed3-eb8b-4cd3-b393-d8cb6d8ccc81"]},{"id":"ITEM-5","itemData":{"DOI":"10.1007/s00408-022-00519-0","ISSN":"0341-2040","author":[{"dropping-particle":"","family":"Rizzo","given":"José Ângelo","non-dropping-particle":"","parse-names":false,"suffix":""},{"dropping-particle":"","family":"Barros Albuquerque","given":"Laienne Carla Barbosa","non-dropping-particle":"de","parse-names":false,"suffix":""},{"dropping-particle":"","family":"Medeiros","given":"Décio","non-dropping-particle":"","parse-names":false,"suffix":""},{"dropping-particle":"","family":"Albuquerque","given":"Claudio Gonsalves","non-dropping-particle":"de","parse-names":false,"suffix":""},{"dropping-particle":"","family":"Albuquerque Rodrigues Filho","given":"Edil","non-dropping-particle":"de","parse-names":false,"suffix":""},{"dropping-particle":"","family":"Moura Santos","given":"Marcos André","non-dropping-particle":"de","parse-names":false,"suffix":""},{"dropping-particle":"","family":"Hunter","given":"Steve","non-dropping-particle":"","parse-names":false,"suffix":""},{"dropping-particle":"","family":"Gaua","given":"Nadia","non-dropping-particle":"","parse-names":false,"suffix":""},{"dropping-particle":"","family":"Correia Junior","given":"Marco Aurélio Valois","non-dropping-particle":"de","parse-names":false,"suffix":""}],"container-title":"Lung","id":"ITEM-5","issue":"2","issued":{"date-parts":[["2022"]]},"page":"229-236","title":"Ventilation Rates Achieved in Eucapnic Voluntary Hyperpnea Challenge and Exercise-Induced Bronchoconstriction Diagnosis in Young Patients with Asthma","type":"article-journal","volume":"200"},"uris":["http://www.mendeley.com/documents/?uuid=7276b80f-eee5-4c5f-bf60-695a9c138fb3"]}],"mendeley":{"formattedCitation":"[2,4,12–14]","plainTextFormattedCitation":"[2,4,12–14]","previouslyFormattedCitation":"[2,4,12–14]"},"properties":{"noteIndex":0},"schema":"https://github.com/citation-style-language/schema/raw/master/csl-citation.json"}</w:instrText>
      </w:r>
      <w:r w:rsidRPr="00272CA2">
        <w:rPr>
          <w:rFonts w:ascii="Times New Roman" w:hAnsi="Times New Roman" w:cs="Times New Roman"/>
          <w:sz w:val="24"/>
          <w:szCs w:val="24"/>
          <w:lang w:val="en-GB"/>
        </w:rPr>
        <w:fldChar w:fldCharType="separate"/>
      </w:r>
      <w:r w:rsidR="000F7F64" w:rsidRPr="00272CA2">
        <w:rPr>
          <w:rFonts w:ascii="Times New Roman" w:hAnsi="Times New Roman" w:cs="Times New Roman"/>
          <w:noProof/>
          <w:sz w:val="24"/>
          <w:szCs w:val="24"/>
          <w:lang w:val="en-GB"/>
        </w:rPr>
        <w:t>[2,4,12–14]</w:t>
      </w:r>
      <w:r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 xml:space="preserve">, </w:t>
      </w:r>
      <w:r w:rsidR="001364B3" w:rsidRPr="00272CA2">
        <w:rPr>
          <w:rFonts w:ascii="Times New Roman" w:hAnsi="Times New Roman" w:cs="Times New Roman"/>
          <w:sz w:val="24"/>
          <w:szCs w:val="24"/>
          <w:lang w:val="en-GB"/>
        </w:rPr>
        <w:t xml:space="preserve">is </w:t>
      </w:r>
      <w:r w:rsidRPr="00272CA2">
        <w:rPr>
          <w:rFonts w:ascii="Times New Roman" w:hAnsi="Times New Roman" w:cs="Times New Roman"/>
          <w:sz w:val="24"/>
          <w:szCs w:val="24"/>
          <w:lang w:val="en-GB"/>
        </w:rPr>
        <w:t xml:space="preserve">considered safe and allows better control of ventilation rates and inspired air conditions, having the same pathophysiological pathway for EIB as </w:t>
      </w:r>
      <w:r w:rsidR="000E5DF3" w:rsidRPr="00272CA2">
        <w:rPr>
          <w:rFonts w:ascii="Times New Roman" w:hAnsi="Times New Roman" w:cs="Times New Roman"/>
          <w:sz w:val="24"/>
          <w:szCs w:val="24"/>
          <w:lang w:val="en-GB"/>
        </w:rPr>
        <w:t>the exercise challenge protocol outlined above</w:t>
      </w:r>
      <w:r w:rsidRPr="00272CA2">
        <w:rPr>
          <w:rFonts w:ascii="Times New Roman" w:hAnsi="Times New Roman" w:cs="Times New Roman"/>
          <w:sz w:val="24"/>
          <w:szCs w:val="24"/>
          <w:lang w:val="en-GB"/>
        </w:rPr>
        <w:t>, that is, the effect of dehydration on the bronchial mucosa</w:t>
      </w:r>
      <w:r w:rsidRPr="00272CA2">
        <w:rPr>
          <w:rFonts w:ascii="Times New Roman" w:hAnsi="Times New Roman" w:cs="Times New Roman"/>
          <w:sz w:val="24"/>
          <w:szCs w:val="24"/>
          <w:lang w:val="en-GB"/>
        </w:rPr>
        <w:fldChar w:fldCharType="begin" w:fldLock="1"/>
      </w:r>
      <w:r w:rsidR="000F7F64" w:rsidRPr="00272CA2">
        <w:rPr>
          <w:rFonts w:ascii="Times New Roman" w:hAnsi="Times New Roman" w:cs="Times New Roman"/>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id":"ITEM-2","itemData":{"DOI":"10.1016/j.jaci.2016.05.029","ISSN":"10976825","abstract":"The first practice parameter on exercise-induced bronchoconstriction (EIB) was published in 2010. This updated practice parameter was prepared 5 years later. In the ensuing years, there has been increased understanding of the pathogenesis of EIB and improved diagnosis of this disorder by using objective testing. At the time of this publication, observations included the following: dry powder mannitol for inhalation as a bronchial provocation test is FDA approved however not currently available in the United States; if baseline pulmonary function test results are normal to near normal (before and after bronchodilator) in a person with suspected EIB, then further testing should be performed by using standardized exercise challenge or eucapnic voluntary hyperpnea (EVH); and the efficacy of nonpharmaceutical interventions (omega-3 fatty acids) has been challenged. The workgroup preparing this practice parameter updated contemporary practice guidelines based on a current systematic literature review. The group obtained supplementary literature and consensus expert opinions when the published literature was insufficient. A search of the medical literature on PubMed was conducted, and search terms included pathogenesis, diagnosis, differential diagnosis, and therapy (both pharmaceutical and nonpharmaceutical) of exercise-induced bronchoconstriction or exercise-induced asthma (which is no longer a preferred term); asthma; and exercise and asthma. References assessed as relevant to the topic were evaluated to search for additional relevant references. Published clinical studies were appraised by category of evidence and used to document the strength of the recommendation. The parameter was then evaluated by Joint Task Force reviewers and then by reviewers assigned by the parent organizations, as well as the general membership. Based on this process, the parameter can be characterized as an evidence- and consensus-based document.","author":[{"dropping-particle":"","family":"Weiler","given":"John M.","non-dropping-particle":"","parse-names":false,"suffix":""},{"dropping-particle":"","family":"Brannan","given":"John D.","non-dropping-particle":"","parse-names":false,"suffix":""},{"dropping-particle":"","family":"Randolph","given":"Christopher C.","non-dropping-particle":"","parse-names":false,"suffix":""},{"dropping-particle":"","family":"Hallstrand","given":"Teal S.","non-dropping-particle":"","parse-names":false,"suffix":""},{"dropping-particle":"","family":"Parsons","given":"Jonathan","non-dropping-particle":"","parse-names":false,"suffix":""},{"dropping-particle":"","family":"Silvers","given":"William","non-dropping-particle":"","parse-names":false,"suffix":""},{"dropping-particle":"","family":"Storms","given":"William","non-dropping-particle":"","parse-names":false,"suffix":""},{"dropping-particle":"","family":"Zeiger","given":"Joanna","non-dropping-particle":"","parse-names":false,"suffix":""},{"dropping-particle":"","family":"Bernstein","given":"David I.","non-dropping-particle":"","parse-names":false,"suffix":""},{"dropping-particle":"","family":"Blessing-Moore","given":"Joann","non-dropping-particle":"","parse-names":false,"suffix":""},{"dropping-particle":"","family":"Greenhawt","given":"Matthew","non-dropping-particle":"","parse-names":false,"suffix":""},{"dropping-particle":"","family":"Khan","given":"David","non-dropping-particle":"","parse-names":false,"suffix":""},{"dropping-particle":"","family":"Lang","given":"David","non-dropping-particle":"","parse-names":false,"suffix":""},{"dropping-particle":"","family":"Nicklas","given":"Richard A.","non-dropping-particle":"","parse-names":false,"suffix":""},{"dropping-particle":"","family":"Oppenheimer","given":"John","non-dropping-particle":"","parse-names":false,"suffix":""},{"dropping-particle":"","family":"Portnoy","given":"Jay M.","non-dropping-particle":"","parse-names":false,"suffix":""},{"dropping-particle":"","family":"Schuller","given":"Diane E.","non-dropping-particle":"","parse-names":false,"suffix":""},{"dropping-particle":"","family":"Tilles","given":"Stephen A.","non-dropping-particle":"","parse-names":false,"suffix":""},{"dropping-particle":"","family":"Wallace","given":"Dana","non-dropping-particle":"","parse-names":false,"suffix":""}],"container-title":"J Allergy Clin Immunol","id":"ITEM-2","issue":"5","issued":{"date-parts":[["2016"]]},"page":"1292-1295.e36","title":"Exercise-induced bronchoconstriction update—2016","type":"article-journal","volume":"138"},"uris":["http://www.mendeley.com/documents/?uuid=1aecc86c-7d7e-463b-963c-9cef2155c966"]}],"mendeley":{"formattedCitation":"[2,4]","plainTextFormattedCitation":"[2,4]","previouslyFormattedCitation":"[2,4]"},"properties":{"noteIndex":0},"schema":"https://github.com/citation-style-language/schema/raw/master/csl-citation.json"}</w:instrText>
      </w:r>
      <w:r w:rsidRPr="00272CA2">
        <w:rPr>
          <w:rFonts w:ascii="Times New Roman" w:hAnsi="Times New Roman" w:cs="Times New Roman"/>
          <w:sz w:val="24"/>
          <w:szCs w:val="24"/>
          <w:lang w:val="en-GB"/>
        </w:rPr>
        <w:fldChar w:fldCharType="separate"/>
      </w:r>
      <w:r w:rsidR="000F7F64" w:rsidRPr="00272CA2">
        <w:rPr>
          <w:rFonts w:ascii="Times New Roman" w:hAnsi="Times New Roman" w:cs="Times New Roman"/>
          <w:noProof/>
          <w:sz w:val="24"/>
          <w:szCs w:val="24"/>
          <w:lang w:val="en-GB"/>
        </w:rPr>
        <w:t>[2,4]</w:t>
      </w:r>
      <w:r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w:t>
      </w:r>
      <w:r w:rsidR="00F028BA" w:rsidRPr="00272CA2">
        <w:rPr>
          <w:rFonts w:ascii="Times New Roman" w:hAnsi="Times New Roman" w:cs="Times New Roman"/>
          <w:sz w:val="24"/>
          <w:szCs w:val="24"/>
          <w:lang w:val="en-GB"/>
        </w:rPr>
        <w:t xml:space="preserve"> In an EVH test, the patient hyperventilates for 6 minutes breathing dry air enriched with 5% CO2 (to avoid alkalosis) at a recommended ventilation rate (VR) of 21 times the individual's FEV</w:t>
      </w:r>
      <w:r w:rsidR="00F028BA" w:rsidRPr="00272CA2">
        <w:rPr>
          <w:rFonts w:ascii="Times New Roman" w:hAnsi="Times New Roman" w:cs="Times New Roman"/>
          <w:sz w:val="24"/>
          <w:szCs w:val="24"/>
          <w:vertAlign w:val="subscript"/>
          <w:lang w:val="en-GB"/>
        </w:rPr>
        <w:t>1</w:t>
      </w:r>
      <w:r w:rsidR="00F028BA" w:rsidRPr="00272CA2">
        <w:rPr>
          <w:rFonts w:ascii="Times New Roman" w:hAnsi="Times New Roman" w:cs="Times New Roman"/>
          <w:sz w:val="24"/>
          <w:szCs w:val="24"/>
          <w:lang w:val="en-GB"/>
        </w:rPr>
        <w:t xml:space="preserve"> for non-athletes and 30 times the FEV</w:t>
      </w:r>
      <w:r w:rsidR="00F028BA" w:rsidRPr="00272CA2">
        <w:rPr>
          <w:rFonts w:ascii="Times New Roman" w:hAnsi="Times New Roman" w:cs="Times New Roman"/>
          <w:sz w:val="24"/>
          <w:szCs w:val="24"/>
          <w:vertAlign w:val="subscript"/>
          <w:lang w:val="en-GB"/>
        </w:rPr>
        <w:t>1</w:t>
      </w:r>
      <w:r w:rsidR="00F028BA" w:rsidRPr="00272CA2">
        <w:rPr>
          <w:rFonts w:ascii="Times New Roman" w:hAnsi="Times New Roman" w:cs="Times New Roman"/>
          <w:sz w:val="24"/>
          <w:szCs w:val="24"/>
          <w:lang w:val="en-GB"/>
        </w:rPr>
        <w:t xml:space="preserve"> for athletes , corresponding to 60% and 85% of maximum voluntary ventilation (MVV), respectively </w:t>
      </w:r>
      <w:r w:rsidR="00FC0F9D" w:rsidRPr="00272CA2">
        <w:rPr>
          <w:rFonts w:ascii="Times New Roman" w:hAnsi="Times New Roman" w:cs="Times New Roman"/>
          <w:sz w:val="24"/>
          <w:szCs w:val="24"/>
          <w:lang w:val="en-GB"/>
        </w:rPr>
        <w:fldChar w:fldCharType="begin" w:fldLock="1"/>
      </w:r>
      <w:r w:rsidR="000F7F64" w:rsidRPr="00272CA2">
        <w:rPr>
          <w:rFonts w:ascii="Times New Roman" w:hAnsi="Times New Roman" w:cs="Times New Roman"/>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id":"ITEM-2","itemData":{"DOI":"10.1016/j.jaci.2016.05.029","ISSN":"10976825","abstract":"The first practice parameter on exercise-induced bronchoconstriction (EIB) was published in 2010. This updated practice parameter was prepared 5 years later. In the ensuing years, there has been increased understanding of the pathogenesis of EIB and improved diagnosis of this disorder by using objective testing. At the time of this publication, observations included the following: dry powder mannitol for inhalation as a bronchial provocation test is FDA approved however not currently available in the United States; if baseline pulmonary function test results are normal to near normal (before and after bronchodilator) in a person with suspected EIB, then further testing should be performed by using standardized exercise challenge or eucapnic voluntary hyperpnea (EVH); and the efficacy of nonpharmaceutical interventions (omega-3 fatty acids) has been challenged. The workgroup preparing this practice parameter updated contemporary practice guidelines based on a current systematic literature review. The group obtained supplementary literature and consensus expert opinions when the published literature was insufficient. A search of the medical literature on PubMed was conducted, and search terms included pathogenesis, diagnosis, differential diagnosis, and therapy (both pharmaceutical and nonpharmaceutical) of exercise-induced bronchoconstriction or exercise-induced asthma (which is no longer a preferred term); asthma; and exercise and asthma. References assessed as relevant to the topic were evaluated to search for additional relevant references. Published clinical studies were appraised by category of evidence and used to document the strength of the recommendation. The parameter was then evaluated by Joint Task Force reviewers and then by reviewers assigned by the parent organizations, as well as the general membership. Based on this process, the parameter can be characterized as an evidence- and consensus-based document.","author":[{"dropping-particle":"","family":"Weiler","given":"John M.","non-dropping-particle":"","parse-names":false,"suffix":""},{"dropping-particle":"","family":"Brannan","given":"John D.","non-dropping-particle":"","parse-names":false,"suffix":""},{"dropping-particle":"","family":"Randolph","given":"Christopher C.","non-dropping-particle":"","parse-names":false,"suffix":""},{"dropping-particle":"","family":"Hallstrand","given":"Teal S.","non-dropping-particle":"","parse-names":false,"suffix":""},{"dropping-particle":"","family":"Parsons","given":"Jonathan","non-dropping-particle":"","parse-names":false,"suffix":""},{"dropping-particle":"","family":"Silvers","given":"William","non-dropping-particle":"","parse-names":false,"suffix":""},{"dropping-particle":"","family":"Storms","given":"William","non-dropping-particle":"","parse-names":false,"suffix":""},{"dropping-particle":"","family":"Zeiger","given":"Joanna","non-dropping-particle":"","parse-names":false,"suffix":""},{"dropping-particle":"","family":"Bernstein","given":"David I.","non-dropping-particle":"","parse-names":false,"suffix":""},{"dropping-particle":"","family":"Blessing-Moore","given":"Joann","non-dropping-particle":"","parse-names":false,"suffix":""},{"dropping-particle":"","family":"Greenhawt","given":"Matthew","non-dropping-particle":"","parse-names":false,"suffix":""},{"dropping-particle":"","family":"Khan","given":"David","non-dropping-particle":"","parse-names":false,"suffix":""},{"dropping-particle":"","family":"Lang","given":"David","non-dropping-particle":"","parse-names":false,"suffix":""},{"dropping-particle":"","family":"Nicklas","given":"Richard A.","non-dropping-particle":"","parse-names":false,"suffix":""},{"dropping-particle":"","family":"Oppenheimer","given":"John","non-dropping-particle":"","parse-names":false,"suffix":""},{"dropping-particle":"","family":"Portnoy","given":"Jay M.","non-dropping-particle":"","parse-names":false,"suffix":""},{"dropping-particle":"","family":"Schuller","given":"Diane E.","non-dropping-particle":"","parse-names":false,"suffix":""},{"dropping-particle":"","family":"Tilles","given":"Stephen A.","non-dropping-particle":"","parse-names":false,"suffix":""},{"dropping-particle":"","family":"Wallace","given":"Dana","non-dropping-particle":"","parse-names":false,"suffix":""}],"container-title":"J Allergy Clin Immunol","id":"ITEM-2","issue":"5","issued":{"date-parts":[["2016"]]},"page":"1292-1295.e36","title":"Exercise-induced bronchoconstriction update—2016","type":"article-journal","volume":"138"},"uris":["http://www.mendeley.com/documents/?uuid=1aecc86c-7d7e-463b-963c-9cef2155c966"]},{"id":"ITEM-3","itemData":{"DOI":"10.1016/j.rmed.2018.04.001","ISSN":"15323064","abstract":"Background: Respiratory complaints after exercise are common in patients with rhinitis. Exercise-induced bronchospasm (EIB) may be one of the causes. Objectives: To evaluate EIB prevalence in a group of children and adolescents with allergic rhinitis, to compare the treadmill running (TR) and eucapnic voluntary hyperventilation (EVH) challenge methods as diagnostic tools and to assess the association between respiratory complaints on exercise and EIB. Methods: Patients aged between 10 and 20 years were studied at the Pulmonology Department of the Hospital das Clínicas -UFPE- Recife, Brazil. The severity of symptoms of rhinitis and exercise-related respiratory complaints in the past year were evaluated. Challenges were performed in random sequence, no more than 72 h apart and followed international guidelines. Forced expiratory volume in the first second (FEV1) was determined before and 3, 5, 7, 10, 15 and 30 min after each challenge. A &gt;10% reduction in FEV1 from baseline at two points after the challenge was considered sufficient to diagnose EIB. Results: Of the thirty-five subjects evaluated, thirteen (37%) showed EIB, six by both methods, three only after TR and four only after EVH (Coens' Kappa = 0.489). There was no association between respiratory complaints after exercise and EIB (p = 0.74). Conclusion: A high prevalence of EIB was found in this population but only moderate agreement between the challenges used to diagnose EIB. Caution should be adopted when comparing these methods or interpreting their results interchangeably. There was no association between reported respiratory symptoms after exercise and EIB.","author":[{"dropping-particle":"","family":"Rodrigues Filho","given":"Edil Albuquerque","non-dropping-particle":"","parse-names":false,"suffix":""},{"dropping-particle":"","family":"Rizzo","given":"José Ângelo","non-dropping-particle":"","parse-names":false,"suffix":""},{"dropping-particle":"","family":"Gonçalves","given":"Adriana Velozo","non-dropping-particle":"","parse-names":false,"suffix":""},{"dropping-particle":"","family":"Correia Junior","given":"Marco Aurélio de Valois","non-dropping-particle":"","parse-names":false,"suffix":""},{"dropping-particle":"","family":"Sarinho","given":"Emanuel Sávio Cavalcanti","non-dropping-particle":"","parse-names":false,"suffix":""},{"dropping-particle":"","family":"Medeiros","given":"Décio","non-dropping-particle":"","parse-names":false,"suffix":""}],"container-title":"Respiratory Medicine","id":"ITEM-3","issued":{"date-parts":[["2018"]]},"page":"102-106","title":"Exercise-induced bronchospasm in children and adolescents with allergic rhinitis by treadmill and hyperventilation challenges","type":"article-journal","volume":"138"},"uris":["http://www.mendeley.com/documents/?uuid=be222ba6-6a2b-4d7f-8c83-fc13a59453e8"]},{"id":"ITEM-4","itemData":{"DOI":"10.1111/pai.13610","ISSN":"0905-6157","author":[{"dropping-particle":"","family":"Rizzo","given":"Jose Ângelo","non-dropping-particle":"","parse-names":false,"suffix":""},{"dropping-particle":"","family":"Rodrigues Filho","given":"Edil de Albuquerque","non-dropping-particle":"","parse-names":false,"suffix":""},{"dropping-particle":"","family":"Gonçalves","given":"Adriana Velozo","non-dropping-particle":"","parse-names":false,"suffix":""},{"dropping-particle":"","family":"Albuquerque","given":"Laienne Carla Barbosa De Barros","non-dropping-particle":"","parse-names":false,"suffix":""},{"dropping-particle":"de","family":"Albuquerque","given":"Eduardo Martins","non-dropping-particle":"","parse-names":false,"suffix":""},{"dropping-particle":"de","family":"Albuquerque","given":"Cláudio Gonçalves","non-dropping-particle":"","parse-names":false,"suffix":""},{"dropping-particle":"de","family":"Almeida","given":"Anderson Henrique Souza","non-dropping-particle":"","parse-names":false,"suffix":""},{"dropping-particle":"","family":"Peixoto","given":"Decio Medeiros","non-dropping-particle":"","parse-names":false,"suffix":""},{"dropping-particle":"","family":"Correia Junior","given":"Marco Aurelio de Valois","non-dropping-particle":"","parse-names":false,"suffix":""}],"container-title":"Pediatr Allergy Immunol","id":"ITEM-4","issue":"8","issued":{"date-parts":[["2021"]]},"page":"1700-1708","title":"Reproducibility of eucapnic voluntary hyperpnoea for exercise‐induced bronchoconstriction diagnosis in asthmatic children and adolescents","type":"article-journal","volume":"32"},"uris":["http://www.mendeley.com/documents/?uuid=e2883ed3-eb8b-4cd3-b393-d8cb6d8ccc81"]},{"id":"ITEM-5","itemData":{"DOI":"10.1007/s00408-022-00519-0","ISSN":"0341-2040","author":[{"dropping-particle":"","family":"Rizzo","given":"José Ângelo","non-dropping-particle":"","parse-names":false,"suffix":""},{"dropping-particle":"","family":"Barros Albuquerque","given":"Laienne Carla Barbosa","non-dropping-particle":"de","parse-names":false,"suffix":""},{"dropping-particle":"","family":"Medeiros","given":"Décio","non-dropping-particle":"","parse-names":false,"suffix":""},{"dropping-particle":"","family":"Albuquerque","given":"Claudio Gonsalves","non-dropping-particle":"de","parse-names":false,"suffix":""},{"dropping-particle":"","family":"Albuquerque Rodrigues Filho","given":"Edil","non-dropping-particle":"de","parse-names":false,"suffix":""},{"dropping-particle":"","family":"Moura Santos","given":"Marcos André","non-dropping-particle":"de","parse-names":false,"suffix":""},{"dropping-particle":"","family":"Hunter","given":"Steve","non-dropping-particle":"","parse-names":false,"suffix":""},{"dropping-particle":"","family":"Gaua","given":"Nadia","non-dropping-particle":"","parse-names":false,"suffix":""},{"dropping-particle":"","family":"Correia Junior","given":"Marco Aurélio Valois","non-dropping-particle":"de","parse-names":false,"suffix":""}],"container-title":"Lung","id":"ITEM-5","issue":"2","issued":{"date-parts":[["2022"]]},"page":"229-236","title":"Ventilation Rates Achieved in Eucapnic Voluntary Hyperpnea Challenge and Exercise-Induced Bronchoconstriction Diagnosis in Young Patients with Asthma","type":"article-journal","volume":"200"},"uris":["http://www.mendeley.com/documents/?uuid=7276b80f-eee5-4c5f-bf60-695a9c138fb3"]}],"mendeley":{"formattedCitation":"[2,4,12–14]","plainTextFormattedCitation":"[2,4,12–14]","previouslyFormattedCitation":"[2,4,12–14]"},"properties":{"noteIndex":0},"schema":"https://github.com/citation-style-language/schema/raw/master/csl-citation.json"}</w:instrText>
      </w:r>
      <w:r w:rsidR="00FC0F9D" w:rsidRPr="00272CA2">
        <w:rPr>
          <w:rFonts w:ascii="Times New Roman" w:hAnsi="Times New Roman" w:cs="Times New Roman"/>
          <w:sz w:val="24"/>
          <w:szCs w:val="24"/>
          <w:lang w:val="en-GB"/>
        </w:rPr>
        <w:fldChar w:fldCharType="separate"/>
      </w:r>
      <w:r w:rsidR="000F7F64" w:rsidRPr="00272CA2">
        <w:rPr>
          <w:rFonts w:ascii="Times New Roman" w:hAnsi="Times New Roman" w:cs="Times New Roman"/>
          <w:noProof/>
          <w:sz w:val="24"/>
          <w:szCs w:val="24"/>
          <w:lang w:val="en-GB"/>
        </w:rPr>
        <w:t>[2,4,12–14]</w:t>
      </w:r>
      <w:r w:rsidR="00FC0F9D" w:rsidRPr="00272CA2">
        <w:rPr>
          <w:rFonts w:ascii="Times New Roman" w:hAnsi="Times New Roman" w:cs="Times New Roman"/>
          <w:sz w:val="24"/>
          <w:szCs w:val="24"/>
          <w:lang w:val="en-GB"/>
        </w:rPr>
        <w:fldChar w:fldCharType="end"/>
      </w:r>
      <w:r w:rsidR="00C97C88" w:rsidRPr="00272CA2">
        <w:rPr>
          <w:rFonts w:ascii="Times New Roman" w:hAnsi="Times New Roman" w:cs="Times New Roman"/>
          <w:sz w:val="24"/>
          <w:szCs w:val="24"/>
          <w:lang w:val="en-GB"/>
        </w:rPr>
        <w:t>.</w:t>
      </w:r>
      <w:r w:rsidR="00C97C88" w:rsidRPr="00272CA2">
        <w:rPr>
          <w:rFonts w:ascii="Times New Roman" w:hAnsi="Times New Roman" w:cs="Times New Roman"/>
          <w:b/>
          <w:bCs/>
          <w:sz w:val="24"/>
          <w:szCs w:val="24"/>
          <w:lang w:val="en-GB"/>
        </w:rPr>
        <w:t xml:space="preserve"> </w:t>
      </w:r>
    </w:p>
    <w:p w14:paraId="4D66C54D" w14:textId="3C3CF77C" w:rsidR="00031512" w:rsidRPr="00272CA2" w:rsidRDefault="006E1FBA" w:rsidP="006E1FBA">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Heart rate variability (HRV) has been used to assess autonomic modulations of the heart in physiological processes and pathological conditions, in individuals of different ages during rest or exercise. Change in HRV pattern provides an early and sensitive indicator of compromised health</w:t>
      </w:r>
      <w:r w:rsidRPr="00272CA2">
        <w:rPr>
          <w:rFonts w:ascii="Times New Roman" w:hAnsi="Times New Roman" w:cs="Times New Roman"/>
          <w:sz w:val="24"/>
          <w:szCs w:val="24"/>
          <w:lang w:val="en-GB"/>
        </w:rPr>
        <w:fldChar w:fldCharType="begin" w:fldLock="1"/>
      </w:r>
      <w:r w:rsidR="00855EE4" w:rsidRPr="00272CA2">
        <w:rPr>
          <w:rFonts w:ascii="Times New Roman" w:hAnsi="Times New Roman" w:cs="Times New Roman"/>
          <w:sz w:val="24"/>
          <w:szCs w:val="24"/>
          <w:lang w:val="en-GB"/>
        </w:rPr>
        <w:instrText>ADDIN CSL_CITATION {"citationItems":[{"id":"ITEM-1","itemData":{"DOI":"10.1016/S0167-5273(02)00057-8","ISSN":"01675273","author":[{"dropping-particle":"","family":"Pumprla","given":"Jiri","non-dropping-particle":"","parse-names":false,"suffix":""},{"dropping-particle":"","family":"Howorka","given":"Kinga","non-dropping-particle":"","parse-names":false,"suffix":""},{"dropping-particle":"","family":"Groves","given":"David","non-dropping-particle":"","parse-names":false,"suffix":""},{"dropping-particle":"","family":"Chester","given":"Michael","non-dropping-particle":"","parse-names":false,"suffix":""},{"dropping-particle":"","family":"Nolan","given":"James","non-dropping-particle":"","parse-names":false,"suffix":""}],"container-title":"Int J Cardiol","id":"ITEM-1","issue":"1","issued":{"date-parts":[["2002"]]},"page":"1-14","title":"Functional assessment of heart rate variability: physiological basis and practical applications","type":"article-journal","volume":"84"},"uris":["http://www.mendeley.com/documents/?uuid=dae41d5d-8e03-48d4-97df-2e153d812ab6"]}],"mendeley":{"formattedCitation":"[15]","plainTextFormattedCitation":"[15]","previouslyFormattedCitation":"[15]"},"properties":{"noteIndex":0},"schema":"https://github.com/citation-style-language/schema/raw/master/csl-citation.json"}</w:instrText>
      </w:r>
      <w:r w:rsidRPr="00272CA2">
        <w:rPr>
          <w:rFonts w:ascii="Times New Roman" w:hAnsi="Times New Roman" w:cs="Times New Roman"/>
          <w:sz w:val="24"/>
          <w:szCs w:val="24"/>
          <w:lang w:val="en-GB"/>
        </w:rPr>
        <w:fldChar w:fldCharType="separate"/>
      </w:r>
      <w:r w:rsidR="00855EE4" w:rsidRPr="00272CA2">
        <w:rPr>
          <w:rFonts w:ascii="Times New Roman" w:hAnsi="Times New Roman" w:cs="Times New Roman"/>
          <w:noProof/>
          <w:sz w:val="24"/>
          <w:szCs w:val="24"/>
          <w:lang w:val="en-GB"/>
        </w:rPr>
        <w:t>[15]</w:t>
      </w:r>
      <w:r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 xml:space="preserve"> and is considered an easily applicable and promising clinical tool for the assessment of physiological adaptability and alterations in autonomic function control</w:t>
      </w:r>
      <w:r w:rsidRPr="00272CA2">
        <w:rPr>
          <w:rFonts w:ascii="Times New Roman" w:hAnsi="Times New Roman" w:cs="Times New Roman"/>
          <w:sz w:val="24"/>
          <w:szCs w:val="24"/>
          <w:lang w:val="en-GB"/>
        </w:rPr>
        <w:fldChar w:fldCharType="begin" w:fldLock="1"/>
      </w:r>
      <w:r w:rsidR="00855EE4" w:rsidRPr="00272CA2">
        <w:rPr>
          <w:rFonts w:ascii="Times New Roman" w:hAnsi="Times New Roman" w:cs="Times New Roman"/>
          <w:sz w:val="24"/>
          <w:szCs w:val="24"/>
          <w:lang w:val="en-GB"/>
        </w:rPr>
        <w:instrText>ADDIN CSL_CITATION {"citationItems":[{"id":"ITEM-1","itemData":{"DOI":"10.1016/S1081-1206(10)62472-6","ISSN":"10811206","author":[{"dropping-particle":"","family":"Fujii","given":"Hidehiko","non-dropping-particle":"","parse-names":false,"suffix":""},{"dropping-particle":"","family":"Fukutomi","given":"Osamu","non-dropping-particle":"","parse-names":false,"suffix":""},{"dropping-particle":"","family":"Inoue","given":"Ryosuke","non-dropping-particle":"","parse-names":false,"suffix":""},{"dropping-particle":"","family":"Shinoda","given":"Shinji","non-dropping-particle":"","parse-names":false,"suffix":""},{"dropping-particle":"","family":"Okammoto","given":"Hiroyuki","non-dropping-particle":"","parse-names":false,"suffix":""},{"dropping-particle":"","family":"Teramoto","given":"Takahide","non-dropping-particle":"","parse-names":false,"suffix":""},{"dropping-particle":"","family":"Kondo","given":"Naomi","non-dropping-particle":"","parse-names":false,"suffix":""},{"dropping-particle":"","family":"Wada","given":"Hisayasu","non-dropping-particle":"","parse-names":false,"suffix":""},{"dropping-particle":"","family":"Saito","given":"Kuniaki","non-dropping-particle":"","parse-names":false,"suffix":""},{"dropping-particle":"","family":"Matsuoka","given":"Toshio","non-dropping-particle":"","parse-names":false,"suffix":""},{"dropping-particle":"","family":"Seishima","given":"Mitsuru","non-dropping-particle":"","parse-names":false,"suffix":""}],"container-title":"Ann Allergy Asthma Immunol","id":"ITEM-1","issue":"3","issued":{"date-parts":[["2000"]]},"page":"233-237","title":"Autonomic regulation after exercise evidenced by spectral analysis of heart rate variability in asthmatic children","type":"article-journal","volume":"85"},"uris":["http://www.mendeley.com/documents/?uuid=2bd436ae-359d-4be8-823b-ff27871b0de0"]},{"id":"ITEM-2","itemData":{"DOI":"10.3109/02770903.2014.957765","ISSN":"0277-0903","author":[{"dropping-particle":"","family":"Garcia-Araújo","given":"Adriana Sanches","non-dropping-particle":"","parse-names":false,"suffix":""},{"dropping-particle":"","family":"Pires Di Lorenzo","given":"Valéria Amorim","non-dropping-particle":"","parse-names":false,"suffix":""},{"dropping-particle":"","family":"Labadessa","given":"Ivana Gonçalves","non-dropping-particle":"","parse-names":false,"suffix":""},{"dropping-particle":"","family":"Jürgensen","given":"Soraia Pilon","non-dropping-particle":"","parse-names":false,"suffix":""},{"dropping-particle":"","family":"Thommazo-Luporini","given":"Luciana","non-dropping-particle":"Di","parse-names":false,"suffix":""},{"dropping-particle":"","family":"Garbim","given":"Cristiane Lubk","non-dropping-particle":"","parse-names":false,"suffix":""},{"dropping-particle":"","family":"Borghi-Silva","given":"Audrey","non-dropping-particle":"","parse-names":false,"suffix":""}],"container-title":"J Asthma","id":"ITEM-2","issue":"3","issued":{"date-parts":[["2015"]]},"page":"246-253","title":"Increased sympathetic modulation and decreased response of the heart rate variability in controlled asthma","type":"article-journal","volume":"52"},"uris":["http://www.mendeley.com/documents/?uuid=4618c425-c266-4a47-8c5c-34100c9d4e54"]},{"id":"ITEM-3","itemData":{"DOI":"10.1590/S0102-76382009000200018","ISSN":"0102-7638","author":[{"dropping-particle":"","family":"Vanderlei","given":"Luiz Carlos Marques","non-dropping-particle":"","parse-names":false,"suffix":""},{"dropping-particle":"","family":"Pastre","given":"Carlos Marcelo","non-dropping-particle":"","parse-names":false,"suffix":""},{"dropping-particle":"","family":"Hoshi","given":"Rosângela Akemi","non-dropping-particle":"","parse-names":false,"suffix":""},{"dropping-particle":"de","family":"Carvalho","given":"Tatiana Dias","non-dropping-particle":"","parse-names":false,"suffix":""},{"dropping-particle":"de","family":"Godoy","given":"Moacir Fernandes","non-dropping-particle":"","parse-names":false,"suffix":""}],"container-title":"Rev Bras Cir Cardiovasc","id":"ITEM-3","issue":"2","issued":{"date-parts":[["2009"]]},"page":"205-217","title":"Basic notions of heart rate variability and its clinical applicability","type":"article-journal","volume":"24"},"uris":["http://www.mendeley.com/documents/?uuid=38b170b4-88b5-43d5-b7ab-b7ab024f8f72"]},{"id":"ITEM-4","itemData":{"DOI":"10.1016/j.bjpt.2019.02.006","ISSN":"14133555","author":[{"dropping-particle":"","family":"Catai","given":"Aparecida Maria","non-dropping-particle":"","parse-names":false,"suffix":""},{"dropping-particle":"","family":"Pastre","given":"Carlos Marcelo","non-dropping-particle":"","parse-names":false,"suffix":""},{"dropping-particle":"de","family":"Godoy","given":"Moacir Fernades","non-dropping-particle":"","parse-names":false,"suffix":""},{"dropping-particle":"da","family":"Silva","given":"Ester","non-dropping-particle":"","parse-names":false,"suffix":""},{"dropping-particle":"","family":"Takahashi","given":"Anielle Christine de Medeiros","non-dropping-particle":"","parse-names":false,"suffix":""},{"dropping-particle":"","family":"Vanderlei","given":"Luiz Carlos Marques","non-dropping-particle":"","parse-names":false,"suffix":""}],"container-title":"Braz J Phys Ther","id":"ITEM-4","issue":"2","issued":{"date-parts":[["2020"]]},"page":"91-102","title":"Heart rate variability: are you using it properly? Standardisation checklist of procedures","type":"article-journal","volume":"24"},"uris":["http://www.mendeley.com/documents/?uuid=4af3dea5-1953-494b-88fe-bafdae8efe90"]},{"id":"ITEM-5","itemData":{"DOI":"10.1016/S0167-5273(02)00057-8","ISSN":"01675273","author":[{"dropping-particle":"","family":"Pumprla","given":"Jiri","non-dropping-particle":"","parse-names":false,"suffix":""},{"dropping-particle":"","family":"Howorka","given":"Kinga","non-dropping-particle":"","parse-names":false,"suffix":""},{"dropping-particle":"","family":"Groves","given":"David","non-dropping-particle":"","parse-names":false,"suffix":""},{"dropping-particle":"","family":"Chester","given":"Michael","non-dropping-particle":"","parse-names":false,"suffix":""},{"dropping-particle":"","family":"Nolan","given":"James","non-dropping-particle":"","parse-names":false,"suffix":""}],"container-title":"Int J Cardiol","id":"ITEM-5","issue":"1","issued":{"date-parts":[["2002"]]},"page":"1-14","title":"Functional assessment of heart rate variability: physiological basis and practical applications","type":"article-journal","volume":"84"},"uris":["http://www.mendeley.com/documents/?uuid=dae41d5d-8e03-48d4-97df-2e153d812ab6"]}],"mendeley":{"formattedCitation":"[15–19]","plainTextFormattedCitation":"[15–19]","previouslyFormattedCitation":"[15–19]"},"properties":{"noteIndex":0},"schema":"https://github.com/citation-style-language/schema/raw/master/csl-citation.json"}</w:instrText>
      </w:r>
      <w:r w:rsidRPr="00272CA2">
        <w:rPr>
          <w:rFonts w:ascii="Times New Roman" w:hAnsi="Times New Roman" w:cs="Times New Roman"/>
          <w:sz w:val="24"/>
          <w:szCs w:val="24"/>
          <w:lang w:val="en-GB"/>
        </w:rPr>
        <w:fldChar w:fldCharType="separate"/>
      </w:r>
      <w:r w:rsidR="00855EE4" w:rsidRPr="00272CA2">
        <w:rPr>
          <w:rFonts w:ascii="Times New Roman" w:hAnsi="Times New Roman" w:cs="Times New Roman"/>
          <w:noProof/>
          <w:sz w:val="24"/>
          <w:szCs w:val="24"/>
          <w:lang w:val="en-GB"/>
        </w:rPr>
        <w:t>[15–19]</w:t>
      </w:r>
      <w:r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w:t>
      </w:r>
      <w:r w:rsidR="00045730" w:rsidRPr="00272CA2">
        <w:rPr>
          <w:rFonts w:ascii="Times New Roman" w:hAnsi="Times New Roman" w:cs="Times New Roman"/>
          <w:sz w:val="24"/>
          <w:szCs w:val="24"/>
          <w:lang w:val="en-GB"/>
        </w:rPr>
        <w:t xml:space="preserve"> </w:t>
      </w:r>
      <w:r w:rsidR="00855EE4" w:rsidRPr="00272CA2">
        <w:rPr>
          <w:rFonts w:ascii="Times New Roman" w:hAnsi="Times New Roman" w:cs="Times New Roman"/>
          <w:sz w:val="24"/>
          <w:szCs w:val="24"/>
          <w:lang w:val="en-GB"/>
        </w:rPr>
        <w:t>Autonomic modulation, particularly sympathetic hyperactivity and parasympathetic hypoactivity, h</w:t>
      </w:r>
      <w:r w:rsidR="00DF5E96" w:rsidRPr="00272CA2">
        <w:rPr>
          <w:rFonts w:ascii="Times New Roman" w:hAnsi="Times New Roman" w:cs="Times New Roman"/>
          <w:sz w:val="24"/>
          <w:szCs w:val="24"/>
          <w:lang w:val="en-GB"/>
        </w:rPr>
        <w:t>as</w:t>
      </w:r>
      <w:r w:rsidR="00855EE4" w:rsidRPr="00272CA2">
        <w:rPr>
          <w:rFonts w:ascii="Times New Roman" w:hAnsi="Times New Roman" w:cs="Times New Roman"/>
          <w:sz w:val="24"/>
          <w:szCs w:val="24"/>
          <w:lang w:val="en-GB"/>
        </w:rPr>
        <w:t xml:space="preserve"> been reported as </w:t>
      </w:r>
      <w:r w:rsidR="00DF5E96" w:rsidRPr="00272CA2">
        <w:rPr>
          <w:rFonts w:ascii="Times New Roman" w:hAnsi="Times New Roman" w:cs="Times New Roman"/>
          <w:sz w:val="24"/>
          <w:szCs w:val="24"/>
          <w:lang w:val="en-GB"/>
        </w:rPr>
        <w:t xml:space="preserve">an indication of increased risk of </w:t>
      </w:r>
      <w:r w:rsidR="00855EE4" w:rsidRPr="00272CA2">
        <w:rPr>
          <w:rFonts w:ascii="Times New Roman" w:hAnsi="Times New Roman" w:cs="Times New Roman"/>
          <w:sz w:val="24"/>
          <w:szCs w:val="24"/>
          <w:lang w:val="en-GB"/>
        </w:rPr>
        <w:t>chronic diseases, aging, in addition to being a predictor of mortality</w:t>
      </w:r>
      <w:r w:rsidR="00855EE4" w:rsidRPr="00272CA2">
        <w:rPr>
          <w:rFonts w:ascii="Times New Roman" w:hAnsi="Times New Roman" w:cs="Times New Roman"/>
          <w:sz w:val="24"/>
          <w:szCs w:val="24"/>
          <w:lang w:val="en-GB"/>
        </w:rPr>
        <w:fldChar w:fldCharType="begin" w:fldLock="1"/>
      </w:r>
      <w:r w:rsidR="004546AD" w:rsidRPr="00272CA2">
        <w:rPr>
          <w:rFonts w:ascii="Times New Roman" w:hAnsi="Times New Roman" w:cs="Times New Roman"/>
          <w:sz w:val="24"/>
          <w:szCs w:val="24"/>
          <w:lang w:val="en-GB"/>
        </w:rPr>
        <w:instrText>ADDIN CSL_CITATION {"citationItems":[{"id":"ITEM-1","itemData":{"DOI":"10.4196/kjpp.2018.22.4.363","ISSN":"1226-4512","author":[{"dropping-particle":"","family":"Jin","given":"Guang-Shi","non-dropping-particle":"","parse-names":false,"suffix":""},{"dropping-particle":"","family":"Li","given":"Xiang-Lan","non-dropping-particle":"","parse-names":false,"suffix":""},{"dropping-particle":"","family":"Jin","given":"Yuan-Zhe","non-dropping-particle":"","parse-names":false,"suffix":""},{"dropping-particle":"","family":"Kim","given":"Min Sun","non-dropping-particle":"","parse-names":false,"suffix":""},{"dropping-particle":"","family":"Park","given":"Byung Rim","non-dropping-particle":"","parse-names":false,"suffix":""}],"container-title":"Korean J Physiol Pharmacol","id":"ITEM-1","issue":"4","issued":{"date-parts":[["2018"]]},"page":"363","title":"Role of peripheral vestibular receptors in the control of blood pressure following hypotension","type":"article-journal","volume":"22"},"uris":["http://www.mendeley.com/documents/?uuid=21de08b3-6f64-41eb-9221-02b25aab16cd"]},{"id":"ITEM-2","itemData":{"DOI":"10.1016/j.numecd.2005.06.010","ISSN":"09394753","author":[{"dropping-particle":"","family":"Frontoni","given":"Simona","non-dropping-particle":"","parse-names":false,"suffix":""},{"dropping-particle":"","family":"Bracaglia","given":"Daniela","non-dropping-particle":"","parse-names":false,"suffix":""},{"dropping-particle":"","family":"Gigli","given":"Fabrizio","non-dropping-particle":"","parse-names":false,"suffix":""}],"container-title":"Nutr Metab Cardiovasc Dis","id":"ITEM-2","issue":"6","issued":{"date-parts":[["2005"]]},"page":"441-449","title":"Relationship between autonomic dysfunction, insulin resistance and hypertension, in diabetes","type":"article-journal","volume":"15"},"uris":["http://www.mendeley.com/documents/?uuid=7a07d7e3-dbca-4dfc-81a0-efa859eb92d3"]}],"mendeley":{"formattedCitation":"[20,21]","plainTextFormattedCitation":"[20,21]","previouslyFormattedCitation":"[20,21]"},"properties":{"noteIndex":0},"schema":"https://github.com/citation-style-language/schema/raw/master/csl-citation.json"}</w:instrText>
      </w:r>
      <w:r w:rsidR="00855EE4" w:rsidRPr="00272CA2">
        <w:rPr>
          <w:rFonts w:ascii="Times New Roman" w:hAnsi="Times New Roman" w:cs="Times New Roman"/>
          <w:sz w:val="24"/>
          <w:szCs w:val="24"/>
          <w:lang w:val="en-GB"/>
        </w:rPr>
        <w:fldChar w:fldCharType="separate"/>
      </w:r>
      <w:r w:rsidR="00855EE4" w:rsidRPr="00272CA2">
        <w:rPr>
          <w:rFonts w:ascii="Times New Roman" w:hAnsi="Times New Roman" w:cs="Times New Roman"/>
          <w:noProof/>
          <w:sz w:val="24"/>
          <w:szCs w:val="24"/>
          <w:lang w:val="en-GB"/>
        </w:rPr>
        <w:t>[20,21]</w:t>
      </w:r>
      <w:r w:rsidR="00855EE4"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 xml:space="preserve">. </w:t>
      </w:r>
    </w:p>
    <w:p w14:paraId="4E165108" w14:textId="747D4CAB" w:rsidR="00F96EB6" w:rsidRPr="00272CA2" w:rsidRDefault="004546AD" w:rsidP="006E790A">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A recent systematic review with meta-analysis drew attention to the fact that children and adolescents with asthma had lower heart rate variability and</w:t>
      </w:r>
      <w:r w:rsidR="00DF5E96" w:rsidRPr="00272CA2">
        <w:rPr>
          <w:rFonts w:ascii="Times New Roman" w:hAnsi="Times New Roman" w:cs="Times New Roman"/>
          <w:sz w:val="24"/>
          <w:szCs w:val="24"/>
          <w:lang w:val="en-GB"/>
        </w:rPr>
        <w:t xml:space="preserve"> problems in autonomic modulation</w:t>
      </w:r>
      <w:r w:rsidRPr="00272CA2">
        <w:rPr>
          <w:rFonts w:ascii="Times New Roman" w:hAnsi="Times New Roman" w:cs="Times New Roman"/>
          <w:sz w:val="24"/>
          <w:szCs w:val="24"/>
          <w:lang w:val="en-GB"/>
        </w:rPr>
        <w:fldChar w:fldCharType="begin" w:fldLock="1"/>
      </w:r>
      <w:r w:rsidR="004E11BF" w:rsidRPr="00272CA2">
        <w:rPr>
          <w:rFonts w:ascii="Times New Roman" w:hAnsi="Times New Roman" w:cs="Times New Roman"/>
          <w:sz w:val="24"/>
          <w:szCs w:val="24"/>
          <w:lang w:val="en-GB"/>
        </w:rPr>
        <w:instrText>ADDIN CSL_CITATION {"citationItems":[{"id":"ITEM-1","itemData":{"DOI":"10.1002/ppul.26340","ISSN":"8755-6863","author":[{"dropping-particle":"","family":"Schiwe","given":"Daniele","non-dropping-particle":"","parse-names":false,"suffix":""},{"dropping-particle":"","family":"Vendrusculo","given":"Fernanda Maria","non-dropping-particle":"","parse-names":false,"suffix":""},{"dropping-particle":"","family":"Becker","given":"Nicolas Acosta","non-dropping-particle":"","parse-names":false,"suffix":""},{"dropping-particle":"","family":"Donadio","given":"Márcio Vinícius Fagundes","non-dropping-particle":"","parse-names":false,"suffix":""}],"container-title":"Pediatr Pulmonol","id":"ITEM-1","issue":"5","issued":{"date-parts":[["2023"]]},"page":"1310-1321","title":"Impact of asthma on heart rate variability in children and adolescents: Systematic review and meta‐analysis","type":"article-journal","volume":"58"},"uris":["http://www.mendeley.com/documents/?uuid=6f3b343c-129b-41ff-a17b-933cef6ff0a4"]}],"mendeley":{"formattedCitation":"[22]","plainTextFormattedCitation":"[22]","previouslyFormattedCitation":"[22]"},"properties":{"noteIndex":0},"schema":"https://github.com/citation-style-language/schema/raw/master/csl-citation.json"}</w:instrText>
      </w:r>
      <w:r w:rsidRPr="00272CA2">
        <w:rPr>
          <w:rFonts w:ascii="Times New Roman" w:hAnsi="Times New Roman" w:cs="Times New Roman"/>
          <w:sz w:val="24"/>
          <w:szCs w:val="24"/>
          <w:lang w:val="en-GB"/>
        </w:rPr>
        <w:fldChar w:fldCharType="separate"/>
      </w:r>
      <w:r w:rsidRPr="00272CA2">
        <w:rPr>
          <w:rFonts w:ascii="Times New Roman" w:hAnsi="Times New Roman" w:cs="Times New Roman"/>
          <w:noProof/>
          <w:sz w:val="24"/>
          <w:szCs w:val="24"/>
          <w:lang w:val="en-GB"/>
        </w:rPr>
        <w:t>[22]</w:t>
      </w:r>
      <w:r w:rsidRPr="00272CA2">
        <w:rPr>
          <w:rFonts w:ascii="Times New Roman" w:hAnsi="Times New Roman" w:cs="Times New Roman"/>
          <w:sz w:val="24"/>
          <w:szCs w:val="24"/>
          <w:lang w:val="en-GB"/>
        </w:rPr>
        <w:fldChar w:fldCharType="end"/>
      </w:r>
      <w:r w:rsidR="006E1FBA" w:rsidRPr="00272CA2">
        <w:rPr>
          <w:rFonts w:ascii="Times New Roman" w:hAnsi="Times New Roman" w:cs="Times New Roman"/>
          <w:sz w:val="24"/>
          <w:szCs w:val="24"/>
          <w:lang w:val="en-GB"/>
        </w:rPr>
        <w:t xml:space="preserve">. </w:t>
      </w:r>
      <w:r w:rsidR="009056DD" w:rsidRPr="00272CA2">
        <w:rPr>
          <w:rFonts w:ascii="Times New Roman" w:hAnsi="Times New Roman" w:cs="Times New Roman"/>
          <w:sz w:val="24"/>
          <w:szCs w:val="24"/>
          <w:lang w:val="en-GB"/>
        </w:rPr>
        <w:t xml:space="preserve">This draws attention to the fact that a chronic disease linked to the airways may be related to cardiac autonomic imbalance and consequently to other organs regulated by the ANS. </w:t>
      </w:r>
      <w:r w:rsidR="004E11BF" w:rsidRPr="00272CA2">
        <w:rPr>
          <w:rFonts w:ascii="Times New Roman" w:hAnsi="Times New Roman" w:cs="Times New Roman"/>
          <w:sz w:val="24"/>
          <w:szCs w:val="24"/>
          <w:lang w:val="en-GB"/>
        </w:rPr>
        <w:t>During physical exercises, parasympathetic activity decreases (vagal withdrawal) and sympathetic activity increases and this may be altered in some way in asthmatics especially with EIB</w:t>
      </w:r>
      <w:r w:rsidR="004E11BF" w:rsidRPr="00272CA2">
        <w:rPr>
          <w:rFonts w:ascii="Times New Roman" w:hAnsi="Times New Roman" w:cs="Times New Roman"/>
          <w:sz w:val="24"/>
          <w:szCs w:val="24"/>
          <w:lang w:val="en-GB"/>
        </w:rPr>
        <w:fldChar w:fldCharType="begin" w:fldLock="1"/>
      </w:r>
      <w:r w:rsidR="004E11BF" w:rsidRPr="00272CA2">
        <w:rPr>
          <w:rFonts w:ascii="Times New Roman" w:hAnsi="Times New Roman" w:cs="Times New Roman"/>
          <w:sz w:val="24"/>
          <w:szCs w:val="24"/>
          <w:lang w:val="en-GB"/>
        </w:rPr>
        <w:instrText>ADDIN CSL_CITATION {"citationItems":[{"id":"ITEM-1","itemData":{"DOI":"10.1002/ppul.26340","ISSN":"8755-6863","author":[{"dropping-particle":"","family":"Schiwe","given":"Daniele","non-dropping-particle":"","parse-names":false,"suffix":""},{"dropping-particle":"","family":"Vendrusculo","given":"Fernanda Maria","non-dropping-particle":"","parse-names":false,"suffix":""},{"dropping-particle":"","family":"Becker","given":"Nicolas Acosta","non-dropping-particle":"","parse-names":false,"suffix":""},{"dropping-particle":"","family":"Donadio","given":"Márcio Vinícius Fagundes","non-dropping-particle":"","parse-names":false,"suffix":""}],"container-title":"Pediatr Pulmonol","id":"ITEM-1","issue":"5","issued":{"date-parts":[["2023"]]},"page":"1310-1321","title":"Impact of asthma on heart rate variability in children and adolescents: Systematic review and meta‐analysis","type":"article-journal","volume":"58"},"uris":["http://www.mendeley.com/documents/?uuid=6f3b343c-129b-41ff-a17b-933cef6ff0a4"]}],"mendeley":{"formattedCitation":"[22]","plainTextFormattedCitation":"[22]","previouslyFormattedCitation":"[22]"},"properties":{"noteIndex":0},"schema":"https://github.com/citation-style-language/schema/raw/master/csl-citation.json"}</w:instrText>
      </w:r>
      <w:r w:rsidR="004E11BF" w:rsidRPr="00272CA2">
        <w:rPr>
          <w:rFonts w:ascii="Times New Roman" w:hAnsi="Times New Roman" w:cs="Times New Roman"/>
          <w:sz w:val="24"/>
          <w:szCs w:val="24"/>
          <w:lang w:val="en-GB"/>
        </w:rPr>
        <w:fldChar w:fldCharType="separate"/>
      </w:r>
      <w:r w:rsidR="004E11BF" w:rsidRPr="00272CA2">
        <w:rPr>
          <w:rFonts w:ascii="Times New Roman" w:hAnsi="Times New Roman" w:cs="Times New Roman"/>
          <w:noProof/>
          <w:sz w:val="24"/>
          <w:szCs w:val="24"/>
          <w:lang w:val="en-GB"/>
        </w:rPr>
        <w:t>[22]</w:t>
      </w:r>
      <w:r w:rsidR="004E11BF" w:rsidRPr="00272CA2">
        <w:rPr>
          <w:rFonts w:ascii="Times New Roman" w:hAnsi="Times New Roman" w:cs="Times New Roman"/>
          <w:sz w:val="24"/>
          <w:szCs w:val="24"/>
          <w:lang w:val="en-GB"/>
        </w:rPr>
        <w:fldChar w:fldCharType="end"/>
      </w:r>
      <w:r w:rsidR="004E11BF" w:rsidRPr="00272CA2">
        <w:rPr>
          <w:rFonts w:ascii="Times New Roman" w:hAnsi="Times New Roman" w:cs="Times New Roman"/>
          <w:sz w:val="24"/>
          <w:szCs w:val="24"/>
          <w:lang w:val="en-GB"/>
        </w:rPr>
        <w:t>.</w:t>
      </w:r>
      <w:r w:rsidR="00F96EB6" w:rsidRPr="00272CA2">
        <w:rPr>
          <w:rFonts w:ascii="Times New Roman" w:hAnsi="Times New Roman" w:cs="Times New Roman"/>
          <w:sz w:val="24"/>
          <w:szCs w:val="24"/>
          <w:lang w:val="en-GB"/>
        </w:rPr>
        <w:t xml:space="preserve"> </w:t>
      </w:r>
      <w:r w:rsidR="004E11BF" w:rsidRPr="00272CA2">
        <w:rPr>
          <w:rFonts w:ascii="Times New Roman" w:hAnsi="Times New Roman" w:cs="Times New Roman"/>
          <w:sz w:val="24"/>
          <w:szCs w:val="24"/>
          <w:lang w:val="en-GB"/>
        </w:rPr>
        <w:t xml:space="preserve">Despite the little evidence, it has been suggested that autonomic dysfunction is </w:t>
      </w:r>
      <w:r w:rsidR="004E11BF" w:rsidRPr="00272CA2">
        <w:rPr>
          <w:rFonts w:ascii="Times New Roman" w:hAnsi="Times New Roman" w:cs="Times New Roman"/>
          <w:sz w:val="24"/>
          <w:szCs w:val="24"/>
          <w:lang w:val="en-GB"/>
        </w:rPr>
        <w:lastRenderedPageBreak/>
        <w:t>associated with a pathological response to exercise in patients with asthma</w:t>
      </w:r>
      <w:r w:rsidR="00F96EB6" w:rsidRPr="00272CA2">
        <w:rPr>
          <w:rFonts w:ascii="Times New Roman" w:hAnsi="Times New Roman" w:cs="Times New Roman"/>
          <w:sz w:val="24"/>
          <w:szCs w:val="24"/>
          <w:lang w:val="en-GB"/>
        </w:rPr>
        <w:t xml:space="preserve"> </w:t>
      </w:r>
      <w:r w:rsidR="00F96EB6" w:rsidRPr="00272CA2">
        <w:rPr>
          <w:rFonts w:ascii="Times New Roman" w:hAnsi="Times New Roman" w:cs="Times New Roman"/>
          <w:sz w:val="24"/>
          <w:szCs w:val="24"/>
          <w:lang w:val="en-GB"/>
        </w:rPr>
        <w:fldChar w:fldCharType="begin" w:fldLock="1"/>
      </w:r>
      <w:r w:rsidR="00F96EB6" w:rsidRPr="00272CA2">
        <w:rPr>
          <w:rFonts w:ascii="Times New Roman" w:hAnsi="Times New Roman" w:cs="Times New Roman"/>
          <w:sz w:val="24"/>
          <w:szCs w:val="24"/>
          <w:lang w:val="en-GB"/>
        </w:rPr>
        <w:instrText>ADDIN CSL_CITATION {"citationItems":[{"id":"ITEM-1","itemData":{"DOI":"10.1002/ppul.26340","ISSN":"8755-6863","author":[{"dropping-particle":"","family":"Schiwe","given":"Daniele","non-dropping-particle":"","parse-names":false,"suffix":""},{"dropping-particle":"","family":"Vendrusculo","given":"Fernanda Maria","non-dropping-particle":"","parse-names":false,"suffix":""},{"dropping-particle":"","family":"Becker","given":"Nicolas Acosta","non-dropping-particle":"","parse-names":false,"suffix":""},{"dropping-particle":"","family":"Donadio","given":"Márcio Vinícius Fagundes","non-dropping-particle":"","parse-names":false,"suffix":""}],"container-title":"Pediatr Pulmonol","id":"ITEM-1","issue":"5","issued":{"date-parts":[["2023"]]},"page":"1310-1321","title":"Impact of asthma on heart rate variability in children and adolescents: Systematic review and meta‐analysis","type":"article-journal","volume":"58"},"uris":["http://www.mendeley.com/documents/?uuid=6f3b343c-129b-41ff-a17b-933cef6ff0a4"]},{"id":"ITEM-2","itemData":{"DOI":"10.1016/j.rmed.2006.01.019","ISSN":"09546111","author":[{"dropping-particle":"","family":"Lewis","given":"M.J.","non-dropping-particle":"","parse-names":false,"suffix":""},{"dropping-particle":"","family":"Short","given":"A.L.","non-dropping-particle":"","parse-names":false,"suffix":""},{"dropping-particle":"","family":"Lewis","given":"K.E.","non-dropping-particle":"","parse-names":false,"suffix":""}],"container-title":"Respiratory MedicineRespir Med","id":"ITEM-2","issue":"10","issued":{"date-parts":[["2006"]]},"page":"1688-1705","title":"Autonomic nervous system control of the cardiovascular and respiratory systems in asthma","type":"article-journal","volume":"100"},"uris":["http://www.mendeley.com/documents/?uuid=7ee62feb-d51d-4511-84e3-7b1e9a9ae1b6"]}],"mendeley":{"formattedCitation":"[22,23]","plainTextFormattedCitation":"[22,23]","previouslyFormattedCitation":"[22,23]"},"properties":{"noteIndex":0},"schema":"https://github.com/citation-style-language/schema/raw/master/csl-citation.json"}</w:instrText>
      </w:r>
      <w:r w:rsidR="00F96EB6" w:rsidRPr="00272CA2">
        <w:rPr>
          <w:rFonts w:ascii="Times New Roman" w:hAnsi="Times New Roman" w:cs="Times New Roman"/>
          <w:sz w:val="24"/>
          <w:szCs w:val="24"/>
          <w:lang w:val="en-GB"/>
        </w:rPr>
        <w:fldChar w:fldCharType="separate"/>
      </w:r>
      <w:r w:rsidR="00F96EB6" w:rsidRPr="00272CA2">
        <w:rPr>
          <w:rFonts w:ascii="Times New Roman" w:hAnsi="Times New Roman" w:cs="Times New Roman"/>
          <w:noProof/>
          <w:sz w:val="24"/>
          <w:szCs w:val="24"/>
          <w:lang w:val="en-GB"/>
        </w:rPr>
        <w:t>[22,23]</w:t>
      </w:r>
      <w:r w:rsidR="00F96EB6" w:rsidRPr="00272CA2">
        <w:rPr>
          <w:rFonts w:ascii="Times New Roman" w:hAnsi="Times New Roman" w:cs="Times New Roman"/>
          <w:sz w:val="24"/>
          <w:szCs w:val="24"/>
          <w:lang w:val="en-GB"/>
        </w:rPr>
        <w:fldChar w:fldCharType="end"/>
      </w:r>
      <w:r w:rsidR="004E11BF" w:rsidRPr="00272CA2">
        <w:rPr>
          <w:rFonts w:ascii="Times New Roman" w:hAnsi="Times New Roman" w:cs="Times New Roman"/>
          <w:sz w:val="24"/>
          <w:szCs w:val="24"/>
          <w:lang w:val="en-GB"/>
        </w:rPr>
        <w:t xml:space="preserve"> and in addition to the standard measurement at rest, measuring HRV in response to exercise may be</w:t>
      </w:r>
      <w:r w:rsidR="00412C84" w:rsidRPr="00272CA2">
        <w:rPr>
          <w:rFonts w:ascii="Times New Roman" w:hAnsi="Times New Roman" w:cs="Times New Roman"/>
          <w:sz w:val="24"/>
          <w:szCs w:val="24"/>
          <w:lang w:val="en-GB"/>
        </w:rPr>
        <w:t xml:space="preserve"> alternative approach</w:t>
      </w:r>
      <w:r w:rsidR="004E11BF" w:rsidRPr="00272CA2">
        <w:rPr>
          <w:rFonts w:ascii="Times New Roman" w:hAnsi="Times New Roman" w:cs="Times New Roman"/>
          <w:sz w:val="24"/>
          <w:szCs w:val="24"/>
          <w:lang w:val="en-GB"/>
        </w:rPr>
        <w:t xml:space="preserve"> </w:t>
      </w:r>
      <w:r w:rsidR="00412C84" w:rsidRPr="00272CA2">
        <w:rPr>
          <w:rFonts w:ascii="Times New Roman" w:hAnsi="Times New Roman" w:cs="Times New Roman"/>
          <w:sz w:val="24"/>
          <w:szCs w:val="24"/>
          <w:lang w:val="en-GB"/>
        </w:rPr>
        <w:t>t</w:t>
      </w:r>
      <w:r w:rsidR="004E11BF" w:rsidRPr="00272CA2">
        <w:rPr>
          <w:rFonts w:ascii="Times New Roman" w:hAnsi="Times New Roman" w:cs="Times New Roman"/>
          <w:sz w:val="24"/>
          <w:szCs w:val="24"/>
          <w:lang w:val="en-GB"/>
        </w:rPr>
        <w:t>o assess ANS function in patients with asthma and EIB</w:t>
      </w:r>
      <w:r w:rsidR="00F96EB6" w:rsidRPr="00272CA2">
        <w:rPr>
          <w:rFonts w:ascii="Times New Roman" w:hAnsi="Times New Roman" w:cs="Times New Roman"/>
          <w:sz w:val="24"/>
          <w:szCs w:val="24"/>
          <w:lang w:val="en-GB"/>
        </w:rPr>
        <w:fldChar w:fldCharType="begin" w:fldLock="1"/>
      </w:r>
      <w:r w:rsidR="00F96EB6" w:rsidRPr="00272CA2">
        <w:rPr>
          <w:rFonts w:ascii="Times New Roman" w:hAnsi="Times New Roman" w:cs="Times New Roman"/>
          <w:sz w:val="24"/>
          <w:szCs w:val="24"/>
          <w:lang w:val="en-GB"/>
        </w:rPr>
        <w:instrText>ADDIN CSL_CITATION {"citationItems":[{"id":"ITEM-1","itemData":{"DOI":"10.23736/S0022-4707.20.10312-8","ISSN":"00224707","author":[{"dropping-particle":"","family":"Ahmadian","given":"Mehdi","non-dropping-particle":"","parse-names":false,"suffix":""},{"dropping-particle":"","family":"Dabidi Roshan","given":"Valiollah","non-dropping-particle":"","parse-names":false,"suffix":""},{"dropping-particle":"","family":"Rezvan","given":"Khatereh","non-dropping-particle":"","parse-names":false,"suffix":""},{"dropping-particle":"","family":"Leicht","given":"Anthony S.","non-dropping-particle":"","parse-names":false,"suffix":""}],"container-title":"J Sports Med Phys Fitness","id":"ITEM-1","issue":"5","issued":{"date-parts":[["2020"]]},"title":"Impact of exercise in high-humidity on heart rate variability and salivary oxidative stress in obese and lightweight asthmatic children","type":"article-journal","volume":"60"},"uris":["http://www.mendeley.com/documents/?uuid=eef29da9-54f9-4747-bde9-8379eddfdb55"]},{"id":"ITEM-2","itemData":{"ISSN":"1827-1928","PMID":"25028985","abstract":"AIM Asthmatic obese children experience changes in functional capacity and autonomic control. Previous heart rate variability (HRV) studies were based on 24-hour recordings, little research has been conducted on the short-term HRV in asthmatic obese children, primarily during physical effort indifferent environmental humidity conditions. The aim of this study was to evaluate the effect of aerobic activity on short-term HRV in asthmatic obese children under two different environmental humidity conditions. METHODS Ten obese boys with mild asthma as experimental group and 15 obese healthy boys with the same conditions were involved as a control group. Protocol included progressive and exhaustive aerobic activities on a calibrated ergometer pedal bicycle in two various environmental humidity 35±5% and 65±5%. HRV was measured by PADSY MEDSET Holter monitoring device during three phases; pre-test, mid-test and post-test. Then, short-term HRV was assessed from calculation of the mean R-R interval measured on HRV at each phases. RESULTS HRV significantly decreased at mid-test and post-test among asthmatic and health children. However, the aforesaid changes were signiﬁcantly higher in the asthmatic than health children following. Moreover, decrease of short-term HRV was signiﬁcantly greater in the 35±5% than 65±5% environmental humidity. CONCLUSION Our findings suggest from the autonomic standpoint, asthmatic and non-asthmatic children respond differently to exhaustive exercise induced stress. Aerobic exercise at an environment with high humidity compared with the low humidity appears to have additional benefits on short-term HRV in that it enhances the parasympathetic and autonomic modulation of the heart in asthmatic obese children.","author":[{"dropping-particle":"","family":"Rezvan","given":"K","non-dropping-particle":"","parse-names":false,"suffix":""},{"dropping-particle":"","family":"Dabidi Roshan","given":"V","non-dropping-particle":"","parse-names":false,"suffix":""},{"dropping-particle":"","family":"Mahmudi","given":"S A","non-dropping-particle":"","parse-names":false,"suffix":""}],"container-title":"J Sports Med Phys Fitness","id":"ITEM-2","issue":"11","issued":{"date-parts":[["2015"]]},"page":"1390-6","title":"Short-term heart rate variability in asthmatic obese children: effect of exhaustive exercise and different humidity conditions.","type":"article-journal","volume":"55"},"uris":["http://www.mendeley.com/documents/?uuid=65e24fe0-e6b9-495b-a69f-aaa5e423722b"]},{"id":"ITEM-3","itemData":{"DOI":"10.1016/S1081-1206(10)62472-6","ISSN":"10811206","author":[{"dropping-particle":"","family":"Fujii","given":"Hidehiko","non-dropping-particle":"","parse-names":false,"suffix":""},{"dropping-particle":"","family":"Fukutomi","given":"Osamu","non-dropping-particle":"","parse-names":false,"suffix":""},{"dropping-particle":"","family":"Inoue","given":"Ryosuke","non-dropping-particle":"","parse-names":false,"suffix":""},{"dropping-particle":"","family":"Shinoda","given":"Shinji","non-dropping-particle":"","parse-names":false,"suffix":""},{"dropping-particle":"","family":"Okammoto","given":"Hiroyuki","non-dropping-particle":"","parse-names":false,"suffix":""},{"dropping-particle":"","family":"Teramoto","given":"Takahide","non-dropping-particle":"","parse-names":false,"suffix":""},{"dropping-particle":"","family":"Kondo","given":"Naomi","non-dropping-particle":"","parse-names":false,"suffix":""},{"dropping-particle":"","family":"Wada","given":"Hisayasu","non-dropping-particle":"","parse-names":false,"suffix":""},{"dropping-particle":"","family":"Saito","given":"Kuniaki","non-dropping-particle":"","parse-names":false,"suffix":""},{"dropping-particle":"","family":"Matsuoka","given":"Toshio","non-dropping-particle":"","parse-names":false,"suffix":""},{"dropping-particle":"","family":"Seishima","given":"Mitsuru","non-dropping-particle":"","parse-names":false,"suffix":""}],"container-title":"Ann Allergy Asthma Immunol","id":"ITEM-3","issue":"3","issued":{"date-parts":[["2000"]]},"page":"233-237","title":"Autonomic regulation after exercise evidenced by spectral analysis of heart rate variability in asthmatic children","type":"article-journal","volume":"85"},"uris":["http://www.mendeley.com/documents/?uuid=2bd436ae-359d-4be8-823b-ff27871b0de0"]}],"mendeley":{"formattedCitation":"[16,24,25]","plainTextFormattedCitation":"[16,24,25]","previouslyFormattedCitation":"[16,24,25]"},"properties":{"noteIndex":0},"schema":"https://github.com/citation-style-language/schema/raw/master/csl-citation.json"}</w:instrText>
      </w:r>
      <w:r w:rsidR="00F96EB6" w:rsidRPr="00272CA2">
        <w:rPr>
          <w:rFonts w:ascii="Times New Roman" w:hAnsi="Times New Roman" w:cs="Times New Roman"/>
          <w:sz w:val="24"/>
          <w:szCs w:val="24"/>
          <w:lang w:val="en-GB"/>
        </w:rPr>
        <w:fldChar w:fldCharType="separate"/>
      </w:r>
      <w:r w:rsidR="00F96EB6" w:rsidRPr="00272CA2">
        <w:rPr>
          <w:rFonts w:ascii="Times New Roman" w:hAnsi="Times New Roman" w:cs="Times New Roman"/>
          <w:noProof/>
          <w:sz w:val="24"/>
          <w:szCs w:val="24"/>
          <w:lang w:val="en-GB"/>
        </w:rPr>
        <w:t>[16,24,25]</w:t>
      </w:r>
      <w:r w:rsidR="00F96EB6" w:rsidRPr="00272CA2">
        <w:rPr>
          <w:rFonts w:ascii="Times New Roman" w:hAnsi="Times New Roman" w:cs="Times New Roman"/>
          <w:sz w:val="24"/>
          <w:szCs w:val="24"/>
          <w:lang w:val="en-GB"/>
        </w:rPr>
        <w:fldChar w:fldCharType="end"/>
      </w:r>
      <w:r w:rsidR="00F96EB6" w:rsidRPr="00272CA2">
        <w:rPr>
          <w:rFonts w:ascii="Times New Roman" w:hAnsi="Times New Roman" w:cs="Times New Roman"/>
          <w:sz w:val="24"/>
          <w:szCs w:val="24"/>
          <w:lang w:val="en-GB"/>
        </w:rPr>
        <w:t xml:space="preserve">. In this way, identifying and treating these patients with EIB can help not only with pulmonary improvement, but also with autonomic issues, </w:t>
      </w:r>
      <w:r w:rsidR="00412C84" w:rsidRPr="00272CA2">
        <w:rPr>
          <w:rFonts w:ascii="Times New Roman" w:hAnsi="Times New Roman" w:cs="Times New Roman"/>
          <w:sz w:val="24"/>
          <w:szCs w:val="24"/>
          <w:lang w:val="en-GB"/>
        </w:rPr>
        <w:t xml:space="preserve">potentially </w:t>
      </w:r>
      <w:r w:rsidR="00F96EB6" w:rsidRPr="00272CA2">
        <w:rPr>
          <w:rFonts w:ascii="Times New Roman" w:hAnsi="Times New Roman" w:cs="Times New Roman"/>
          <w:sz w:val="24"/>
          <w:szCs w:val="24"/>
          <w:lang w:val="en-GB"/>
        </w:rPr>
        <w:t xml:space="preserve">improving the </w:t>
      </w:r>
      <w:r w:rsidR="00412C84" w:rsidRPr="00272CA2">
        <w:rPr>
          <w:rFonts w:ascii="Times New Roman" w:hAnsi="Times New Roman" w:cs="Times New Roman"/>
          <w:sz w:val="24"/>
          <w:szCs w:val="24"/>
          <w:lang w:val="en-GB"/>
        </w:rPr>
        <w:t xml:space="preserve">overall health of an </w:t>
      </w:r>
      <w:r w:rsidR="00F96EB6" w:rsidRPr="00272CA2">
        <w:rPr>
          <w:rFonts w:ascii="Times New Roman" w:hAnsi="Times New Roman" w:cs="Times New Roman"/>
          <w:sz w:val="24"/>
          <w:szCs w:val="24"/>
          <w:lang w:val="en-GB"/>
        </w:rPr>
        <w:t>individual</w:t>
      </w:r>
      <w:r w:rsidR="00412C84" w:rsidRPr="00272CA2">
        <w:rPr>
          <w:rFonts w:ascii="Times New Roman" w:hAnsi="Times New Roman" w:cs="Times New Roman"/>
          <w:sz w:val="24"/>
          <w:szCs w:val="24"/>
          <w:lang w:val="en-GB"/>
        </w:rPr>
        <w:t>.</w:t>
      </w:r>
    </w:p>
    <w:p w14:paraId="12BEA257" w14:textId="74D162B5" w:rsidR="00224FF1" w:rsidRPr="00272CA2" w:rsidRDefault="00224FF1" w:rsidP="00224FF1">
      <w:pPr>
        <w:spacing w:line="480" w:lineRule="auto"/>
        <w:ind w:firstLine="708"/>
        <w:jc w:val="both"/>
        <w:rPr>
          <w:rFonts w:ascii="Times New Roman" w:hAnsi="Times New Roman" w:cs="Times New Roman"/>
          <w:color w:val="FF0000"/>
          <w:sz w:val="24"/>
          <w:szCs w:val="24"/>
          <w:lang w:val="en-GB"/>
        </w:rPr>
      </w:pPr>
      <w:r w:rsidRPr="00272CA2">
        <w:rPr>
          <w:rFonts w:ascii="Times New Roman" w:hAnsi="Times New Roman" w:cs="Times New Roman"/>
          <w:color w:val="FF0000"/>
          <w:sz w:val="24"/>
          <w:szCs w:val="24"/>
          <w:lang w:val="en-GB"/>
        </w:rPr>
        <w:t>Most of the studies that evaluated some type of physical exertion and autonomic modulation in asthmatics did not present data on subjects with and without a diagnosis of EIB in their results</w:t>
      </w:r>
      <w:r w:rsidRPr="00272CA2">
        <w:rPr>
          <w:rFonts w:ascii="Times New Roman" w:hAnsi="Times New Roman" w:cs="Times New Roman"/>
          <w:color w:val="FF0000"/>
          <w:sz w:val="24"/>
          <w:szCs w:val="24"/>
          <w:lang w:val="en-GB"/>
        </w:rPr>
        <w:fldChar w:fldCharType="begin" w:fldLock="1"/>
      </w:r>
      <w:r w:rsidR="004E568E" w:rsidRPr="00272CA2">
        <w:rPr>
          <w:rFonts w:ascii="Times New Roman" w:hAnsi="Times New Roman" w:cs="Times New Roman"/>
          <w:color w:val="FF0000"/>
          <w:sz w:val="24"/>
          <w:szCs w:val="24"/>
          <w:lang w:val="en-GB"/>
        </w:rPr>
        <w:instrText>ADDIN CSL_CITATION {"citationItems":[{"id":"ITEM-1","itemData":{"DOI":"10.1186/s12890-020-01355-9","ISSN":"1471-2466","author":[{"dropping-particle":"","family":"Silva","given":"Élida Pereira","non-dropping-particle":"","parse-names":false,"suffix":""},{"dropping-particle":"","family":"Soares","given":"Bruno Alvarenga","non-dropping-particle":"","parse-names":false,"suffix":""},{"dropping-particle":"","family":"Reimberg","given":"Mariana M.","non-dropping-particle":"","parse-names":false,"suffix":""},{"dropping-particle":"","family":"Ritti-Dias","given":"Raphael","non-dropping-particle":"","parse-names":false,"suffix":""},{"dropping-particle":"","family":"Nascimento","given":"Karina Silva","non-dropping-particle":"","parse-names":false,"suffix":""},{"dropping-particle":"","family":"Anjos","given":"Fabiana Silvia","non-dropping-particle":"","parse-names":false,"suffix":""},{"dropping-particle":"","family":"Wandalsen","given":"Gustavo Falbo","non-dropping-particle":"","parse-names":false,"suffix":""},{"dropping-particle":"","family":"Solé","given":"Dirceu","non-dropping-particle":"","parse-names":false,"suffix":""},{"dropping-particle":"","family":"Dal Corso","given":"Simone","non-dropping-particle":"","parse-names":false,"suffix":""},{"dropping-particle":"","family":"Lanza","given":"Fernanda Cordoba","non-dropping-particle":"","parse-names":false,"suffix":""}],"container-title":"BMC Pulm Med","id":"ITEM-1","issue":"1","issued":{"date-parts":[["2021"]]},"page":"61","title":"Heart rate recovery in asthmatic children and adolescents after clinical field test","type":"article-journal","volume":"21"},"uris":["http://www.mendeley.com/documents/?uuid=43fa12f1-a792-44b9-9798-76d8d731be35"]},{"id":"ITEM-2","itemData":{"DOI":"10.3109/02770903.2013.793707","ISSN":"0277-0903","author":[{"dropping-particle":"","family":"Gomes","given":"Évelim L. F. Dantas","non-dropping-particle":"","parse-names":false,"suffix":""},{"dropping-particle":"","family":"Sampaio","given":"Luciana Maria Malosá","non-dropping-particle":"","parse-names":false,"suffix":""},{"dropping-particle":"","family":"Costa","given":"Ivan Peres","non-dropping-particle":"","parse-names":false,"suffix":""},{"dropping-particle":"","family":"Dias","given":"Fernanda Dultra","non-dropping-particle":"","parse-names":false,"suffix":""},{"dropping-particle":"","family":"Ferneda","given":"Viviane S.","non-dropping-particle":"","parse-names":false,"suffix":""},{"dropping-particle":"","family":"Silva","given":"Graziella A.","non-dropping-particle":"","parse-names":false,"suffix":""},{"dropping-particle":"","family":"Costa","given":"Dirceu","non-dropping-particle":"","parse-names":false,"suffix":""}],"container-title":"J Asthma","id":"ITEM-2","issue":"6","issued":{"date-parts":[["2013"]]},"page":"613-618","title":"Analysis of Autonomic Modulation During Maximal and Submaximal Work Rate and Functional Capacity in Asthmatic Children","type":"article-journal","volume":"50"},"uris":["http://www.mendeley.com/documents/?uuid=144a482b-7f9c-480e-a5e4-319a3242bd5e"]},{"id":"ITEM-3","itemData":{"DOI":"10.1002/ppul.26340","ISSN":"8755-6863","author":[{"dropping-particle":"","family":"Schiwe","given":"Daniele","non-dropping-particle":"","parse-names":false,"suffix":""},{"dropping-particle":"","family":"Vendrusculo","given":"Fernanda Maria","non-dropping-particle":"","parse-names":false,"suffix":""},{"dropping-particle":"","family":"Becker","given":"Nicolas Acosta","non-dropping-particle":"","parse-names":false,"suffix":""},{"dropping-particle":"","family":"Donadio","given":"Márcio Vinícius Fagundes","non-dropping-particle":"","parse-names":false,"suffix":""}],"container-title":"Pediatr Pulmonol","id":"ITEM-3","issue":"5","issued":{"date-parts":[["2023"]]},"page":"1310-1321","title":"Impact of asthma on heart rate variability in children and adolescents: Systematic review and meta‐analysis","type":"article-journal","volume":"58"},"uris":["http://www.mendeley.com/documents/?uuid=6f3b343c-129b-41ff-a17b-933cef6ff0a4"]}],"mendeley":{"formattedCitation":"[22,26,27]","plainTextFormattedCitation":"[22,26,27]","previouslyFormattedCitation":"[22,26,27]"},"properties":{"noteIndex":0},"schema":"https://github.com/citation-style-language/schema/raw/master/csl-citation.json"}</w:instrText>
      </w:r>
      <w:r w:rsidRPr="00272CA2">
        <w:rPr>
          <w:rFonts w:ascii="Times New Roman" w:hAnsi="Times New Roman" w:cs="Times New Roman"/>
          <w:color w:val="FF0000"/>
          <w:sz w:val="24"/>
          <w:szCs w:val="24"/>
          <w:lang w:val="en-GB"/>
        </w:rPr>
        <w:fldChar w:fldCharType="separate"/>
      </w:r>
      <w:r w:rsidRPr="00272CA2">
        <w:rPr>
          <w:rFonts w:ascii="Times New Roman" w:hAnsi="Times New Roman" w:cs="Times New Roman"/>
          <w:noProof/>
          <w:color w:val="FF0000"/>
          <w:sz w:val="24"/>
          <w:szCs w:val="24"/>
          <w:lang w:val="en-GB"/>
        </w:rPr>
        <w:t>[22,26,27]</w:t>
      </w:r>
      <w:r w:rsidRPr="00272CA2">
        <w:rPr>
          <w:rFonts w:ascii="Times New Roman" w:hAnsi="Times New Roman" w:cs="Times New Roman"/>
          <w:color w:val="FF0000"/>
          <w:sz w:val="24"/>
          <w:szCs w:val="24"/>
          <w:lang w:val="en-GB"/>
        </w:rPr>
        <w:fldChar w:fldCharType="end"/>
      </w:r>
      <w:r w:rsidRPr="00272CA2">
        <w:rPr>
          <w:rFonts w:ascii="Times New Roman" w:hAnsi="Times New Roman" w:cs="Times New Roman"/>
          <w:color w:val="FF0000"/>
          <w:sz w:val="24"/>
          <w:szCs w:val="24"/>
          <w:lang w:val="en-GB"/>
        </w:rPr>
        <w:t>. Only one study was found</w:t>
      </w:r>
      <w:r w:rsidR="004E568E" w:rsidRPr="00272CA2">
        <w:rPr>
          <w:rFonts w:ascii="Times New Roman" w:hAnsi="Times New Roman" w:cs="Times New Roman"/>
          <w:color w:val="FF0000"/>
          <w:sz w:val="24"/>
          <w:szCs w:val="24"/>
          <w:lang w:val="en-GB"/>
        </w:rPr>
        <w:fldChar w:fldCharType="begin" w:fldLock="1"/>
      </w:r>
      <w:r w:rsidR="004E568E" w:rsidRPr="00272CA2">
        <w:rPr>
          <w:rFonts w:ascii="Times New Roman" w:hAnsi="Times New Roman" w:cs="Times New Roman"/>
          <w:color w:val="FF0000"/>
          <w:sz w:val="24"/>
          <w:szCs w:val="24"/>
          <w:lang w:val="en-GB"/>
        </w:rPr>
        <w:instrText>ADDIN CSL_CITATION {"citationItems":[{"id":"ITEM-1","itemData":{"DOI":"10.1016/S1081-1206(10)62472-6","ISSN":"10811206","author":[{"dropping-particle":"","family":"Fujii","given":"Hidehiko","non-dropping-particle":"","parse-names":false,"suffix":""},{"dropping-particle":"","family":"Fukutomi","given":"Osamu","non-dropping-particle":"","parse-names":false,"suffix":""},{"dropping-particle":"","family":"Inoue","given":"Ryosuke","non-dropping-particle":"","parse-names":false,"suffix":""},{"dropping-particle":"","family":"Shinoda","given":"Shinji","non-dropping-particle":"","parse-names":false,"suffix":""},{"dropping-particle":"","family":"Okammoto","given":"Hiroyuki","non-dropping-particle":"","parse-names":false,"suffix":""},{"dropping-particle":"","family":"Teramoto","given":"Takahide","non-dropping-particle":"","parse-names":false,"suffix":""},{"dropping-particle":"","family":"Kondo","given":"Naomi","non-dropping-particle":"","parse-names":false,"suffix":""},{"dropping-particle":"","family":"Wada","given":"Hisayasu","non-dropping-particle":"","parse-names":false,"suffix":""},{"dropping-particle":"","family":"Saito","given":"Kuniaki","non-dropping-particle":"","parse-names":false,"suffix":""},{"dropping-particle":"","family":"Matsuoka","given":"Toshio","non-dropping-particle":"","parse-names":false,"suffix":""},{"dropping-particle":"","family":"Seishima","given":"Mitsuru","non-dropping-particle":"","parse-names":false,"suffix":""}],"container-title":"Ann Allergy Asthma Immunol","id":"ITEM-1","issue":"3","issued":{"date-parts":[["2000"]]},"page":"233-237","title":"Autonomic regulation after exercise evidenced by spectral analysis of heart rate variability in asthmatic children","type":"article-journal","volume":"85"},"uris":["http://www.mendeley.com/documents/?uuid=2bd436ae-359d-4be8-823b-ff27871b0de0"]}],"mendeley":{"formattedCitation":"[16]","plainTextFormattedCitation":"[16]","previouslyFormattedCitation":"[16]"},"properties":{"noteIndex":0},"schema":"https://github.com/citation-style-language/schema/raw/master/csl-citation.json"}</w:instrText>
      </w:r>
      <w:r w:rsidR="004E568E" w:rsidRPr="00272CA2">
        <w:rPr>
          <w:rFonts w:ascii="Times New Roman" w:hAnsi="Times New Roman" w:cs="Times New Roman"/>
          <w:color w:val="FF0000"/>
          <w:sz w:val="24"/>
          <w:szCs w:val="24"/>
          <w:lang w:val="en-GB"/>
        </w:rPr>
        <w:fldChar w:fldCharType="separate"/>
      </w:r>
      <w:r w:rsidR="004E568E" w:rsidRPr="00272CA2">
        <w:rPr>
          <w:rFonts w:ascii="Times New Roman" w:hAnsi="Times New Roman" w:cs="Times New Roman"/>
          <w:noProof/>
          <w:color w:val="FF0000"/>
          <w:sz w:val="24"/>
          <w:szCs w:val="24"/>
          <w:lang w:val="en-GB"/>
        </w:rPr>
        <w:t>[16]</w:t>
      </w:r>
      <w:r w:rsidR="004E568E" w:rsidRPr="00272CA2">
        <w:rPr>
          <w:rFonts w:ascii="Times New Roman" w:hAnsi="Times New Roman" w:cs="Times New Roman"/>
          <w:color w:val="FF0000"/>
          <w:sz w:val="24"/>
          <w:szCs w:val="24"/>
          <w:lang w:val="en-GB"/>
        </w:rPr>
        <w:fldChar w:fldCharType="end"/>
      </w:r>
      <w:r w:rsidRPr="00272CA2">
        <w:rPr>
          <w:rFonts w:ascii="Times New Roman" w:hAnsi="Times New Roman" w:cs="Times New Roman"/>
          <w:color w:val="FF0000"/>
          <w:sz w:val="24"/>
          <w:szCs w:val="24"/>
          <w:lang w:val="en-GB"/>
        </w:rPr>
        <w:t>that evaluated individuals with and without a diagnosis of EIB after a bronchoprovocation exercise protocol. However, this research was carried out more than 20 years ago and the results presented do not allow for more current and in-depth comparisons regarding the technology and methods used</w:t>
      </w:r>
      <w:r w:rsidR="004E568E" w:rsidRPr="00272CA2">
        <w:rPr>
          <w:rFonts w:ascii="Times New Roman" w:hAnsi="Times New Roman" w:cs="Times New Roman"/>
          <w:color w:val="FF0000"/>
          <w:sz w:val="24"/>
          <w:szCs w:val="24"/>
          <w:lang w:val="en-GB"/>
        </w:rPr>
        <w:fldChar w:fldCharType="begin" w:fldLock="1"/>
      </w:r>
      <w:r w:rsidR="004E568E" w:rsidRPr="00272CA2">
        <w:rPr>
          <w:rFonts w:ascii="Times New Roman" w:hAnsi="Times New Roman" w:cs="Times New Roman"/>
          <w:color w:val="FF0000"/>
          <w:sz w:val="24"/>
          <w:szCs w:val="24"/>
          <w:lang w:val="en-GB"/>
        </w:rPr>
        <w:instrText>ADDIN CSL_CITATION {"citationItems":[{"id":"ITEM-1","itemData":{"DOI":"10.1016/S1081-1206(10)62472-6","ISSN":"10811206","author":[{"dropping-particle":"","family":"Fujii","given":"Hidehiko","non-dropping-particle":"","parse-names":false,"suffix":""},{"dropping-particle":"","family":"Fukutomi","given":"Osamu","non-dropping-particle":"","parse-names":false,"suffix":""},{"dropping-particle":"","family":"Inoue","given":"Ryosuke","non-dropping-particle":"","parse-names":false,"suffix":""},{"dropping-particle":"","family":"Shinoda","given":"Shinji","non-dropping-particle":"","parse-names":false,"suffix":""},{"dropping-particle":"","family":"Okammoto","given":"Hiroyuki","non-dropping-particle":"","parse-names":false,"suffix":""},{"dropping-particle":"","family":"Teramoto","given":"Takahide","non-dropping-particle":"","parse-names":false,"suffix":""},{"dropping-particle":"","family":"Kondo","given":"Naomi","non-dropping-particle":"","parse-names":false,"suffix":""},{"dropping-particle":"","family":"Wada","given":"Hisayasu","non-dropping-particle":"","parse-names":false,"suffix":""},{"dropping-particle":"","family":"Saito","given":"Kuniaki","non-dropping-particle":"","parse-names":false,"suffix":""},{"dropping-particle":"","family":"Matsuoka","given":"Toshio","non-dropping-particle":"","parse-names":false,"suffix":""},{"dropping-particle":"","family":"Seishima","given":"Mitsuru","non-dropping-particle":"","parse-names":false,"suffix":""}],"container-title":"Ann Allergy Asthma Immunol","id":"ITEM-1","issue":"3","issued":{"date-parts":[["2000"]]},"page":"233-237","title":"Autonomic regulation after exercise evidenced by spectral analysis of heart rate variability in asthmatic children","type":"article-journal","volume":"85"},"uris":["http://www.mendeley.com/documents/?uuid=2bd436ae-359d-4be8-823b-ff27871b0de0"]}],"mendeley":{"formattedCitation":"[16]","plainTextFormattedCitation":"[16]","previouslyFormattedCitation":"[16]"},"properties":{"noteIndex":0},"schema":"https://github.com/citation-style-language/schema/raw/master/csl-citation.json"}</w:instrText>
      </w:r>
      <w:r w:rsidR="004E568E" w:rsidRPr="00272CA2">
        <w:rPr>
          <w:rFonts w:ascii="Times New Roman" w:hAnsi="Times New Roman" w:cs="Times New Roman"/>
          <w:color w:val="FF0000"/>
          <w:sz w:val="24"/>
          <w:szCs w:val="24"/>
          <w:lang w:val="en-GB"/>
        </w:rPr>
        <w:fldChar w:fldCharType="separate"/>
      </w:r>
      <w:r w:rsidR="004E568E" w:rsidRPr="00272CA2">
        <w:rPr>
          <w:rFonts w:ascii="Times New Roman" w:hAnsi="Times New Roman" w:cs="Times New Roman"/>
          <w:noProof/>
          <w:color w:val="FF0000"/>
          <w:sz w:val="24"/>
          <w:szCs w:val="24"/>
          <w:lang w:val="en-GB"/>
        </w:rPr>
        <w:t>[16]</w:t>
      </w:r>
      <w:r w:rsidR="004E568E" w:rsidRPr="00272CA2">
        <w:rPr>
          <w:rFonts w:ascii="Times New Roman" w:hAnsi="Times New Roman" w:cs="Times New Roman"/>
          <w:color w:val="FF0000"/>
          <w:sz w:val="24"/>
          <w:szCs w:val="24"/>
          <w:lang w:val="en-GB"/>
        </w:rPr>
        <w:fldChar w:fldCharType="end"/>
      </w:r>
      <w:r w:rsidRPr="00272CA2">
        <w:rPr>
          <w:rFonts w:ascii="Times New Roman" w:hAnsi="Times New Roman" w:cs="Times New Roman"/>
          <w:color w:val="FF0000"/>
          <w:sz w:val="24"/>
          <w:szCs w:val="24"/>
          <w:lang w:val="en-GB"/>
        </w:rPr>
        <w:t>. In general, it is known that there is ANS dysfunction, especially the parasympathetic in asthma, and this would be associated with bronchial hyperresponsiveness and inflammation</w:t>
      </w:r>
      <w:r w:rsidRPr="00272CA2">
        <w:rPr>
          <w:rFonts w:ascii="Times New Roman" w:hAnsi="Times New Roman" w:cs="Times New Roman"/>
          <w:color w:val="FF0000"/>
          <w:sz w:val="24"/>
          <w:szCs w:val="24"/>
          <w:lang w:val="en-GB"/>
        </w:rPr>
        <w:fldChar w:fldCharType="begin" w:fldLock="1"/>
      </w:r>
      <w:r w:rsidRPr="00272CA2">
        <w:rPr>
          <w:rFonts w:ascii="Times New Roman" w:hAnsi="Times New Roman" w:cs="Times New Roman"/>
          <w:color w:val="FF0000"/>
          <w:sz w:val="24"/>
          <w:szCs w:val="24"/>
          <w:lang w:val="en-GB"/>
        </w:rPr>
        <w:instrText>ADDIN CSL_CITATION {"citationItems":[{"id":"ITEM-1","itemData":{"DOI":"10.1002/ppul.26340","ISSN":"8755-6863","author":[{"dropping-particle":"","family":"Schiwe","given":"Daniele","non-dropping-particle":"","parse-names":false,"suffix":""},{"dropping-particle":"","family":"Vendrusculo","given":"Fernanda Maria","non-dropping-particle":"","parse-names":false,"suffix":""},{"dropping-particle":"","family":"Becker","given":"Nicolas Acosta","non-dropping-particle":"","parse-names":false,"suffix":""},{"dropping-particle":"","family":"Donadio","given":"Márcio Vinícius Fagundes","non-dropping-particle":"","parse-names":false,"suffix":""}],"container-title":"Pediatr Pulmonol","id":"ITEM-1","issue":"5","issued":{"date-parts":[["2023"]]},"page":"1310-1321","title":"Impact of asthma on heart rate variability in children and adolescents: Systematic review and meta‐analysis","type":"article-journal","volume":"58"},"uris":["http://www.mendeley.com/documents/?uuid=6f3b343c-129b-41ff-a17b-933cef6ff0a4"]}],"mendeley":{"formattedCitation":"[22]","plainTextFormattedCitation":"[22]","previouslyFormattedCitation":"[22]"},"properties":{"noteIndex":0},"schema":"https://github.com/citation-style-language/schema/raw/master/csl-citation.json"}</w:instrText>
      </w:r>
      <w:r w:rsidRPr="00272CA2">
        <w:rPr>
          <w:rFonts w:ascii="Times New Roman" w:hAnsi="Times New Roman" w:cs="Times New Roman"/>
          <w:color w:val="FF0000"/>
          <w:sz w:val="24"/>
          <w:szCs w:val="24"/>
          <w:lang w:val="en-GB"/>
        </w:rPr>
        <w:fldChar w:fldCharType="separate"/>
      </w:r>
      <w:r w:rsidRPr="00272CA2">
        <w:rPr>
          <w:rFonts w:ascii="Times New Roman" w:hAnsi="Times New Roman" w:cs="Times New Roman"/>
          <w:noProof/>
          <w:color w:val="FF0000"/>
          <w:sz w:val="24"/>
          <w:szCs w:val="24"/>
          <w:lang w:val="en-GB"/>
        </w:rPr>
        <w:t>[22]</w:t>
      </w:r>
      <w:r w:rsidRPr="00272CA2">
        <w:rPr>
          <w:rFonts w:ascii="Times New Roman" w:hAnsi="Times New Roman" w:cs="Times New Roman"/>
          <w:color w:val="FF0000"/>
          <w:sz w:val="24"/>
          <w:szCs w:val="24"/>
          <w:lang w:val="en-GB"/>
        </w:rPr>
        <w:fldChar w:fldCharType="end"/>
      </w:r>
      <w:r w:rsidRPr="00272CA2">
        <w:rPr>
          <w:rFonts w:ascii="Times New Roman" w:hAnsi="Times New Roman" w:cs="Times New Roman"/>
          <w:color w:val="FF0000"/>
          <w:sz w:val="24"/>
          <w:szCs w:val="24"/>
          <w:lang w:val="en-GB"/>
        </w:rPr>
        <w:t xml:space="preserve">. </w:t>
      </w:r>
      <w:r w:rsidR="004E568E" w:rsidRPr="00272CA2">
        <w:rPr>
          <w:rFonts w:ascii="Times New Roman" w:hAnsi="Times New Roman" w:cs="Times New Roman"/>
          <w:color w:val="FF0000"/>
          <w:sz w:val="24"/>
          <w:szCs w:val="24"/>
          <w:lang w:val="en-GB"/>
        </w:rPr>
        <w:t xml:space="preserve">Regarding the EIB, the little existing knowledge does not allow a more detailed assessment on the subject </w:t>
      </w:r>
      <w:r w:rsidR="004E568E" w:rsidRPr="00272CA2">
        <w:rPr>
          <w:rFonts w:ascii="Times New Roman" w:hAnsi="Times New Roman" w:cs="Times New Roman"/>
          <w:color w:val="FF0000"/>
          <w:sz w:val="24"/>
          <w:szCs w:val="24"/>
          <w:lang w:val="en-GB"/>
        </w:rPr>
        <w:fldChar w:fldCharType="begin" w:fldLock="1"/>
      </w:r>
      <w:r w:rsidR="004E568E" w:rsidRPr="00272CA2">
        <w:rPr>
          <w:rFonts w:ascii="Times New Roman" w:hAnsi="Times New Roman" w:cs="Times New Roman"/>
          <w:color w:val="FF0000"/>
          <w:sz w:val="24"/>
          <w:szCs w:val="24"/>
          <w:lang w:val="en-GB"/>
        </w:rPr>
        <w:instrText>ADDIN CSL_CITATION {"citationItems":[{"id":"ITEM-1","itemData":{"DOI":"10.1016/S1081-1206(10)62472-6","ISSN":"10811206","author":[{"dropping-particle":"","family":"Fujii","given":"Hidehiko","non-dropping-particle":"","parse-names":false,"suffix":""},{"dropping-particle":"","family":"Fukutomi","given":"Osamu","non-dropping-particle":"","parse-names":false,"suffix":""},{"dropping-particle":"","family":"Inoue","given":"Ryosuke","non-dropping-particle":"","parse-names":false,"suffix":""},{"dropping-particle":"","family":"Shinoda","given":"Shinji","non-dropping-particle":"","parse-names":false,"suffix":""},{"dropping-particle":"","family":"Okammoto","given":"Hiroyuki","non-dropping-particle":"","parse-names":false,"suffix":""},{"dropping-particle":"","family":"Teramoto","given":"Takahide","non-dropping-particle":"","parse-names":false,"suffix":""},{"dropping-particle":"","family":"Kondo","given":"Naomi","non-dropping-particle":"","parse-names":false,"suffix":""},{"dropping-particle":"","family":"Wada","given":"Hisayasu","non-dropping-particle":"","parse-names":false,"suffix":""},{"dropping-particle":"","family":"Saito","given":"Kuniaki","non-dropping-particle":"","parse-names":false,"suffix":""},{"dropping-particle":"","family":"Matsuoka","given":"Toshio","non-dropping-particle":"","parse-names":false,"suffix":""},{"dropping-particle":"","family":"Seishima","given":"Mitsuru","non-dropping-particle":"","parse-names":false,"suffix":""}],"container-title":"Ann Allergy Asthma Immunol","id":"ITEM-1","issue":"3","issued":{"date-parts":[["2000"]]},"page":"233-237","title":"Autonomic regulation after exercise evidenced by spectral analysis of heart rate variability in asthmatic children","type":"article-journal","volume":"85"},"uris":["http://www.mendeley.com/documents/?uuid=2bd436ae-359d-4be8-823b-ff27871b0de0"]}],"mendeley":{"formattedCitation":"[16]","plainTextFormattedCitation":"[16]","previouslyFormattedCitation":"[16]"},"properties":{"noteIndex":0},"schema":"https://github.com/citation-style-language/schema/raw/master/csl-citation.json"}</w:instrText>
      </w:r>
      <w:r w:rsidR="004E568E" w:rsidRPr="00272CA2">
        <w:rPr>
          <w:rFonts w:ascii="Times New Roman" w:hAnsi="Times New Roman" w:cs="Times New Roman"/>
          <w:color w:val="FF0000"/>
          <w:sz w:val="24"/>
          <w:szCs w:val="24"/>
          <w:lang w:val="en-GB"/>
        </w:rPr>
        <w:fldChar w:fldCharType="separate"/>
      </w:r>
      <w:r w:rsidR="004E568E" w:rsidRPr="00272CA2">
        <w:rPr>
          <w:rFonts w:ascii="Times New Roman" w:hAnsi="Times New Roman" w:cs="Times New Roman"/>
          <w:noProof/>
          <w:color w:val="FF0000"/>
          <w:sz w:val="24"/>
          <w:szCs w:val="24"/>
          <w:lang w:val="en-GB"/>
        </w:rPr>
        <w:t>[16]</w:t>
      </w:r>
      <w:r w:rsidR="004E568E" w:rsidRPr="00272CA2">
        <w:rPr>
          <w:rFonts w:ascii="Times New Roman" w:hAnsi="Times New Roman" w:cs="Times New Roman"/>
          <w:color w:val="FF0000"/>
          <w:sz w:val="24"/>
          <w:szCs w:val="24"/>
          <w:lang w:val="en-GB"/>
        </w:rPr>
        <w:fldChar w:fldCharType="end"/>
      </w:r>
      <w:r w:rsidRPr="00272CA2">
        <w:rPr>
          <w:rFonts w:ascii="Times New Roman" w:hAnsi="Times New Roman" w:cs="Times New Roman"/>
          <w:color w:val="FF0000"/>
          <w:sz w:val="24"/>
          <w:szCs w:val="24"/>
          <w:lang w:val="en-GB"/>
        </w:rPr>
        <w:t>. Therefore, it is interesting to know whether individuals with asthma, who already present alterations in autonomic modulation</w:t>
      </w:r>
      <w:r w:rsidRPr="00272CA2">
        <w:rPr>
          <w:rFonts w:ascii="Times New Roman" w:hAnsi="Times New Roman" w:cs="Times New Roman"/>
          <w:color w:val="FF0000"/>
          <w:sz w:val="24"/>
          <w:szCs w:val="24"/>
          <w:lang w:val="en-GB"/>
        </w:rPr>
        <w:fldChar w:fldCharType="begin" w:fldLock="1"/>
      </w:r>
      <w:r w:rsidR="004E568E" w:rsidRPr="00272CA2">
        <w:rPr>
          <w:rFonts w:ascii="Times New Roman" w:hAnsi="Times New Roman" w:cs="Times New Roman"/>
          <w:color w:val="FF0000"/>
          <w:sz w:val="24"/>
          <w:szCs w:val="24"/>
          <w:lang w:val="en-GB"/>
        </w:rPr>
        <w:instrText>ADDIN CSL_CITATION {"citationItems":[{"id":"ITEM-1","itemData":{"DOI":"10.1186/s12890-020-01355-9","ISSN":"1471-2466","author":[{"dropping-particle":"","family":"Silva","given":"Élida Pereira","non-dropping-particle":"","parse-names":false,"suffix":""},{"dropping-particle":"","family":"Soares","given":"Bruno Alvarenga","non-dropping-particle":"","parse-names":false,"suffix":""},{"dropping-particle":"","family":"Reimberg","given":"Mariana M.","non-dropping-particle":"","parse-names":false,"suffix":""},{"dropping-particle":"","family":"Ritti-Dias","given":"Raphael","non-dropping-particle":"","parse-names":false,"suffix":""},{"dropping-particle":"","family":"Nascimento","given":"Karina Silva","non-dropping-particle":"","parse-names":false,"suffix":""},{"dropping-particle":"","family":"Anjos","given":"Fabiana Silvia","non-dropping-particle":"","parse-names":false,"suffix":""},{"dropping-particle":"","family":"Wandalsen","given":"Gustavo Falbo","non-dropping-particle":"","parse-names":false,"suffix":""},{"dropping-particle":"","family":"Solé","given":"Dirceu","non-dropping-particle":"","parse-names":false,"suffix":""},{"dropping-particle":"","family":"Dal Corso","given":"Simone","non-dropping-particle":"","parse-names":false,"suffix":""},{"dropping-particle":"","family":"Lanza","given":"Fernanda Cordoba","non-dropping-particle":"","parse-names":false,"suffix":""}],"container-title":"BMC Pulm Med","id":"ITEM-1","issue":"1","issued":{"date-parts":[["2021"]]},"page":"61","title":"Heart rate recovery in asthmatic children and adolescents after clinical field test","type":"article-journal","volume":"21"},"uris":["http://www.mendeley.com/documents/?uuid=43fa12f1-a792-44b9-9798-76d8d731be35"]},{"id":"ITEM-2","itemData":{"DOI":"10.3109/02770903.2013.793707","ISSN":"0277-0903","author":[{"dropping-particle":"","family":"Gomes","given":"Évelim L. F. Dantas","non-dropping-particle":"","parse-names":false,"suffix":""},{"dropping-particle":"","family":"Sampaio","given":"Luciana Maria Malosá","non-dropping-particle":"","parse-names":false,"suffix":""},{"dropping-particle":"","family":"Costa","given":"Ivan Peres","non-dropping-particle":"","parse-names":false,"suffix":""},{"dropping-particle":"","family":"Dias","given":"Fernanda Dultra","non-dropping-particle":"","parse-names":false,"suffix":""},{"dropping-particle":"","family":"Ferneda","given":"Viviane S.","non-dropping-particle":"","parse-names":false,"suffix":""},{"dropping-particle":"","family":"Silva","given":"Graziella A.","non-dropping-particle":"","parse-names":false,"suffix":""},{"dropping-particle":"","family":"Costa","given":"Dirceu","non-dropping-particle":"","parse-names":false,"suffix":""}],"container-title":"J Asthma","id":"ITEM-2","issue":"6","issued":{"date-parts":[["2013"]]},"page":"613-618","title":"Analysis of Autonomic Modulation During Maximal and Submaximal Work Rate and Functional Capacity in Asthmatic Children","type":"article-journal","volume":"50"},"uris":["http://www.mendeley.com/documents/?uuid=144a482b-7f9c-480e-a5e4-319a3242bd5e"]},{"id":"ITEM-3","itemData":{"DOI":"10.1002/ppul.26340","ISSN":"8755-6863","author":[{"dropping-particle":"","family":"Schiwe","given":"Daniele","non-dropping-particle":"","parse-names":false,"suffix":""},{"dropping-particle":"","family":"Vendrusculo","given":"Fernanda Maria","non-dropping-particle":"","parse-names":false,"suffix":""},{"dropping-particle":"","family":"Becker","given":"Nicolas Acosta","non-dropping-particle":"","parse-names":false,"suffix":""},{"dropping-particle":"","family":"Donadio","given":"Márcio Vinícius Fagundes","non-dropping-particle":"","parse-names":false,"suffix":""}],"container-title":"Pediatr Pulmonol","id":"ITEM-3","issue":"5","issued":{"date-parts":[["2023"]]},"page":"1310-1321","title":"Impact of asthma on heart rate variability in children and adolescents: Systematic review and meta‐analysis","type":"article-journal","volume":"58"},"uris":["http://www.mendeley.com/documents/?uuid=6f3b343c-129b-41ff-a17b-933cef6ff0a4"]},{"id":"ITEM-4","itemData":{"DOI":"10.1016/S1081-1206(10)62472-6","ISSN":"10811206","author":[{"dropping-particle":"","family":"Fujii","given":"Hidehiko","non-dropping-particle":"","parse-names":false,"suffix":""},{"dropping-particle":"","family":"Fukutomi","given":"Osamu","non-dropping-particle":"","parse-names":false,"suffix":""},{"dropping-particle":"","family":"Inoue","given":"Ryosuke","non-dropping-particle":"","parse-names":false,"suffix":""},{"dropping-particle":"","family":"Shinoda","given":"Shinji","non-dropping-particle":"","parse-names":false,"suffix":""},{"dropping-particle":"","family":"Okammoto","given":"Hiroyuki","non-dropping-particle":"","parse-names":false,"suffix":""},{"dropping-particle":"","family":"Teramoto","given":"Takahide","non-dropping-particle":"","parse-names":false,"suffix":""},{"dropping-particle":"","family":"Kondo","given":"Naomi","non-dropping-particle":"","parse-names":false,"suffix":""},{"dropping-particle":"","family":"Wada","given":"Hisayasu","non-dropping-particle":"","parse-names":false,"suffix":""},{"dropping-particle":"","family":"Saito","given":"Kuniaki","non-dropping-particle":"","parse-names":false,"suffix":""},{"dropping-particle":"","family":"Matsuoka","given":"Toshio","non-dropping-particle":"","parse-names":false,"suffix":""},{"dropping-particle":"","family":"Seishima","given":"Mitsuru","non-dropping-particle":"","parse-names":false,"suffix":""}],"container-title":"Ann Allergy Asthma Immunol","id":"ITEM-4","issue":"3","issued":{"date-parts":[["2000"]]},"page":"233-237","title":"Autonomic regulation after exercise evidenced by spectral analysis of heart rate variability in asthmatic children","type":"article-journal","volume":"85"},"uris":["http://www.mendeley.com/documents/?uuid=2bd436ae-359d-4be8-823b-ff27871b0de0"]}],"mendeley":{"formattedCitation":"[16,22,26,27]","plainTextFormattedCitation":"[16,22,26,27]","previouslyFormattedCitation":"[16,22,26,27]"},"properties":{"noteIndex":0},"schema":"https://github.com/citation-style-language/schema/raw/master/csl-citation.json"}</w:instrText>
      </w:r>
      <w:r w:rsidRPr="00272CA2">
        <w:rPr>
          <w:rFonts w:ascii="Times New Roman" w:hAnsi="Times New Roman" w:cs="Times New Roman"/>
          <w:color w:val="FF0000"/>
          <w:sz w:val="24"/>
          <w:szCs w:val="24"/>
          <w:lang w:val="en-GB"/>
        </w:rPr>
        <w:fldChar w:fldCharType="separate"/>
      </w:r>
      <w:r w:rsidRPr="00272CA2">
        <w:rPr>
          <w:rFonts w:ascii="Times New Roman" w:hAnsi="Times New Roman" w:cs="Times New Roman"/>
          <w:noProof/>
          <w:color w:val="FF0000"/>
          <w:sz w:val="24"/>
          <w:szCs w:val="24"/>
          <w:lang w:val="en-GB"/>
        </w:rPr>
        <w:t>[16,22,26,27]</w:t>
      </w:r>
      <w:r w:rsidRPr="00272CA2">
        <w:rPr>
          <w:rFonts w:ascii="Times New Roman" w:hAnsi="Times New Roman" w:cs="Times New Roman"/>
          <w:color w:val="FF0000"/>
          <w:sz w:val="24"/>
          <w:szCs w:val="24"/>
          <w:lang w:val="en-GB"/>
        </w:rPr>
        <w:fldChar w:fldCharType="end"/>
      </w:r>
      <w:r w:rsidRPr="00272CA2">
        <w:rPr>
          <w:rFonts w:ascii="Times New Roman" w:hAnsi="Times New Roman" w:cs="Times New Roman"/>
          <w:color w:val="FF0000"/>
          <w:sz w:val="24"/>
          <w:szCs w:val="24"/>
          <w:lang w:val="en-GB"/>
        </w:rPr>
        <w:t xml:space="preserve">, have other alterations in the functioning of the ANS when they have EIB. </w:t>
      </w:r>
    </w:p>
    <w:p w14:paraId="409E651F" w14:textId="26DF935B" w:rsidR="001D4BF2" w:rsidRPr="00272CA2" w:rsidRDefault="00224FF1" w:rsidP="00224FF1">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color w:val="FF0000"/>
          <w:sz w:val="24"/>
          <w:szCs w:val="24"/>
          <w:lang w:val="en-GB"/>
        </w:rPr>
        <w:t>A study on the responses of the ANS to a bronchoconstrictor stimulus that simulates vigorous physical exercise (</w:t>
      </w:r>
      <w:proofErr w:type="gramStart"/>
      <w:r w:rsidRPr="00272CA2">
        <w:rPr>
          <w:rFonts w:ascii="Times New Roman" w:hAnsi="Times New Roman" w:cs="Times New Roman"/>
          <w:color w:val="FF0000"/>
          <w:sz w:val="24"/>
          <w:szCs w:val="24"/>
          <w:lang w:val="en-GB"/>
        </w:rPr>
        <w:t>i.e.</w:t>
      </w:r>
      <w:proofErr w:type="gramEnd"/>
      <w:r w:rsidRPr="00272CA2">
        <w:rPr>
          <w:rFonts w:ascii="Times New Roman" w:hAnsi="Times New Roman" w:cs="Times New Roman"/>
          <w:color w:val="FF0000"/>
          <w:sz w:val="24"/>
          <w:szCs w:val="24"/>
          <w:lang w:val="en-GB"/>
        </w:rPr>
        <w:t xml:space="preserve"> Eucapnic voluntary hyperpnea) may help our understanding on triggers of EIB and its pathophysiology, in the search for a better treatment interventions. This is especially useful in understanding how an osmolar stimulus can trigger bronchoprovocation in about half of individuals with asthma</w:t>
      </w:r>
      <w:r w:rsidRPr="00272CA2">
        <w:rPr>
          <w:rFonts w:ascii="Times New Roman" w:hAnsi="Times New Roman" w:cs="Times New Roman"/>
          <w:color w:val="FF0000"/>
          <w:sz w:val="24"/>
          <w:szCs w:val="24"/>
          <w:lang w:val="en-GB"/>
        </w:rPr>
        <w:fldChar w:fldCharType="begin" w:fldLock="1"/>
      </w:r>
      <w:r w:rsidRPr="00272CA2">
        <w:rPr>
          <w:rFonts w:ascii="Times New Roman" w:hAnsi="Times New Roman" w:cs="Times New Roman"/>
          <w:color w:val="FF0000"/>
          <w:sz w:val="24"/>
          <w:szCs w:val="24"/>
          <w:lang w:val="en-GB"/>
        </w:rPr>
        <w:instrText>ADDIN CSL_CITATION {"citationItems":[{"id":"ITEM-1","itemData":{"DOI":"10.1590/S1806-37132004000200005","ISSN":"1806-3713","abstract":"INTRODUÇÃO: A broncoconstrição temporária após o exercício físico tem elevada prevalência em crianças e adolescentes asmáticos. OBJETIVO: Determinar a freqüência e gravidade do broncoespasmo induzido pelo exercício em crianças e adolescentes, com diagnóstico clínico de asma leve, moderada e grave. MÉTODO: Foi realizado um estudo descritivo, tipo transversal, não controlado. A amostra constituiu-se de 40 indivíduos asmáticos, de ambos os sexos, com idade entre 7 e 18 anos, que não utilizavam regularmente medicação anti-inflamatória. Foi realizado teste padronizado de provocação brônquica com exercício de corrida em esteira rolante. A espirometria foi padronizada em seis manobras expiratórias, realizadas antes e aos 1, 5, 10, 15, 20 e 30 minutos após o término do exercício, sendo escolhida a de maior valor. O volume expiratório forçado no primeiro segundo (VEF1) foi utilizado para o diagnóstico e classificação da gravidade do broncoespasmo. Os pacientes asmáticos apresentavam condições clínicas e espirométricas adequadas para os testes (VEF1 &gt; 70% do valor previsto). Foi utilizada como critério de positividade para o broncoespasmo induzido pelo exercício queda &gt;10% em relação ao VEF1 prévio ao exercício. RESULTADOS: Vinte e seis (65%) pacientes desenvolveram broncoespasmo após o exercício. Dos pacientes com asma leve 44%, e dos com asma moderada e grave, 100% desenvolveram broncoespasmo. Houve associação significativa entre a freqüência do broncoespasmo induzido pelo exercício e a gravidade da asma (p&lt; 0,05), e diferença significativa entre a sua gravidade (confirmada por uma queda no VEF1) e a gravidade da asma (p &lt; 0,05). CONCLUSÃO: A freqüência e gravidade do broncoespasmo induzido pelo exercício estiveram relacionadas com a gravidade clínica da asma.","author":[{"dropping-particle":"","family":"Cassol","given":"Vitor E.","non-dropping-particle":"","parse-names":false,"suffix":""},{"dropping-particle":"","family":"Trevisan","given":"Maria E.","non-dropping-particle":"","parse-names":false,"suffix":""},{"dropping-particle":"de","family":"Moraes","given":"Eliane Z. C.","non-dropping-particle":"","parse-names":false,"suffix":""},{"dropping-particle":"","family":"Portela","given":"Luiz O. C.","non-dropping-particle":"","parse-names":false,"suffix":""},{"dropping-particle":"","family":"Barreto","given":"Sérgio Saldanha Menna","non-dropping-particle":"","parse-names":false,"suffix":""}],"container-title":"J bras pneumol","id":"ITEM-1","issue":"2","issued":{"date-parts":[["2004"]]},"page":"102-108","title":"Exercise-induced bronchospasm in children and adolescents with a diagnosis of asthma","type":"article-journal","volume":"30"},"uris":["http://www.mendeley.com/documents/?uuid=520530ff-e286-463d-8f7d-55b2454f9cf7"]},{"id":"ITEM-2","itemData":{"DOI":"10.1038/s41533-018-0098-2","ISSN":"2055-1010","author":[{"dropping-particle":"","family":"Aggarwal","given":"Bhumika","non-dropping-particle":"","parse-names":false,"suffix":""},{"dropping-particle":"","family":"Mulgirigama","given":"Aruni","non-dropping-particle":"","parse-names":false,"suffix":""},{"dropping-particle":"","family":"Berend","given":"Norbert","non-dropping-particle":"","parse-names":false,"suffix":""}],"container-title":"NPJ Prim Care Respir Med","id":"ITEM-2","issue":"1","issued":{"date-parts":[["2018"]]},"page":"1-8","title":"Exercise-induced bronchoconstriction: prevalence, pathophysiology, patient impact, diagnosis and management","type":"article-journal","volume":"28"},"uris":["http://www.mendeley.com/documents/?uuid=e7d9c718-d2a0-4ac5-a60c-a59ff168b638"]},{"id":"ITEM-3","itemData":{"DOI":"10.1111/pai.13610","ISSN":"0905-6157","author":[{"dropping-particle":"","family":"Rizzo","given":"Jose Ângelo","non-dropping-particle":"","parse-names":false,"suffix":""},{"dropping-particle":"","family":"Rodrigues Filho","given":"Edil de Albuquerque","non-dropping-particle":"","parse-names":false,"suffix":""},{"dropping-particle":"","family":"Gonçalves","given":"Adriana Velozo","non-dropping-particle":"","parse-names":false,"suffix":""},{"dropping-particle":"","family":"Albuquerque","given":"Laienne Carla Barbosa De Barros","non-dropping-particle":"","parse-names":false,"suffix":""},{"dropping-particle":"de","family":"Albuquerque","given":"Eduardo Martins","non-dropping-particle":"","parse-names":false,"suffix":""},{"dropping-particle":"de","family":"Albuquerque","given":"Cláudio Gonçalves","non-dropping-particle":"","parse-names":false,"suffix":""},{"dropping-particle":"de","family":"Almeida","given":"Anderson Henrique Souza","non-dropping-particle":"","parse-names":false,"suffix":""},{"dropping-particle":"","family":"Peixoto","given":"Decio Medeiros","non-dropping-particle":"","parse-names":false,"suffix":""},{"dropping-particle":"","family":"Correia Junior","given":"Marco Aurelio de Valois","non-dropping-particle":"","parse-names":false,"suffix":""}],"container-title":"Pediatr Allergy Immunol","id":"ITEM-3","issue":"8","issued":{"date-parts":[["2021"]]},"page":"1700-1708","title":"Reproducibility of eucapnic voluntary hyperpnoea for exercise‐induced bronchoconstriction diagnosis in asthmatic children and adolescents","type":"article-journal","volume":"32"},"uris":["http://www.mendeley.com/documents/?uuid=e2883ed3-eb8b-4cd3-b393-d8cb6d8ccc81"]}],"mendeley":{"formattedCitation":"[13,28,29]","plainTextFormattedCitation":"[13,28,29]","previouslyFormattedCitation":"[13,28,29]"},"properties":{"noteIndex":0},"schema":"https://github.com/citation-style-language/schema/raw/master/csl-citation.json"}</w:instrText>
      </w:r>
      <w:r w:rsidRPr="00272CA2">
        <w:rPr>
          <w:rFonts w:ascii="Times New Roman" w:hAnsi="Times New Roman" w:cs="Times New Roman"/>
          <w:color w:val="FF0000"/>
          <w:sz w:val="24"/>
          <w:szCs w:val="24"/>
          <w:lang w:val="en-GB"/>
        </w:rPr>
        <w:fldChar w:fldCharType="separate"/>
      </w:r>
      <w:r w:rsidRPr="00272CA2">
        <w:rPr>
          <w:rFonts w:ascii="Times New Roman" w:hAnsi="Times New Roman" w:cs="Times New Roman"/>
          <w:noProof/>
          <w:color w:val="FF0000"/>
          <w:sz w:val="24"/>
          <w:szCs w:val="24"/>
          <w:lang w:val="en-GB"/>
        </w:rPr>
        <w:t>[13,28,29]</w:t>
      </w:r>
      <w:r w:rsidRPr="00272CA2">
        <w:rPr>
          <w:rFonts w:ascii="Times New Roman" w:hAnsi="Times New Roman" w:cs="Times New Roman"/>
          <w:color w:val="FF0000"/>
          <w:sz w:val="24"/>
          <w:szCs w:val="24"/>
          <w:lang w:val="en-GB"/>
        </w:rPr>
        <w:fldChar w:fldCharType="end"/>
      </w:r>
      <w:r w:rsidRPr="00272CA2">
        <w:rPr>
          <w:rFonts w:ascii="Times New Roman" w:hAnsi="Times New Roman" w:cs="Times New Roman"/>
          <w:color w:val="FF0000"/>
          <w:sz w:val="24"/>
          <w:szCs w:val="24"/>
          <w:lang w:val="en-GB"/>
        </w:rPr>
        <w:t xml:space="preserve"> and in tracing the course of autonomic modulation in young asthmatics who have EIB</w:t>
      </w:r>
      <w:r w:rsidRPr="00272CA2">
        <w:rPr>
          <w:rFonts w:ascii="Times New Roman" w:hAnsi="Times New Roman" w:cs="Times New Roman"/>
          <w:color w:val="FF0000"/>
          <w:sz w:val="24"/>
          <w:szCs w:val="24"/>
          <w:vertAlign w:val="subscript"/>
          <w:lang w:val="en-GB"/>
        </w:rPr>
        <w:t>A</w:t>
      </w:r>
      <w:r w:rsidRPr="00272CA2">
        <w:rPr>
          <w:rFonts w:ascii="Times New Roman" w:hAnsi="Times New Roman" w:cs="Times New Roman"/>
          <w:color w:val="FF0000"/>
          <w:sz w:val="24"/>
          <w:szCs w:val="24"/>
          <w:lang w:val="en-GB"/>
        </w:rPr>
        <w:t xml:space="preserve"> when compared to their peers that do not. </w:t>
      </w:r>
      <w:r w:rsidRPr="00272CA2">
        <w:rPr>
          <w:rFonts w:ascii="Times New Roman" w:hAnsi="Times New Roman" w:cs="Times New Roman"/>
          <w:sz w:val="24"/>
          <w:szCs w:val="24"/>
          <w:lang w:val="en-GB"/>
        </w:rPr>
        <w:t xml:space="preserve">In this context, this is an exploratory study that aimed at evaluating the </w:t>
      </w:r>
      <w:r w:rsidR="00771E79" w:rsidRPr="00272CA2">
        <w:rPr>
          <w:rFonts w:ascii="Times New Roman" w:hAnsi="Times New Roman" w:cs="Times New Roman"/>
          <w:sz w:val="24"/>
          <w:szCs w:val="24"/>
          <w:lang w:val="en-GB"/>
        </w:rPr>
        <w:t>behaviour</w:t>
      </w:r>
      <w:r w:rsidRPr="00272CA2">
        <w:rPr>
          <w:rFonts w:ascii="Times New Roman" w:hAnsi="Times New Roman" w:cs="Times New Roman"/>
          <w:sz w:val="24"/>
          <w:szCs w:val="24"/>
          <w:lang w:val="en-GB"/>
        </w:rPr>
        <w:t xml:space="preserve"> of cardiac </w:t>
      </w:r>
      <w:r w:rsidRPr="00272CA2">
        <w:rPr>
          <w:rFonts w:ascii="Times New Roman" w:hAnsi="Times New Roman" w:cs="Times New Roman"/>
          <w:sz w:val="24"/>
          <w:szCs w:val="24"/>
          <w:lang w:val="en-GB"/>
        </w:rPr>
        <w:lastRenderedPageBreak/>
        <w:t>autonomic modulation in young asthmatics with and without bronchoconstriction induced by Eucapnic voluntary hyperpnea (EVH).</w:t>
      </w:r>
      <w:r w:rsidRPr="00272CA2">
        <w:rPr>
          <w:lang w:val="en-GB"/>
        </w:rPr>
        <w:t xml:space="preserve"> </w:t>
      </w:r>
      <w:r w:rsidRPr="00272CA2">
        <w:rPr>
          <w:rFonts w:ascii="Times New Roman" w:hAnsi="Times New Roman" w:cs="Times New Roman"/>
          <w:sz w:val="24"/>
          <w:szCs w:val="24"/>
          <w:lang w:val="en-GB"/>
        </w:rPr>
        <w:t>Our hypothesis is that pulmonary impairment in patients with bronchoconstriction induced by EVH extrapolates the lung, also impairing autonomic nervous modulation.</w:t>
      </w:r>
      <w:r w:rsidR="001D4BF2" w:rsidRPr="00272CA2">
        <w:rPr>
          <w:rFonts w:ascii="Times New Roman" w:hAnsi="Times New Roman" w:cs="Times New Roman"/>
          <w:sz w:val="24"/>
          <w:szCs w:val="24"/>
          <w:lang w:val="en-GB"/>
        </w:rPr>
        <w:br w:type="page"/>
      </w:r>
    </w:p>
    <w:p w14:paraId="30ADEE9E" w14:textId="0EC678DA" w:rsidR="00A27490" w:rsidRPr="00272CA2" w:rsidRDefault="000A4AB8" w:rsidP="006E790A">
      <w:pPr>
        <w:spacing w:line="480" w:lineRule="auto"/>
        <w:jc w:val="both"/>
        <w:rPr>
          <w:rFonts w:ascii="Times New Roman" w:hAnsi="Times New Roman" w:cs="Times New Roman"/>
          <w:b/>
          <w:bCs/>
          <w:sz w:val="24"/>
          <w:szCs w:val="24"/>
          <w:lang w:val="en-GB"/>
        </w:rPr>
      </w:pPr>
      <w:r w:rsidRPr="00272CA2">
        <w:rPr>
          <w:rFonts w:ascii="Times New Roman" w:hAnsi="Times New Roman" w:cs="Times New Roman"/>
          <w:b/>
          <w:bCs/>
          <w:sz w:val="24"/>
          <w:szCs w:val="24"/>
          <w:lang w:val="en-GB"/>
        </w:rPr>
        <w:lastRenderedPageBreak/>
        <w:t xml:space="preserve">2.0 </w:t>
      </w:r>
      <w:r w:rsidR="00A27490" w:rsidRPr="00272CA2">
        <w:rPr>
          <w:rFonts w:ascii="Times New Roman" w:hAnsi="Times New Roman" w:cs="Times New Roman"/>
          <w:b/>
          <w:bCs/>
          <w:sz w:val="24"/>
          <w:szCs w:val="24"/>
          <w:lang w:val="en-GB"/>
        </w:rPr>
        <w:t>Methods</w:t>
      </w:r>
    </w:p>
    <w:p w14:paraId="1480E9D4" w14:textId="002156E1" w:rsidR="0050664C" w:rsidRPr="00272CA2" w:rsidRDefault="000A4AB8" w:rsidP="006E790A">
      <w:pPr>
        <w:spacing w:line="480" w:lineRule="auto"/>
        <w:jc w:val="both"/>
        <w:rPr>
          <w:rFonts w:ascii="Times New Roman" w:hAnsi="Times New Roman" w:cs="Times New Roman"/>
          <w:i/>
          <w:iCs/>
          <w:sz w:val="24"/>
          <w:szCs w:val="24"/>
          <w:lang w:val="en-GB"/>
        </w:rPr>
      </w:pPr>
      <w:r w:rsidRPr="00272CA2">
        <w:rPr>
          <w:rFonts w:ascii="Times New Roman" w:hAnsi="Times New Roman" w:cs="Times New Roman"/>
          <w:i/>
          <w:iCs/>
          <w:sz w:val="24"/>
          <w:szCs w:val="24"/>
          <w:lang w:val="en-GB"/>
        </w:rPr>
        <w:t xml:space="preserve">2.1 </w:t>
      </w:r>
      <w:r w:rsidR="0050664C" w:rsidRPr="00272CA2">
        <w:rPr>
          <w:rFonts w:ascii="Times New Roman" w:hAnsi="Times New Roman" w:cs="Times New Roman"/>
          <w:i/>
          <w:iCs/>
          <w:sz w:val="24"/>
          <w:szCs w:val="24"/>
          <w:lang w:val="en-GB"/>
        </w:rPr>
        <w:t>Type of study</w:t>
      </w:r>
    </w:p>
    <w:p w14:paraId="3AA34A78" w14:textId="59E2E943" w:rsidR="0050664C" w:rsidRPr="00272CA2" w:rsidRDefault="0050664C" w:rsidP="006E790A">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 xml:space="preserve">This </w:t>
      </w:r>
      <w:r w:rsidR="007E630C" w:rsidRPr="00272CA2">
        <w:rPr>
          <w:rFonts w:ascii="Times New Roman" w:hAnsi="Times New Roman" w:cs="Times New Roman"/>
          <w:sz w:val="24"/>
          <w:szCs w:val="24"/>
          <w:lang w:val="en-GB"/>
        </w:rPr>
        <w:t>was an</w:t>
      </w:r>
      <w:r w:rsidRPr="00272CA2">
        <w:rPr>
          <w:rFonts w:ascii="Times New Roman" w:hAnsi="Times New Roman" w:cs="Times New Roman"/>
          <w:sz w:val="24"/>
          <w:szCs w:val="24"/>
          <w:lang w:val="en-GB"/>
        </w:rPr>
        <w:t xml:space="preserve"> analytical cross-sectional study, carried out from December</w:t>
      </w:r>
      <w:r w:rsidR="009458F1"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2018 to February 2020, at the Pulmonology Service of the Federal University of Pernambuco, Pernambuco, Brazil. The study was approved by the institution's ethics and research committee</w:t>
      </w:r>
      <w:r w:rsidR="00F347FE"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Opinion</w:t>
      </w:r>
      <w:r w:rsidR="00F347FE"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No:</w:t>
      </w:r>
      <w:r w:rsidR="004C3840"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 xml:space="preserve">2.796.049). </w:t>
      </w:r>
      <w:r w:rsidR="00402844" w:rsidRPr="00272CA2">
        <w:rPr>
          <w:rFonts w:ascii="Times New Roman" w:hAnsi="Times New Roman" w:cs="Times New Roman"/>
          <w:sz w:val="24"/>
          <w:szCs w:val="24"/>
          <w:lang w:val="en-GB"/>
        </w:rPr>
        <w:t xml:space="preserve">All parents or guardians signed the informed consent </w:t>
      </w:r>
      <w:r w:rsidR="007E630C" w:rsidRPr="00272CA2">
        <w:rPr>
          <w:rFonts w:ascii="Times New Roman" w:hAnsi="Times New Roman" w:cs="Times New Roman"/>
          <w:sz w:val="24"/>
          <w:szCs w:val="24"/>
          <w:lang w:val="en-GB"/>
        </w:rPr>
        <w:t>form,</w:t>
      </w:r>
      <w:r w:rsidR="00402844" w:rsidRPr="00272CA2">
        <w:rPr>
          <w:rFonts w:ascii="Times New Roman" w:hAnsi="Times New Roman" w:cs="Times New Roman"/>
          <w:sz w:val="24"/>
          <w:szCs w:val="24"/>
          <w:lang w:val="en-GB"/>
        </w:rPr>
        <w:t xml:space="preserve"> and the adolescents signed the consent form as requested by the regulatory agency.</w:t>
      </w:r>
    </w:p>
    <w:p w14:paraId="3A8496FE" w14:textId="32BBFE0C" w:rsidR="0050664C" w:rsidRPr="00272CA2" w:rsidRDefault="000A4AB8" w:rsidP="006E790A">
      <w:pPr>
        <w:spacing w:line="480" w:lineRule="auto"/>
        <w:jc w:val="both"/>
        <w:rPr>
          <w:rFonts w:ascii="Times New Roman" w:hAnsi="Times New Roman" w:cs="Times New Roman"/>
          <w:i/>
          <w:iCs/>
          <w:sz w:val="24"/>
          <w:szCs w:val="24"/>
          <w:lang w:val="en-GB"/>
        </w:rPr>
      </w:pPr>
      <w:r w:rsidRPr="00272CA2">
        <w:rPr>
          <w:rFonts w:ascii="Times New Roman" w:hAnsi="Times New Roman" w:cs="Times New Roman"/>
          <w:i/>
          <w:iCs/>
          <w:sz w:val="24"/>
          <w:szCs w:val="24"/>
          <w:lang w:val="en-GB"/>
        </w:rPr>
        <w:t xml:space="preserve">2.2 </w:t>
      </w:r>
      <w:r w:rsidR="0050664C" w:rsidRPr="00272CA2">
        <w:rPr>
          <w:rFonts w:ascii="Times New Roman" w:hAnsi="Times New Roman" w:cs="Times New Roman"/>
          <w:i/>
          <w:iCs/>
          <w:sz w:val="24"/>
          <w:szCs w:val="24"/>
          <w:lang w:val="en-GB"/>
        </w:rPr>
        <w:t>Population and sample</w:t>
      </w:r>
    </w:p>
    <w:p w14:paraId="4FFB606B" w14:textId="35031628" w:rsidR="001805C8" w:rsidRPr="00272CA2" w:rsidRDefault="001805C8" w:rsidP="006E790A">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Participants who were diagnosed with asthma</w:t>
      </w:r>
      <w:r w:rsidR="001B23E5" w:rsidRPr="00272CA2">
        <w:rPr>
          <w:rFonts w:ascii="Times New Roman" w:hAnsi="Times New Roman" w:cs="Times New Roman"/>
          <w:sz w:val="24"/>
          <w:szCs w:val="24"/>
          <w:lang w:val="en-GB"/>
        </w:rPr>
        <w:t xml:space="preserve"> and classified according to the criteria of the Global Initiative for Asthma</w:t>
      </w:r>
      <w:r w:rsidR="001F74AD" w:rsidRPr="00272CA2">
        <w:rPr>
          <w:rFonts w:ascii="Times New Roman" w:hAnsi="Times New Roman" w:cs="Times New Roman"/>
          <w:sz w:val="24"/>
          <w:szCs w:val="24"/>
          <w:lang w:val="en-GB"/>
        </w:rPr>
        <w:fldChar w:fldCharType="begin" w:fldLock="1"/>
      </w:r>
      <w:r w:rsidR="00D627AB" w:rsidRPr="00272CA2">
        <w:rPr>
          <w:rFonts w:ascii="Times New Roman" w:hAnsi="Times New Roman" w:cs="Times New Roman"/>
          <w:sz w:val="24"/>
          <w:szCs w:val="24"/>
          <w:lang w:val="en-GB"/>
        </w:rPr>
        <w:instrText>ADDIN CSL_CITATION {"citationItems":[{"id":"ITEM-1","itemData":{"ISSN":"09536612","abstract":"The 2019 GINA strategy report represents the most important change in asthma management in 30 years. GINA no longer recommends treatment with short-acting beta2-agonists (SABA) alone in the light of mounting evidence that SABA-only does not protect patients from severe exacerbations and that regular or frequent use of SABAs increases the risk of exacerbations. GINA now recommends that all adults and adolescents with asthma should receive either symptom-drive or daily low dose inhaled corticosteroid (ICS)-containing controller treatment to reduce the risk of serious asthma attacks.","author":[{"dropping-particle":"","family":"GINA","given":"","non-dropping-particle":"","parse-names":false,"suffix":""}],"id":"ITEM-1","issued":{"date-parts":[["2018"]]},"title":"Global Initiative for Asthma (GINA). [Cited 2021 fev 11]. Available from: http://www.ginasthma.org","type":"article-journal"},"uris":["http://www.mendeley.com/documents/?uuid=43645e69-2e8b-4bbc-945f-c571beb4a453"]}],"mendeley":{"formattedCitation":"[30]","plainTextFormattedCitation":"[30]","previouslyFormattedCitation":"[30]"},"properties":{"noteIndex":0},"schema":"https://github.com/citation-style-language/schema/raw/master/csl-citation.json"}</w:instrText>
      </w:r>
      <w:r w:rsidR="001F74AD" w:rsidRPr="00272CA2">
        <w:rPr>
          <w:rFonts w:ascii="Times New Roman" w:hAnsi="Times New Roman" w:cs="Times New Roman"/>
          <w:sz w:val="24"/>
          <w:szCs w:val="24"/>
          <w:lang w:val="en-GB"/>
        </w:rPr>
        <w:fldChar w:fldCharType="separate"/>
      </w:r>
      <w:r w:rsidR="00D627AB" w:rsidRPr="00272CA2">
        <w:rPr>
          <w:rFonts w:ascii="Times New Roman" w:hAnsi="Times New Roman" w:cs="Times New Roman"/>
          <w:noProof/>
          <w:sz w:val="24"/>
          <w:szCs w:val="24"/>
          <w:lang w:val="en-GB"/>
        </w:rPr>
        <w:t>[30]</w:t>
      </w:r>
      <w:r w:rsidR="001F74AD"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 xml:space="preserve"> were referred from the allergy and clinical immunology, pulmonology, and </w:t>
      </w:r>
      <w:r w:rsidR="00771E79" w:rsidRPr="00272CA2">
        <w:rPr>
          <w:rFonts w:ascii="Times New Roman" w:hAnsi="Times New Roman" w:cs="Times New Roman"/>
          <w:sz w:val="24"/>
          <w:szCs w:val="24"/>
          <w:lang w:val="en-GB"/>
        </w:rPr>
        <w:t>paediatric</w:t>
      </w:r>
      <w:r w:rsidRPr="00272CA2">
        <w:rPr>
          <w:rFonts w:ascii="Times New Roman" w:hAnsi="Times New Roman" w:cs="Times New Roman"/>
          <w:sz w:val="24"/>
          <w:szCs w:val="24"/>
          <w:lang w:val="en-GB"/>
        </w:rPr>
        <w:t xml:space="preserve"> clinics of the same hospital to participate in the study. Patients </w:t>
      </w:r>
      <w:r w:rsidR="009B740D" w:rsidRPr="00272CA2">
        <w:rPr>
          <w:rFonts w:ascii="Times New Roman" w:hAnsi="Times New Roman" w:cs="Times New Roman"/>
          <w:sz w:val="24"/>
          <w:szCs w:val="24"/>
          <w:lang w:val="en-GB"/>
        </w:rPr>
        <w:t>were new to the clinic(s)</w:t>
      </w:r>
      <w:r w:rsidRPr="00272CA2">
        <w:rPr>
          <w:rFonts w:ascii="Times New Roman" w:hAnsi="Times New Roman" w:cs="Times New Roman"/>
          <w:sz w:val="24"/>
          <w:szCs w:val="24"/>
          <w:lang w:val="en-GB"/>
        </w:rPr>
        <w:t>, were in the initial clinical evaluation process, and still ha</w:t>
      </w:r>
      <w:r w:rsidR="009B740D" w:rsidRPr="00272CA2">
        <w:rPr>
          <w:rFonts w:ascii="Times New Roman" w:hAnsi="Times New Roman" w:cs="Times New Roman"/>
          <w:sz w:val="24"/>
          <w:szCs w:val="24"/>
          <w:lang w:val="en-GB"/>
        </w:rPr>
        <w:t>d</w:t>
      </w:r>
      <w:r w:rsidRPr="00272CA2">
        <w:rPr>
          <w:rFonts w:ascii="Times New Roman" w:hAnsi="Times New Roman" w:cs="Times New Roman"/>
          <w:sz w:val="24"/>
          <w:szCs w:val="24"/>
          <w:lang w:val="en-GB"/>
        </w:rPr>
        <w:t xml:space="preserve"> not had treatment adjustments to achieve adequate control of symptoms.</w:t>
      </w:r>
    </w:p>
    <w:p w14:paraId="529512D7" w14:textId="15BBC82F" w:rsidR="005430EE" w:rsidRPr="00272CA2" w:rsidRDefault="00A40441" w:rsidP="006E790A">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Inclusion criteria were</w:t>
      </w:r>
      <w:r w:rsidR="00B44038" w:rsidRPr="00272CA2">
        <w:rPr>
          <w:rFonts w:ascii="Times New Roman" w:hAnsi="Times New Roman" w:cs="Times New Roman"/>
          <w:sz w:val="24"/>
          <w:szCs w:val="24"/>
          <w:lang w:val="en-GB"/>
        </w:rPr>
        <w:t xml:space="preserve"> </w:t>
      </w:r>
      <w:r w:rsidR="001B23E5" w:rsidRPr="00272CA2">
        <w:rPr>
          <w:rFonts w:ascii="Times New Roman" w:hAnsi="Times New Roman" w:cs="Times New Roman"/>
          <w:sz w:val="24"/>
          <w:szCs w:val="24"/>
          <w:lang w:val="en-GB"/>
        </w:rPr>
        <w:t xml:space="preserve">children and adolescents of both </w:t>
      </w:r>
      <w:r w:rsidR="00FC697C" w:rsidRPr="00272CA2">
        <w:rPr>
          <w:rFonts w:ascii="Times New Roman" w:hAnsi="Times New Roman" w:cs="Times New Roman"/>
          <w:sz w:val="24"/>
          <w:szCs w:val="24"/>
          <w:lang w:val="en-GB"/>
        </w:rPr>
        <w:t>sexes</w:t>
      </w:r>
      <w:r w:rsidR="001B23E5" w:rsidRPr="00272CA2">
        <w:rPr>
          <w:rFonts w:ascii="Times New Roman" w:hAnsi="Times New Roman" w:cs="Times New Roman"/>
          <w:sz w:val="24"/>
          <w:szCs w:val="24"/>
          <w:lang w:val="en-GB"/>
        </w:rPr>
        <w:t>, aged between 10 and 19 years old</w:t>
      </w:r>
      <w:r w:rsidR="003B7E80" w:rsidRPr="00272CA2">
        <w:rPr>
          <w:rFonts w:ascii="Times New Roman" w:hAnsi="Times New Roman" w:cs="Times New Roman"/>
          <w:sz w:val="24"/>
          <w:szCs w:val="24"/>
          <w:lang w:val="en-GB"/>
        </w:rPr>
        <w:t xml:space="preserve"> </w:t>
      </w:r>
      <w:r w:rsidR="001A1330" w:rsidRPr="00272CA2">
        <w:rPr>
          <w:rFonts w:ascii="Times New Roman" w:hAnsi="Times New Roman" w:cs="Times New Roman"/>
          <w:sz w:val="24"/>
          <w:szCs w:val="24"/>
          <w:lang w:val="en-GB"/>
        </w:rPr>
        <w:t>with</w:t>
      </w:r>
      <w:r w:rsidR="00B44038" w:rsidRPr="00272CA2">
        <w:rPr>
          <w:rFonts w:ascii="Times New Roman" w:hAnsi="Times New Roman" w:cs="Times New Roman"/>
          <w:sz w:val="24"/>
          <w:szCs w:val="24"/>
          <w:lang w:val="en-GB"/>
        </w:rPr>
        <w:t xml:space="preserve"> classification of controlled asthma according to the Asthma Control Test</w:t>
      </w:r>
      <w:r w:rsidR="00E74F8E" w:rsidRPr="00272CA2">
        <w:rPr>
          <w:rFonts w:ascii="Times New Roman" w:hAnsi="Times New Roman" w:cs="Times New Roman"/>
          <w:sz w:val="24"/>
          <w:szCs w:val="24"/>
          <w:lang w:val="en-GB"/>
        </w:rPr>
        <w:t xml:space="preserve"> </w:t>
      </w:r>
      <w:r w:rsidR="00B44038" w:rsidRPr="00272CA2">
        <w:rPr>
          <w:rFonts w:ascii="Times New Roman" w:hAnsi="Times New Roman" w:cs="Times New Roman"/>
          <w:sz w:val="24"/>
          <w:szCs w:val="24"/>
          <w:lang w:val="en-GB"/>
        </w:rPr>
        <w:t>(ACT)</w:t>
      </w:r>
      <w:r w:rsidR="001F74AD" w:rsidRPr="00272CA2">
        <w:rPr>
          <w:rFonts w:ascii="Times New Roman" w:hAnsi="Times New Roman" w:cs="Times New Roman"/>
          <w:sz w:val="24"/>
          <w:szCs w:val="24"/>
          <w:lang w:val="en-GB"/>
        </w:rPr>
        <w:fldChar w:fldCharType="begin" w:fldLock="1"/>
      </w:r>
      <w:r w:rsidR="00D627AB" w:rsidRPr="00272CA2">
        <w:rPr>
          <w:rFonts w:ascii="Times New Roman" w:hAnsi="Times New Roman" w:cs="Times New Roman"/>
          <w:sz w:val="24"/>
          <w:szCs w:val="24"/>
          <w:lang w:val="en-GB"/>
        </w:rPr>
        <w:instrText>ADDIN CSL_CITATION {"citationItems":[{"id":"ITEM-1","itemData":{"DOI":"10.1590/S1806-37132010000200002","ISSN":"1806-3713","abstract":"OBJETIVO: Desenvolver e validar uma versão do Asthma Control Test (ACT, Teste de Controle da Asma) em português para uso no Brasil. MÉTODOS: Foram estudados 290 pacientes ambulatoriais com asma maiores que 12 anos. Os pacientes responderam ao ACT e foram examinados por um pneumologista para avaliar o controle da asma em duas visitas. Na primeira visita, também realizaram prova de função pulmonar. A segunda visita foi realizada ao menos quatro semanas depois da primeira. RESULTADOS: Utilizando-se como ponto de corte um escore de 18 para diferenciar asma controlada de asma não controlada, foram encontradas sensibilidade de 93%, especificidade de 74%, valor preditivo negativo de 86% e valor preditivo positivo de 85%. As razões de verossimilhança positiva e negativa foram, respectivamente, 3,58 e 0,09. O questionário tem grande capacidade de discriminar asma controlada de asma não controlada, com uma área sob a curva ROC de 0,904. Os pacientes que mantiveram os sintomas estáveis na segunda avaliação tiveram pontuação semelhante no questionário, indicando uma boa reprodutibilidade teste-reteste, com um coeficiente de correlação intraclasse de 0,93. Os pacientes que melhoraram os sintomas na segunda avaliação tiveram pontuação do questionário significativamente melhor, indicando uma boa responsividade do questionário para identificar mudanças no controle da doença. CONCLUSÕES: A versão em português do ACT apresentou boa reprodutibilidade teste-reteste e foi capaz de discriminar o nível de controle da asma, assim como detectar mudanças no controle da asma em uma população de baixa escolaridade e renda familiar em um serviço público de saúde no Brasil.","author":[{"dropping-particle":"","family":"Roxo","given":"Jaqueline Petroni Faria","non-dropping-particle":"","parse-names":false,"suffix":""},{"dropping-particle":"","family":"Ponte","given":"Eduardo Vieira","non-dropping-particle":"","parse-names":false,"suffix":""},{"dropping-particle":"","family":"Ramos","given":"Daniela Campos Borges","non-dropping-particle":"","parse-names":false,"suffix":""},{"dropping-particle":"","family":"Pimentel","given":"Luciana","non-dropping-particle":"","parse-names":false,"suffix":""},{"dropping-particle":"","family":"D'Oliveira Júnior","given":"Argemiro","non-dropping-particle":"","parse-names":false,"suffix":""},{"dropping-particle":"","family":"Cruz","given":"Álvaro Augusto","non-dropping-particle":"","parse-names":false,"suffix":""}],"container-title":"J Bras Pneumol","id":"ITEM-1","issue":"2","issued":{"date-parts":[["2010"]]},"page":"159-166","title":"Validação do Teste de Controle da Asma em português para uso no Brasil: validation for use in Brazil","type":"article-journal","volume":"36"},"uris":["http://www.mendeley.com/documents/?uuid=519d2e74-4a31-4d7e-80ac-6bbe983b5c8a"]}],"mendeley":{"formattedCitation":"[31]","plainTextFormattedCitation":"[31]","previouslyFormattedCitation":"[31]"},"properties":{"noteIndex":0},"schema":"https://github.com/citation-style-language/schema/raw/master/csl-citation.json"}</w:instrText>
      </w:r>
      <w:r w:rsidR="001F74AD" w:rsidRPr="00272CA2">
        <w:rPr>
          <w:rFonts w:ascii="Times New Roman" w:hAnsi="Times New Roman" w:cs="Times New Roman"/>
          <w:sz w:val="24"/>
          <w:szCs w:val="24"/>
          <w:lang w:val="en-GB"/>
        </w:rPr>
        <w:fldChar w:fldCharType="separate"/>
      </w:r>
      <w:r w:rsidR="00D627AB" w:rsidRPr="00272CA2">
        <w:rPr>
          <w:rFonts w:ascii="Times New Roman" w:hAnsi="Times New Roman" w:cs="Times New Roman"/>
          <w:noProof/>
          <w:sz w:val="24"/>
          <w:szCs w:val="24"/>
          <w:lang w:val="en-GB"/>
        </w:rPr>
        <w:t>[31]</w:t>
      </w:r>
      <w:r w:rsidR="001F74AD" w:rsidRPr="00272CA2">
        <w:rPr>
          <w:rFonts w:ascii="Times New Roman" w:hAnsi="Times New Roman" w:cs="Times New Roman"/>
          <w:sz w:val="24"/>
          <w:szCs w:val="24"/>
          <w:lang w:val="en-GB"/>
        </w:rPr>
        <w:fldChar w:fldCharType="end"/>
      </w:r>
      <w:r w:rsidR="001B6145" w:rsidRPr="00272CA2">
        <w:rPr>
          <w:rFonts w:ascii="Times New Roman" w:hAnsi="Times New Roman" w:cs="Times New Roman"/>
          <w:sz w:val="24"/>
          <w:szCs w:val="24"/>
          <w:lang w:val="en-GB"/>
        </w:rPr>
        <w:t xml:space="preserve">. </w:t>
      </w:r>
      <w:r w:rsidR="00A66616" w:rsidRPr="00272CA2">
        <w:rPr>
          <w:rFonts w:ascii="Times New Roman" w:hAnsi="Times New Roman" w:cs="Times New Roman"/>
          <w:sz w:val="24"/>
          <w:szCs w:val="24"/>
          <w:lang w:val="en-GB"/>
        </w:rPr>
        <w:t>The exclusion criteria were as follows:</w:t>
      </w:r>
      <w:r w:rsidR="007E630C" w:rsidRPr="00272CA2">
        <w:rPr>
          <w:rFonts w:ascii="Times New Roman" w:hAnsi="Times New Roman" w:cs="Times New Roman"/>
          <w:sz w:val="24"/>
          <w:szCs w:val="24"/>
          <w:lang w:val="en-GB"/>
        </w:rPr>
        <w:t xml:space="preserve"> </w:t>
      </w:r>
      <w:r w:rsidR="00A66616" w:rsidRPr="00272CA2">
        <w:rPr>
          <w:rFonts w:ascii="Times New Roman" w:hAnsi="Times New Roman" w:cs="Times New Roman"/>
          <w:sz w:val="24"/>
          <w:szCs w:val="24"/>
          <w:lang w:val="en-GB"/>
        </w:rPr>
        <w:t>baseline</w:t>
      </w:r>
      <w:r w:rsidR="003B7E80" w:rsidRPr="00272CA2">
        <w:rPr>
          <w:rFonts w:ascii="Times New Roman" w:hAnsi="Times New Roman" w:cs="Times New Roman"/>
          <w:sz w:val="24"/>
          <w:szCs w:val="24"/>
          <w:lang w:val="en-GB"/>
        </w:rPr>
        <w:t xml:space="preserve"> </w:t>
      </w:r>
      <w:r w:rsidR="00A66616" w:rsidRPr="00272CA2">
        <w:rPr>
          <w:rFonts w:ascii="Times New Roman" w:hAnsi="Times New Roman" w:cs="Times New Roman"/>
          <w:sz w:val="24"/>
          <w:szCs w:val="24"/>
          <w:lang w:val="en-GB"/>
        </w:rPr>
        <w:t>FEV</w:t>
      </w:r>
      <w:r w:rsidR="00A66616" w:rsidRPr="00272CA2">
        <w:rPr>
          <w:rFonts w:ascii="Times New Roman" w:hAnsi="Times New Roman" w:cs="Times New Roman"/>
          <w:sz w:val="24"/>
          <w:szCs w:val="24"/>
          <w:vertAlign w:val="subscript"/>
          <w:lang w:val="en-GB"/>
        </w:rPr>
        <w:t>1</w:t>
      </w:r>
      <w:r w:rsidR="00A66616" w:rsidRPr="00272CA2">
        <w:rPr>
          <w:rFonts w:ascii="Times New Roman" w:hAnsi="Times New Roman" w:cs="Times New Roman"/>
          <w:sz w:val="24"/>
          <w:szCs w:val="24"/>
          <w:lang w:val="en-GB"/>
        </w:rPr>
        <w:t>&lt;60% of the predicted value</w:t>
      </w:r>
      <w:r w:rsidR="005430EE" w:rsidRPr="00272CA2">
        <w:rPr>
          <w:rFonts w:ascii="Times New Roman" w:hAnsi="Times New Roman" w:cs="Times New Roman"/>
          <w:sz w:val="24"/>
          <w:szCs w:val="24"/>
          <w:lang w:val="en-GB"/>
        </w:rPr>
        <w:t xml:space="preserve"> for Brazilians</w:t>
      </w:r>
      <w:r w:rsidR="001F74AD" w:rsidRPr="00272CA2">
        <w:rPr>
          <w:rFonts w:ascii="Times New Roman" w:hAnsi="Times New Roman" w:cs="Times New Roman"/>
          <w:sz w:val="24"/>
          <w:szCs w:val="24"/>
          <w:lang w:val="en-GB"/>
        </w:rPr>
        <w:fldChar w:fldCharType="begin" w:fldLock="1"/>
      </w:r>
      <w:r w:rsidR="00D627AB" w:rsidRPr="00272CA2">
        <w:rPr>
          <w:rFonts w:ascii="Times New Roman" w:hAnsi="Times New Roman" w:cs="Times New Roman"/>
          <w:sz w:val="24"/>
          <w:szCs w:val="24"/>
          <w:lang w:val="en-GB"/>
        </w:rPr>
        <w:instrText>ADDIN CSL_CITATION {"citationItems":[{"id":"ITEM-1","itemData":{"author":[{"dropping-particle":"","family":"Pereira","given":"CA","non-dropping-particle":"","parse-names":false,"suffix":""}],"container-title":"J Pneumol","id":"ITEM-1","issue":"suppl 3","issued":{"date-parts":[["2002"]]},"page":"S1-S82","title":"Espirometria","type":"article-journal","volume":"28"},"uris":["http://www.mendeley.com/documents/?uuid=2bf201be-8a8b-47a1-abcd-3576a4570d7f"]}],"mendeley":{"formattedCitation":"[32]","plainTextFormattedCitation":"[32]","previouslyFormattedCitation":"[32]"},"properties":{"noteIndex":0},"schema":"https://github.com/citation-style-language/schema/raw/master/csl-citation.json"}</w:instrText>
      </w:r>
      <w:r w:rsidR="001F74AD" w:rsidRPr="00272CA2">
        <w:rPr>
          <w:rFonts w:ascii="Times New Roman" w:hAnsi="Times New Roman" w:cs="Times New Roman"/>
          <w:sz w:val="24"/>
          <w:szCs w:val="24"/>
          <w:lang w:val="en-GB"/>
        </w:rPr>
        <w:fldChar w:fldCharType="separate"/>
      </w:r>
      <w:r w:rsidR="00D627AB" w:rsidRPr="00272CA2">
        <w:rPr>
          <w:rFonts w:ascii="Times New Roman" w:hAnsi="Times New Roman" w:cs="Times New Roman"/>
          <w:noProof/>
          <w:sz w:val="24"/>
          <w:szCs w:val="24"/>
          <w:lang w:val="en-GB"/>
        </w:rPr>
        <w:t>[32]</w:t>
      </w:r>
      <w:r w:rsidR="001F74AD" w:rsidRPr="00272CA2">
        <w:rPr>
          <w:rFonts w:ascii="Times New Roman" w:hAnsi="Times New Roman" w:cs="Times New Roman"/>
          <w:sz w:val="24"/>
          <w:szCs w:val="24"/>
          <w:lang w:val="en-GB"/>
        </w:rPr>
        <w:fldChar w:fldCharType="end"/>
      </w:r>
      <w:r w:rsidR="00A66616" w:rsidRPr="00272CA2">
        <w:rPr>
          <w:rFonts w:ascii="Times New Roman" w:hAnsi="Times New Roman" w:cs="Times New Roman"/>
          <w:sz w:val="24"/>
          <w:szCs w:val="24"/>
          <w:lang w:val="en-GB"/>
        </w:rPr>
        <w:t>,</w:t>
      </w:r>
      <w:r w:rsidR="001B6145" w:rsidRPr="00272CA2">
        <w:rPr>
          <w:rFonts w:ascii="Times New Roman" w:hAnsi="Times New Roman" w:cs="Times New Roman"/>
          <w:sz w:val="24"/>
          <w:szCs w:val="24"/>
          <w:lang w:val="en-GB"/>
        </w:rPr>
        <w:t xml:space="preserve"> i</w:t>
      </w:r>
      <w:r w:rsidR="005430EE" w:rsidRPr="00272CA2">
        <w:rPr>
          <w:rFonts w:ascii="Times New Roman" w:hAnsi="Times New Roman" w:cs="Times New Roman"/>
          <w:sz w:val="24"/>
          <w:szCs w:val="24"/>
          <w:lang w:val="en-GB"/>
        </w:rPr>
        <w:t xml:space="preserve">ndividuals reporting asthma exacerbation or acute respiratory infection in the last six weeks, </w:t>
      </w:r>
      <w:r w:rsidR="00C44550" w:rsidRPr="00272CA2">
        <w:rPr>
          <w:rFonts w:ascii="Times New Roman" w:hAnsi="Times New Roman" w:cs="Times New Roman"/>
          <w:sz w:val="24"/>
          <w:szCs w:val="24"/>
          <w:lang w:val="en-GB"/>
        </w:rPr>
        <w:t>inability to suspend medication for the tests, use of systemic corticosteroids,</w:t>
      </w:r>
      <w:r w:rsidR="005430EE" w:rsidRPr="00272CA2">
        <w:rPr>
          <w:rFonts w:ascii="Times New Roman" w:hAnsi="Times New Roman" w:cs="Times New Roman"/>
          <w:sz w:val="24"/>
          <w:szCs w:val="24"/>
          <w:lang w:val="en-GB"/>
        </w:rPr>
        <w:t xml:space="preserve"> were smokers or ex-smokers</w:t>
      </w:r>
      <w:r w:rsidR="001B6145" w:rsidRPr="00272CA2">
        <w:rPr>
          <w:rFonts w:ascii="Times New Roman" w:hAnsi="Times New Roman" w:cs="Times New Roman"/>
          <w:sz w:val="24"/>
          <w:szCs w:val="24"/>
          <w:lang w:val="en-GB"/>
        </w:rPr>
        <w:t xml:space="preserve">, or those who were unable to perform the necessary </w:t>
      </w:r>
      <w:proofErr w:type="spellStart"/>
      <w:r w:rsidR="001B6145" w:rsidRPr="00272CA2">
        <w:rPr>
          <w:rFonts w:ascii="Times New Roman" w:hAnsi="Times New Roman" w:cs="Times New Roman"/>
          <w:sz w:val="24"/>
          <w:szCs w:val="24"/>
          <w:lang w:val="en-GB"/>
        </w:rPr>
        <w:t>maneuvers</w:t>
      </w:r>
      <w:proofErr w:type="spellEnd"/>
      <w:r w:rsidR="001B6145" w:rsidRPr="00272CA2">
        <w:rPr>
          <w:rFonts w:ascii="Times New Roman" w:hAnsi="Times New Roman" w:cs="Times New Roman"/>
          <w:sz w:val="24"/>
          <w:szCs w:val="24"/>
          <w:lang w:val="en-GB"/>
        </w:rPr>
        <w:t xml:space="preserve"> for spirometry or EVH.</w:t>
      </w:r>
    </w:p>
    <w:p w14:paraId="40BDE122" w14:textId="0A3E33C3" w:rsidR="004C3840" w:rsidRPr="00272CA2" w:rsidRDefault="00052220" w:rsidP="00052220">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 xml:space="preserve">All volunteers were instructed not to perform physical activity 24 hours before the scheduled day for data collection, not to drink stimulant drinks (e.g. </w:t>
      </w:r>
      <w:r w:rsidR="00771E79" w:rsidRPr="00272CA2">
        <w:rPr>
          <w:rFonts w:ascii="Times New Roman" w:hAnsi="Times New Roman" w:cs="Times New Roman"/>
          <w:sz w:val="24"/>
          <w:szCs w:val="24"/>
          <w:lang w:val="en-GB"/>
        </w:rPr>
        <w:t>caffeine</w:t>
      </w:r>
      <w:r w:rsidRPr="00272CA2">
        <w:rPr>
          <w:rFonts w:ascii="Times New Roman" w:hAnsi="Times New Roman" w:cs="Times New Roman"/>
          <w:sz w:val="24"/>
          <w:szCs w:val="24"/>
          <w:lang w:val="en-GB"/>
        </w:rPr>
        <w:t xml:space="preserve"> containing drinks) 12 hours before collection, and to stop using medication, 12 hours  for short-acting bronchodilators and 48 hours for long-acting bronchodilators</w:t>
      </w:r>
      <w:r w:rsidRPr="00272CA2">
        <w:rPr>
          <w:rFonts w:ascii="Times New Roman" w:hAnsi="Times New Roman" w:cs="Times New Roman"/>
          <w:sz w:val="24"/>
          <w:szCs w:val="24"/>
          <w:lang w:val="en-GB"/>
        </w:rPr>
        <w:fldChar w:fldCharType="begin" w:fldLock="1"/>
      </w:r>
      <w:r w:rsidRPr="00272CA2">
        <w:rPr>
          <w:rFonts w:ascii="Times New Roman" w:hAnsi="Times New Roman" w:cs="Times New Roman"/>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id":"ITEM-2","itemData":{"DOI":"10.1183/13993003.01033-2018","ISSN":"0903-1936","PMID":"30361249","abstract":"Recently, this international task force reported the general considerations for bronchial challenge testing and the performance of the methacholine challenge test, a “direct” airway challenge test. Here, the task force provides an updated description of the pathophysiology and the methods to conduct indirect challenge tests. Because indirect challenge tests trigger airway narrowing through the activation of endogenous pathways that are involved in asthma, indirect challenge tests tend to be specific for asthma and reveal much about the biology of asthma, but may be less sensitive than direct tests for the detection of airway hyperresponsiveness. We provide recommendations for the conduct and interpretation of hyperpnoea challenge tests such as dry air exercise challenge and eucapnic voluntary hyperpnoea that provide a single strong stimulus for airway narrowing. This technical standard expands the recommendations to additional indirect tests such as hypertonic saline, mannitol and adenosine challenge that are incremental tests, but still retain characteristics of other indirect challenges. Assessment of airway hyperresponsiveness, with direct and indirect tests, are valuable tools to understand and to monitor airway function and to characterise the underlying asthma phenotype to guide therapy. The tests should be interpreted within the context of the clinical features of asthma.","author":[{"dropping-particle":"","family":"Hallstrand","given":"Teal S","non-dropping-particle":"","parse-names":false,"suffix":""},{"dropping-particle":"","family":"Leuppi","given":"Joerg D","non-dropping-particle":"","parse-names":false,"suffix":""},{"dropping-particle":"","family":"Joos","given":"Guy","non-dropping-particle":"","parse-names":false,"suffix":""},{"dropping-particle":"","family":"Hall","given":"Graham L","non-dropping-particle":"","parse-names":false,"suffix":""},{"dropping-particle":"","family":"Carlsen","given":"Kai-Håkon","non-dropping-particle":"","parse-names":false,"suffix":""},{"dropping-particle":"","family":"Kaminsky","given":"David A","non-dropping-particle":"","parse-names":false,"suffix":""},{"dropping-particle":"","family":"Coates","given":"Allan L","non-dropping-particle":"","parse-names":false,"suffix":""},{"dropping-particle":"","family":"Cockcroft","given":"Donald W.","non-dropping-particle":"","parse-names":false,"suffix":""},{"dropping-particle":"","family":"Culver","given":"Bruce H","non-dropping-particle":"","parse-names":false,"suffix":""},{"dropping-particle":"","family":"Diamant","given":"Zuzana","non-dropping-particle":"","parse-names":false,"suffix":""},{"dropping-particle":"","family":"Gauvreau","given":"Gail M.","non-dropping-particle":"","parse-names":false,"suffix":""},{"dropping-particle":"","family":"Horvath","given":"Ildiko","non-dropping-particle":"","parse-names":false,"suffix":""},{"dropping-particle":"","family":"Jongh","given":"Frans H.C.","non-dropping-particle":"de","parse-names":false,"suffix":""},{"dropping-particle":"","family":"Laube","given":"Beth L","non-dropping-particle":"","parse-names":false,"suffix":""},{"dropping-particle":"","family":"Sterk","given":"Peter J","non-dropping-particle":"","parse-names":false,"suffix":""},{"dropping-particle":"","family":"Wanger","given":"Jack","non-dropping-particle":"","parse-names":false,"suffix":""}],"container-title":"Eur Respir J","id":"ITEM-2","issue":"5","issued":{"date-parts":[["2018"]]},"page":"1801033","title":"ERS technical standard on bronchial challenge testing: pathophysiology and methodology of indirect airway challenge testing","type":"article-journal","volume":"52"},"uris":["http://www.mendeley.com/documents/?uuid=7617ecc0-ff72-4762-a536-4dc2d49bed9e"]}],"mendeley":{"formattedCitation":"[2,5]","plainTextFormattedCitation":"[2,5]","previouslyFormattedCitation":"[2,5]"},"properties":{"noteIndex":0},"schema":"https://github.com/citation-style-language/schema/raw/master/csl-citation.json"}</w:instrText>
      </w:r>
      <w:r w:rsidRPr="00272CA2">
        <w:rPr>
          <w:rFonts w:ascii="Times New Roman" w:hAnsi="Times New Roman" w:cs="Times New Roman"/>
          <w:sz w:val="24"/>
          <w:szCs w:val="24"/>
          <w:lang w:val="en-GB"/>
        </w:rPr>
        <w:fldChar w:fldCharType="separate"/>
      </w:r>
      <w:r w:rsidRPr="00272CA2">
        <w:rPr>
          <w:rFonts w:ascii="Times New Roman" w:hAnsi="Times New Roman" w:cs="Times New Roman"/>
          <w:noProof/>
          <w:sz w:val="24"/>
          <w:szCs w:val="24"/>
          <w:lang w:val="en-GB"/>
        </w:rPr>
        <w:t>[2,5]</w:t>
      </w:r>
      <w:r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 xml:space="preserve">. </w:t>
      </w:r>
      <w:r w:rsidR="004C3840" w:rsidRPr="00272CA2">
        <w:rPr>
          <w:rFonts w:ascii="Times New Roman" w:hAnsi="Times New Roman" w:cs="Times New Roman"/>
          <w:sz w:val="24"/>
          <w:szCs w:val="24"/>
          <w:lang w:val="en-GB"/>
        </w:rPr>
        <w:t xml:space="preserve">All patients had a positive </w:t>
      </w:r>
      <w:r w:rsidR="004C3840" w:rsidRPr="00272CA2">
        <w:rPr>
          <w:rFonts w:ascii="Times New Roman" w:hAnsi="Times New Roman" w:cs="Times New Roman"/>
          <w:sz w:val="24"/>
          <w:szCs w:val="24"/>
          <w:lang w:val="en-GB"/>
        </w:rPr>
        <w:lastRenderedPageBreak/>
        <w:t xml:space="preserve">prick test for at least one of the tested aeroallergen mites (D. </w:t>
      </w:r>
      <w:proofErr w:type="spellStart"/>
      <w:r w:rsidR="004C3840" w:rsidRPr="00272CA2">
        <w:rPr>
          <w:rFonts w:ascii="Times New Roman" w:hAnsi="Times New Roman" w:cs="Times New Roman"/>
          <w:sz w:val="24"/>
          <w:szCs w:val="24"/>
          <w:lang w:val="en-GB"/>
        </w:rPr>
        <w:t>pteronyssinus</w:t>
      </w:r>
      <w:proofErr w:type="spellEnd"/>
      <w:r w:rsidR="004C3840" w:rsidRPr="00272CA2">
        <w:rPr>
          <w:rFonts w:ascii="Times New Roman" w:hAnsi="Times New Roman" w:cs="Times New Roman"/>
          <w:sz w:val="24"/>
          <w:szCs w:val="24"/>
          <w:lang w:val="en-GB"/>
        </w:rPr>
        <w:t xml:space="preserve">, B. tropicalis) and some also for the other tested allergens (A. </w:t>
      </w:r>
      <w:proofErr w:type="spellStart"/>
      <w:r w:rsidR="004C3840" w:rsidRPr="00272CA2">
        <w:rPr>
          <w:rFonts w:ascii="Times New Roman" w:hAnsi="Times New Roman" w:cs="Times New Roman"/>
          <w:sz w:val="24"/>
          <w:szCs w:val="24"/>
          <w:lang w:val="en-GB"/>
        </w:rPr>
        <w:t>alternata</w:t>
      </w:r>
      <w:proofErr w:type="spellEnd"/>
      <w:r w:rsidR="004C3840" w:rsidRPr="00272CA2">
        <w:rPr>
          <w:rFonts w:ascii="Times New Roman" w:hAnsi="Times New Roman" w:cs="Times New Roman"/>
          <w:sz w:val="24"/>
          <w:szCs w:val="24"/>
          <w:lang w:val="en-GB"/>
        </w:rPr>
        <w:t xml:space="preserve">, A. fumigatus, </w:t>
      </w:r>
      <w:proofErr w:type="gramStart"/>
      <w:r w:rsidR="004C3840" w:rsidRPr="00272CA2">
        <w:rPr>
          <w:rFonts w:ascii="Times New Roman" w:hAnsi="Times New Roman" w:cs="Times New Roman"/>
          <w:sz w:val="24"/>
          <w:szCs w:val="24"/>
          <w:lang w:val="en-GB"/>
        </w:rPr>
        <w:t>dog</w:t>
      </w:r>
      <w:proofErr w:type="gramEnd"/>
      <w:r w:rsidR="004C3840" w:rsidRPr="00272CA2">
        <w:rPr>
          <w:rFonts w:ascii="Times New Roman" w:hAnsi="Times New Roman" w:cs="Times New Roman"/>
          <w:sz w:val="24"/>
          <w:szCs w:val="24"/>
          <w:lang w:val="en-GB"/>
        </w:rPr>
        <w:t xml:space="preserve"> and cat dander).</w:t>
      </w:r>
    </w:p>
    <w:p w14:paraId="6EAA5CA4" w14:textId="4957AB1E" w:rsidR="00583FA6" w:rsidRPr="00272CA2" w:rsidRDefault="000A4AB8" w:rsidP="006E790A">
      <w:pPr>
        <w:spacing w:line="480" w:lineRule="auto"/>
        <w:jc w:val="both"/>
        <w:rPr>
          <w:rFonts w:ascii="Times New Roman" w:hAnsi="Times New Roman" w:cs="Times New Roman"/>
          <w:i/>
          <w:iCs/>
          <w:sz w:val="24"/>
          <w:szCs w:val="24"/>
          <w:lang w:val="en-GB"/>
        </w:rPr>
      </w:pPr>
      <w:r w:rsidRPr="00272CA2">
        <w:rPr>
          <w:rFonts w:ascii="Times New Roman" w:hAnsi="Times New Roman" w:cs="Times New Roman"/>
          <w:i/>
          <w:iCs/>
          <w:sz w:val="24"/>
          <w:szCs w:val="24"/>
          <w:lang w:val="en-GB"/>
        </w:rPr>
        <w:t xml:space="preserve">2.3 </w:t>
      </w:r>
      <w:r w:rsidR="00052220" w:rsidRPr="00272CA2">
        <w:rPr>
          <w:rFonts w:ascii="Times New Roman" w:hAnsi="Times New Roman" w:cs="Times New Roman"/>
          <w:i/>
          <w:iCs/>
          <w:color w:val="FF0000"/>
          <w:sz w:val="24"/>
          <w:szCs w:val="24"/>
          <w:lang w:val="en-GB"/>
        </w:rPr>
        <w:t xml:space="preserve">Procedures </w:t>
      </w:r>
    </w:p>
    <w:p w14:paraId="72525E0F" w14:textId="77777777" w:rsidR="00A27F0F" w:rsidRPr="00272CA2" w:rsidRDefault="00052220" w:rsidP="00A27F0F">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The study flow diagram is shown in Figure 1.</w:t>
      </w:r>
    </w:p>
    <w:p w14:paraId="274DA03E" w14:textId="5EE4EC41" w:rsidR="00E4367E" w:rsidRPr="00272CA2" w:rsidRDefault="00A27F0F" w:rsidP="00A27F0F">
      <w:pPr>
        <w:spacing w:line="480" w:lineRule="auto"/>
        <w:jc w:val="both"/>
        <w:rPr>
          <w:rFonts w:ascii="Times New Roman" w:hAnsi="Times New Roman" w:cs="Times New Roman"/>
          <w:i/>
          <w:iCs/>
          <w:color w:val="FF0000"/>
          <w:sz w:val="24"/>
          <w:szCs w:val="24"/>
          <w:lang w:val="en-GB"/>
        </w:rPr>
      </w:pPr>
      <w:r w:rsidRPr="00272CA2">
        <w:rPr>
          <w:rFonts w:ascii="Times New Roman" w:hAnsi="Times New Roman" w:cs="Times New Roman"/>
          <w:i/>
          <w:iCs/>
          <w:color w:val="FF0000"/>
          <w:sz w:val="24"/>
          <w:szCs w:val="24"/>
          <w:lang w:val="en-GB"/>
        </w:rPr>
        <w:t>2.4 S</w:t>
      </w:r>
      <w:r w:rsidR="00E4367E" w:rsidRPr="00272CA2">
        <w:rPr>
          <w:rFonts w:ascii="Times New Roman" w:hAnsi="Times New Roman" w:cs="Times New Roman"/>
          <w:i/>
          <w:iCs/>
          <w:color w:val="FF0000"/>
          <w:sz w:val="24"/>
          <w:szCs w:val="24"/>
          <w:lang w:val="en-GB"/>
        </w:rPr>
        <w:t>pecific tests</w:t>
      </w:r>
    </w:p>
    <w:p w14:paraId="46F5CF24" w14:textId="1332213C" w:rsidR="00052220" w:rsidRPr="00272CA2" w:rsidRDefault="00EC784A" w:rsidP="00052220">
      <w:pPr>
        <w:spacing w:line="480" w:lineRule="auto"/>
        <w:jc w:val="both"/>
        <w:rPr>
          <w:rFonts w:ascii="Times New Roman" w:hAnsi="Times New Roman" w:cs="Times New Roman"/>
          <w:i/>
          <w:iCs/>
          <w:color w:val="FF0000"/>
          <w:sz w:val="24"/>
          <w:szCs w:val="24"/>
          <w:lang w:val="en-GB"/>
        </w:rPr>
      </w:pPr>
      <w:r w:rsidRPr="00272CA2">
        <w:rPr>
          <w:rFonts w:ascii="Times New Roman" w:hAnsi="Times New Roman" w:cs="Times New Roman"/>
          <w:i/>
          <w:iCs/>
          <w:color w:val="FF0000"/>
          <w:sz w:val="24"/>
          <w:szCs w:val="24"/>
          <w:lang w:val="en-GB"/>
        </w:rPr>
        <w:t>2.</w:t>
      </w:r>
      <w:r w:rsidR="00A27F0F" w:rsidRPr="00272CA2">
        <w:rPr>
          <w:rFonts w:ascii="Times New Roman" w:hAnsi="Times New Roman" w:cs="Times New Roman"/>
          <w:i/>
          <w:iCs/>
          <w:color w:val="FF0000"/>
          <w:sz w:val="24"/>
          <w:szCs w:val="24"/>
          <w:lang w:val="en-GB"/>
        </w:rPr>
        <w:t>4</w:t>
      </w:r>
      <w:r w:rsidRPr="00272CA2">
        <w:rPr>
          <w:rFonts w:ascii="Times New Roman" w:hAnsi="Times New Roman" w:cs="Times New Roman"/>
          <w:i/>
          <w:iCs/>
          <w:color w:val="FF0000"/>
          <w:sz w:val="24"/>
          <w:szCs w:val="24"/>
          <w:lang w:val="en-GB"/>
        </w:rPr>
        <w:t xml:space="preserve">.1 </w:t>
      </w:r>
      <w:r w:rsidR="00052220" w:rsidRPr="00272CA2">
        <w:rPr>
          <w:rFonts w:ascii="Times New Roman" w:hAnsi="Times New Roman" w:cs="Times New Roman"/>
          <w:i/>
          <w:iCs/>
          <w:color w:val="FF0000"/>
          <w:sz w:val="24"/>
          <w:szCs w:val="24"/>
          <w:lang w:val="en-GB"/>
        </w:rPr>
        <w:t xml:space="preserve">Anthropometrics </w:t>
      </w:r>
      <w:r w:rsidRPr="00272CA2">
        <w:rPr>
          <w:rFonts w:ascii="Times New Roman" w:hAnsi="Times New Roman" w:cs="Times New Roman"/>
          <w:i/>
          <w:iCs/>
          <w:color w:val="FF0000"/>
          <w:sz w:val="24"/>
          <w:szCs w:val="24"/>
          <w:lang w:val="en-GB"/>
        </w:rPr>
        <w:t>and</w:t>
      </w:r>
      <w:r w:rsidR="00052220" w:rsidRPr="00272CA2">
        <w:rPr>
          <w:rFonts w:ascii="Times New Roman" w:hAnsi="Times New Roman" w:cs="Times New Roman"/>
          <w:i/>
          <w:iCs/>
          <w:color w:val="FF0000"/>
          <w:sz w:val="24"/>
          <w:szCs w:val="24"/>
          <w:lang w:val="en-GB"/>
        </w:rPr>
        <w:t xml:space="preserve"> Body Composition</w:t>
      </w:r>
    </w:p>
    <w:p w14:paraId="7BE2629C" w14:textId="77777777" w:rsidR="00052220" w:rsidRPr="00272CA2" w:rsidRDefault="00583FA6" w:rsidP="006E790A">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Body weight was measured on a digital scale with an accuracy of 0.01kg</w:t>
      </w:r>
      <w:r w:rsidR="004C3840"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w:t>
      </w:r>
      <w:proofErr w:type="spellStart"/>
      <w:r w:rsidRPr="00272CA2">
        <w:rPr>
          <w:rFonts w:ascii="Times New Roman" w:hAnsi="Times New Roman" w:cs="Times New Roman"/>
          <w:sz w:val="24"/>
          <w:szCs w:val="24"/>
          <w:lang w:val="en-GB"/>
        </w:rPr>
        <w:t>Fillizola</w:t>
      </w:r>
      <w:proofErr w:type="spellEnd"/>
      <w:r w:rsidRPr="00272CA2">
        <w:rPr>
          <w:rFonts w:ascii="Times New Roman" w:hAnsi="Times New Roman" w:cs="Times New Roman"/>
          <w:sz w:val="24"/>
          <w:szCs w:val="24"/>
          <w:lang w:val="en-GB"/>
        </w:rPr>
        <w:t>, Brazil). Height was measured with a portable 2m</w:t>
      </w:r>
      <w:r w:rsidR="009A6DDE" w:rsidRPr="00272CA2">
        <w:rPr>
          <w:rFonts w:ascii="Times New Roman" w:hAnsi="Times New Roman" w:cs="Times New Roman"/>
          <w:sz w:val="24"/>
          <w:szCs w:val="24"/>
          <w:lang w:val="en-GB"/>
        </w:rPr>
        <w:t>,</w:t>
      </w:r>
      <w:r w:rsidR="004C3840"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0.1cm graduation stadiometer</w:t>
      </w:r>
      <w:r w:rsidR="004C3840"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 xml:space="preserve">(Sanny, Brazil). </w:t>
      </w:r>
      <w:r w:rsidR="00851881" w:rsidRPr="00272CA2">
        <w:rPr>
          <w:rFonts w:ascii="Times New Roman" w:hAnsi="Times New Roman" w:cs="Times New Roman"/>
          <w:sz w:val="24"/>
          <w:szCs w:val="24"/>
          <w:lang w:val="en-GB"/>
        </w:rPr>
        <w:t xml:space="preserve">The body mass index was calculated according to the World Health Organization. </w:t>
      </w:r>
    </w:p>
    <w:p w14:paraId="777495B0" w14:textId="58BE712A" w:rsidR="00052220" w:rsidRPr="00272CA2" w:rsidRDefault="00EC784A" w:rsidP="00052220">
      <w:pPr>
        <w:spacing w:line="480" w:lineRule="auto"/>
        <w:jc w:val="both"/>
        <w:rPr>
          <w:rFonts w:ascii="Times New Roman" w:hAnsi="Times New Roman" w:cs="Times New Roman"/>
          <w:i/>
          <w:iCs/>
          <w:color w:val="FF0000"/>
          <w:sz w:val="24"/>
          <w:szCs w:val="24"/>
          <w:lang w:val="en-GB"/>
        </w:rPr>
      </w:pPr>
      <w:r w:rsidRPr="00272CA2">
        <w:rPr>
          <w:rFonts w:ascii="Times New Roman" w:hAnsi="Times New Roman" w:cs="Times New Roman"/>
          <w:i/>
          <w:iCs/>
          <w:color w:val="FF0000"/>
          <w:sz w:val="24"/>
          <w:szCs w:val="24"/>
          <w:lang w:val="en-GB"/>
        </w:rPr>
        <w:t>2.</w:t>
      </w:r>
      <w:r w:rsidR="00A27F0F" w:rsidRPr="00272CA2">
        <w:rPr>
          <w:rFonts w:ascii="Times New Roman" w:hAnsi="Times New Roman" w:cs="Times New Roman"/>
          <w:i/>
          <w:iCs/>
          <w:color w:val="FF0000"/>
          <w:sz w:val="24"/>
          <w:szCs w:val="24"/>
          <w:lang w:val="en-GB"/>
        </w:rPr>
        <w:t>4</w:t>
      </w:r>
      <w:r w:rsidRPr="00272CA2">
        <w:rPr>
          <w:rFonts w:ascii="Times New Roman" w:hAnsi="Times New Roman" w:cs="Times New Roman"/>
          <w:i/>
          <w:iCs/>
          <w:color w:val="FF0000"/>
          <w:sz w:val="24"/>
          <w:szCs w:val="24"/>
          <w:lang w:val="en-GB"/>
        </w:rPr>
        <w:t xml:space="preserve">.2 </w:t>
      </w:r>
      <w:r w:rsidR="00052220" w:rsidRPr="00272CA2">
        <w:rPr>
          <w:rFonts w:ascii="Times New Roman" w:hAnsi="Times New Roman" w:cs="Times New Roman"/>
          <w:i/>
          <w:iCs/>
          <w:color w:val="FF0000"/>
          <w:sz w:val="24"/>
          <w:szCs w:val="24"/>
          <w:lang w:val="en-GB"/>
        </w:rPr>
        <w:t>Spirometry</w:t>
      </w:r>
    </w:p>
    <w:p w14:paraId="48CE495B" w14:textId="42334255" w:rsidR="009A6DDE" w:rsidRPr="00272CA2" w:rsidRDefault="009A6DDE" w:rsidP="009A6DDE">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The pulmonary function test to measure FEV</w:t>
      </w:r>
      <w:r w:rsidRPr="00272CA2">
        <w:rPr>
          <w:rFonts w:ascii="Times New Roman" w:hAnsi="Times New Roman" w:cs="Times New Roman"/>
          <w:sz w:val="24"/>
          <w:szCs w:val="24"/>
          <w:vertAlign w:val="subscript"/>
          <w:lang w:val="en-GB"/>
        </w:rPr>
        <w:t>1</w:t>
      </w:r>
      <w:r w:rsidRPr="00272CA2">
        <w:rPr>
          <w:rFonts w:ascii="Times New Roman" w:hAnsi="Times New Roman" w:cs="Times New Roman"/>
          <w:sz w:val="24"/>
          <w:szCs w:val="24"/>
          <w:lang w:val="en-GB"/>
        </w:rPr>
        <w:t xml:space="preserve"> was performed using a calibrated </w:t>
      </w:r>
      <w:proofErr w:type="spellStart"/>
      <w:r w:rsidRPr="00272CA2">
        <w:rPr>
          <w:rFonts w:ascii="Times New Roman" w:hAnsi="Times New Roman" w:cs="Times New Roman"/>
          <w:sz w:val="24"/>
          <w:szCs w:val="24"/>
          <w:lang w:val="en-GB"/>
        </w:rPr>
        <w:t>MicroQuark</w:t>
      </w:r>
      <w:proofErr w:type="spellEnd"/>
      <w:r w:rsidRPr="00272CA2">
        <w:rPr>
          <w:rFonts w:ascii="Times New Roman" w:hAnsi="Times New Roman" w:cs="Times New Roman"/>
          <w:sz w:val="24"/>
          <w:szCs w:val="24"/>
          <w:lang w:val="en-GB"/>
        </w:rPr>
        <w:t xml:space="preserve"> spirometer equipment (COSMED, Rome, Italy) and in accordance with international standards</w:t>
      </w:r>
      <w:r w:rsidRPr="00272CA2">
        <w:rPr>
          <w:rFonts w:ascii="Times New Roman" w:hAnsi="Times New Roman" w:cs="Times New Roman"/>
          <w:sz w:val="24"/>
          <w:szCs w:val="24"/>
          <w:lang w:val="en-GB"/>
        </w:rPr>
        <w:fldChar w:fldCharType="begin" w:fldLock="1"/>
      </w:r>
      <w:r w:rsidR="00D627AB" w:rsidRPr="00272CA2">
        <w:rPr>
          <w:rFonts w:ascii="Times New Roman" w:hAnsi="Times New Roman" w:cs="Times New Roman"/>
          <w:sz w:val="24"/>
          <w:szCs w:val="24"/>
          <w:lang w:val="en-GB"/>
        </w:rPr>
        <w:instrText>ADDIN CSL_CITATION {"citationItems":[{"id":"ITEM-1","itemData":{"DOI":"10.1183/09031936.05.00034805","ISSN":"0903-1936","PMID":"16055882","author":[{"dropping-particle":"","family":"Miller","given":"M. R.","non-dropping-particle":"","parse-names":false,"suffix":""}],"container-title":"Eur Respir J","id":"ITEM-1","issue":"2","issued":{"date-parts":[["2005"]]},"page":"319-338","title":"Standardisation of spirometry","type":"article-journal","volume":"26"},"uris":["http://www.mendeley.com/documents/?uuid=cf0b8cff-3a99-465e-9b92-cc6bb8ed451f"]}],"mendeley":{"formattedCitation":"[33]","plainTextFormattedCitation":"[33]","previouslyFormattedCitation":"[33]"},"properties":{"noteIndex":0},"schema":"https://github.com/citation-style-language/schema/raw/master/csl-citation.json"}</w:instrText>
      </w:r>
      <w:r w:rsidRPr="00272CA2">
        <w:rPr>
          <w:rFonts w:ascii="Times New Roman" w:hAnsi="Times New Roman" w:cs="Times New Roman"/>
          <w:sz w:val="24"/>
          <w:szCs w:val="24"/>
          <w:lang w:val="en-GB"/>
        </w:rPr>
        <w:fldChar w:fldCharType="separate"/>
      </w:r>
      <w:r w:rsidR="00D627AB" w:rsidRPr="00272CA2">
        <w:rPr>
          <w:rFonts w:ascii="Times New Roman" w:hAnsi="Times New Roman" w:cs="Times New Roman"/>
          <w:noProof/>
          <w:sz w:val="24"/>
          <w:szCs w:val="24"/>
          <w:lang w:val="en-GB"/>
        </w:rPr>
        <w:t>[33]</w:t>
      </w:r>
      <w:r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 Values for FEV</w:t>
      </w:r>
      <w:r w:rsidRPr="00272CA2">
        <w:rPr>
          <w:rFonts w:ascii="Times New Roman" w:hAnsi="Times New Roman" w:cs="Times New Roman"/>
          <w:sz w:val="24"/>
          <w:szCs w:val="24"/>
          <w:vertAlign w:val="subscript"/>
          <w:lang w:val="en-GB"/>
        </w:rPr>
        <w:t>1</w:t>
      </w:r>
      <w:r w:rsidRPr="00272CA2">
        <w:rPr>
          <w:rFonts w:ascii="Times New Roman" w:hAnsi="Times New Roman" w:cs="Times New Roman"/>
          <w:sz w:val="24"/>
          <w:szCs w:val="24"/>
          <w:lang w:val="en-GB"/>
        </w:rPr>
        <w:t xml:space="preserve"> were expressed as a percentage of predicted values for Brazilians</w:t>
      </w:r>
      <w:r w:rsidRPr="00272CA2">
        <w:rPr>
          <w:rFonts w:ascii="Times New Roman" w:hAnsi="Times New Roman" w:cs="Times New Roman"/>
          <w:sz w:val="24"/>
          <w:szCs w:val="24"/>
          <w:lang w:val="en-GB"/>
        </w:rPr>
        <w:fldChar w:fldCharType="begin" w:fldLock="1"/>
      </w:r>
      <w:r w:rsidR="00D627AB" w:rsidRPr="00272CA2">
        <w:rPr>
          <w:rFonts w:ascii="Times New Roman" w:hAnsi="Times New Roman" w:cs="Times New Roman"/>
          <w:sz w:val="24"/>
          <w:szCs w:val="24"/>
          <w:lang w:val="en-GB"/>
        </w:rPr>
        <w:instrText>ADDIN CSL_CITATION {"citationItems":[{"id":"ITEM-1","itemData":{"author":[{"dropping-particle":"","family":"Pereira","given":"CA","non-dropping-particle":"","parse-names":false,"suffix":""}],"container-title":"J Pneumol","id":"ITEM-1","issue":"suppl 3","issued":{"date-parts":[["2002"]]},"page":"S1-S82","title":"Espirometria","type":"article-journal","volume":"28"},"uris":["http://www.mendeley.com/documents/?uuid=2bf201be-8a8b-47a1-abcd-3576a4570d7f"]}],"mendeley":{"formattedCitation":"[32]","plainTextFormattedCitation":"[32]","previouslyFormattedCitation":"[32]"},"properties":{"noteIndex":0},"schema":"https://github.com/citation-style-language/schema/raw/master/csl-citation.json"}</w:instrText>
      </w:r>
      <w:r w:rsidRPr="00272CA2">
        <w:rPr>
          <w:rFonts w:ascii="Times New Roman" w:hAnsi="Times New Roman" w:cs="Times New Roman"/>
          <w:sz w:val="24"/>
          <w:szCs w:val="24"/>
          <w:lang w:val="en-GB"/>
        </w:rPr>
        <w:fldChar w:fldCharType="separate"/>
      </w:r>
      <w:r w:rsidR="00D627AB" w:rsidRPr="00272CA2">
        <w:rPr>
          <w:rFonts w:ascii="Times New Roman" w:hAnsi="Times New Roman" w:cs="Times New Roman"/>
          <w:noProof/>
          <w:sz w:val="24"/>
          <w:szCs w:val="24"/>
          <w:lang w:val="en-GB"/>
        </w:rPr>
        <w:t>[32]</w:t>
      </w:r>
      <w:r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w:t>
      </w:r>
      <w:r w:rsidRPr="00272CA2">
        <w:rPr>
          <w:lang w:val="en-GB"/>
        </w:rPr>
        <w:t xml:space="preserve"> </w:t>
      </w:r>
      <w:r w:rsidRPr="00272CA2">
        <w:rPr>
          <w:rFonts w:ascii="Times New Roman" w:hAnsi="Times New Roman" w:cs="Times New Roman"/>
          <w:sz w:val="24"/>
          <w:szCs w:val="24"/>
          <w:lang w:val="en-GB"/>
        </w:rPr>
        <w:t>The assessment of FEV</w:t>
      </w:r>
      <w:r w:rsidRPr="00272CA2">
        <w:rPr>
          <w:rFonts w:ascii="Times New Roman" w:hAnsi="Times New Roman" w:cs="Times New Roman"/>
          <w:sz w:val="24"/>
          <w:szCs w:val="24"/>
          <w:vertAlign w:val="subscript"/>
          <w:lang w:val="en-GB"/>
        </w:rPr>
        <w:t>1</w:t>
      </w:r>
      <w:r w:rsidRPr="00272CA2">
        <w:rPr>
          <w:rFonts w:ascii="Times New Roman" w:hAnsi="Times New Roman" w:cs="Times New Roman"/>
          <w:sz w:val="24"/>
          <w:szCs w:val="24"/>
          <w:lang w:val="en-GB"/>
        </w:rPr>
        <w:t xml:space="preserve"> was repeated at 5, 10, 15 and 30 minutes after the EVH</w:t>
      </w:r>
      <w:r w:rsidRPr="00272CA2">
        <w:rPr>
          <w:rFonts w:ascii="Times New Roman" w:hAnsi="Times New Roman" w:cs="Times New Roman"/>
          <w:sz w:val="24"/>
          <w:szCs w:val="24"/>
          <w:lang w:val="en-GB"/>
        </w:rPr>
        <w:fldChar w:fldCharType="begin" w:fldLock="1"/>
      </w:r>
      <w:r w:rsidRPr="00272CA2">
        <w:rPr>
          <w:rFonts w:ascii="Times New Roman" w:hAnsi="Times New Roman" w:cs="Times New Roman"/>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mendeley":{"formattedCitation":"[2]","plainTextFormattedCitation":"[2]","previouslyFormattedCitation":"[2]"},"properties":{"noteIndex":0},"schema":"https://github.com/citation-style-language/schema/raw/master/csl-citation.json"}</w:instrText>
      </w:r>
      <w:r w:rsidRPr="00272CA2">
        <w:rPr>
          <w:rFonts w:ascii="Times New Roman" w:hAnsi="Times New Roman" w:cs="Times New Roman"/>
          <w:sz w:val="24"/>
          <w:szCs w:val="24"/>
          <w:lang w:val="en-GB"/>
        </w:rPr>
        <w:fldChar w:fldCharType="separate"/>
      </w:r>
      <w:r w:rsidRPr="00272CA2">
        <w:rPr>
          <w:rFonts w:ascii="Times New Roman" w:hAnsi="Times New Roman" w:cs="Times New Roman"/>
          <w:noProof/>
          <w:sz w:val="24"/>
          <w:szCs w:val="24"/>
          <w:lang w:val="en-GB"/>
        </w:rPr>
        <w:t>[2]</w:t>
      </w:r>
      <w:r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 xml:space="preserve">. </w:t>
      </w:r>
    </w:p>
    <w:p w14:paraId="3D9B5B10" w14:textId="06B335D4" w:rsidR="00052220" w:rsidRPr="00272CA2" w:rsidRDefault="00EC784A" w:rsidP="00052220">
      <w:pPr>
        <w:spacing w:line="480" w:lineRule="auto"/>
        <w:jc w:val="both"/>
        <w:rPr>
          <w:rFonts w:ascii="Times New Roman" w:hAnsi="Times New Roman" w:cs="Times New Roman"/>
          <w:i/>
          <w:iCs/>
          <w:color w:val="FF0000"/>
          <w:sz w:val="24"/>
          <w:szCs w:val="24"/>
          <w:lang w:val="en-GB"/>
        </w:rPr>
      </w:pPr>
      <w:r w:rsidRPr="00272CA2">
        <w:rPr>
          <w:rFonts w:ascii="Times New Roman" w:hAnsi="Times New Roman" w:cs="Times New Roman"/>
          <w:i/>
          <w:iCs/>
          <w:color w:val="FF0000"/>
          <w:sz w:val="24"/>
          <w:szCs w:val="24"/>
          <w:lang w:val="en-GB"/>
        </w:rPr>
        <w:t>2.</w:t>
      </w:r>
      <w:r w:rsidR="00A27F0F" w:rsidRPr="00272CA2">
        <w:rPr>
          <w:rFonts w:ascii="Times New Roman" w:hAnsi="Times New Roman" w:cs="Times New Roman"/>
          <w:i/>
          <w:iCs/>
          <w:color w:val="FF0000"/>
          <w:sz w:val="24"/>
          <w:szCs w:val="24"/>
          <w:lang w:val="en-GB"/>
        </w:rPr>
        <w:t>4</w:t>
      </w:r>
      <w:r w:rsidRPr="00272CA2">
        <w:rPr>
          <w:rFonts w:ascii="Times New Roman" w:hAnsi="Times New Roman" w:cs="Times New Roman"/>
          <w:i/>
          <w:iCs/>
          <w:color w:val="FF0000"/>
          <w:sz w:val="24"/>
          <w:szCs w:val="24"/>
          <w:lang w:val="en-GB"/>
        </w:rPr>
        <w:t xml:space="preserve">.3 </w:t>
      </w:r>
      <w:r w:rsidR="00052220" w:rsidRPr="00272CA2">
        <w:rPr>
          <w:rFonts w:ascii="Times New Roman" w:hAnsi="Times New Roman" w:cs="Times New Roman"/>
          <w:i/>
          <w:iCs/>
          <w:color w:val="FF0000"/>
          <w:sz w:val="24"/>
          <w:szCs w:val="24"/>
          <w:lang w:val="en-GB"/>
        </w:rPr>
        <w:t>Eucapnic voluntary hyperpnea (EVH)</w:t>
      </w:r>
    </w:p>
    <w:p w14:paraId="30D545B6" w14:textId="712D1346" w:rsidR="0067180E" w:rsidRPr="00272CA2" w:rsidRDefault="0067180E" w:rsidP="00573D0A">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 xml:space="preserve">The </w:t>
      </w:r>
      <w:r w:rsidR="00C16D69" w:rsidRPr="00272CA2">
        <w:rPr>
          <w:rFonts w:ascii="Times New Roman" w:hAnsi="Times New Roman" w:cs="Times New Roman"/>
          <w:sz w:val="24"/>
          <w:szCs w:val="24"/>
          <w:lang w:val="en-GB"/>
        </w:rPr>
        <w:t>b</w:t>
      </w:r>
      <w:r w:rsidRPr="00272CA2">
        <w:rPr>
          <w:rFonts w:ascii="Times New Roman" w:hAnsi="Times New Roman" w:cs="Times New Roman"/>
          <w:sz w:val="24"/>
          <w:szCs w:val="24"/>
          <w:lang w:val="en-GB"/>
        </w:rPr>
        <w:t xml:space="preserve">ronchial </w:t>
      </w:r>
      <w:r w:rsidR="00C16D69" w:rsidRPr="00272CA2">
        <w:rPr>
          <w:rFonts w:ascii="Times New Roman" w:hAnsi="Times New Roman" w:cs="Times New Roman"/>
          <w:sz w:val="24"/>
          <w:szCs w:val="24"/>
          <w:lang w:val="en-GB"/>
        </w:rPr>
        <w:t>p</w:t>
      </w:r>
      <w:r w:rsidRPr="00272CA2">
        <w:rPr>
          <w:rFonts w:ascii="Times New Roman" w:hAnsi="Times New Roman" w:cs="Times New Roman"/>
          <w:sz w:val="24"/>
          <w:szCs w:val="24"/>
          <w:lang w:val="en-GB"/>
        </w:rPr>
        <w:t xml:space="preserve">rovocation </w:t>
      </w:r>
      <w:r w:rsidR="00C16D69" w:rsidRPr="00272CA2">
        <w:rPr>
          <w:rFonts w:ascii="Times New Roman" w:hAnsi="Times New Roman" w:cs="Times New Roman"/>
          <w:sz w:val="24"/>
          <w:szCs w:val="24"/>
          <w:lang w:val="en-GB"/>
        </w:rPr>
        <w:t>t</w:t>
      </w:r>
      <w:r w:rsidRPr="00272CA2">
        <w:rPr>
          <w:rFonts w:ascii="Times New Roman" w:hAnsi="Times New Roman" w:cs="Times New Roman"/>
          <w:sz w:val="24"/>
          <w:szCs w:val="24"/>
          <w:lang w:val="en-GB"/>
        </w:rPr>
        <w:t xml:space="preserve">est performed was </w:t>
      </w:r>
      <w:r w:rsidR="00FC697C" w:rsidRPr="00272CA2">
        <w:rPr>
          <w:rFonts w:ascii="Times New Roman" w:hAnsi="Times New Roman" w:cs="Times New Roman"/>
          <w:sz w:val="24"/>
          <w:szCs w:val="24"/>
          <w:lang w:val="en-GB"/>
        </w:rPr>
        <w:t>EVH</w:t>
      </w:r>
      <w:r w:rsidRPr="00272CA2">
        <w:rPr>
          <w:rFonts w:ascii="Times New Roman" w:hAnsi="Times New Roman" w:cs="Times New Roman"/>
          <w:sz w:val="24"/>
          <w:szCs w:val="24"/>
          <w:lang w:val="en-GB"/>
        </w:rPr>
        <w:t xml:space="preserve"> and this was carried out  according to international criteria</w:t>
      </w:r>
      <w:r w:rsidR="00916C08" w:rsidRPr="00272CA2">
        <w:rPr>
          <w:rFonts w:ascii="Times New Roman" w:hAnsi="Times New Roman" w:cs="Times New Roman"/>
          <w:sz w:val="24"/>
          <w:szCs w:val="24"/>
          <w:lang w:val="en-GB"/>
        </w:rPr>
        <w:fldChar w:fldCharType="begin" w:fldLock="1"/>
      </w:r>
      <w:r w:rsidR="000F7F64" w:rsidRPr="00272CA2">
        <w:rPr>
          <w:rFonts w:ascii="Times New Roman" w:hAnsi="Times New Roman" w:cs="Times New Roman"/>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id":"ITEM-2","itemData":{"DOI":"10.1183/13993003.01033-2018","ISSN":"0903-1936","PMID":"30361249","abstract":"Recently, this international task force reported the general considerations for bronchial challenge testing and the performance of the methacholine challenge test, a “direct” airway challenge test. Here, the task force provides an updated description of the pathophysiology and the methods to conduct indirect challenge tests. Because indirect challenge tests trigger airway narrowing through the activation of endogenous pathways that are involved in asthma, indirect challenge tests tend to be specific for asthma and reveal much about the biology of asthma, but may be less sensitive than direct tests for the detection of airway hyperresponsiveness. We provide recommendations for the conduct and interpretation of hyperpnoea challenge tests such as dry air exercise challenge and eucapnic voluntary hyperpnoea that provide a single strong stimulus for airway narrowing. This technical standard expands the recommendations to additional indirect tests such as hypertonic saline, mannitol and adenosine challenge that are incremental tests, but still retain characteristics of other indirect challenges. Assessment of airway hyperresponsiveness, with direct and indirect tests, are valuable tools to understand and to monitor airway function and to characterise the underlying asthma phenotype to guide therapy. The tests should be interpreted within the context of the clinical features of asthma.","author":[{"dropping-particle":"","family":"Hallstrand","given":"Teal S","non-dropping-particle":"","parse-names":false,"suffix":""},{"dropping-particle":"","family":"Leuppi","given":"Joerg D","non-dropping-particle":"","parse-names":false,"suffix":""},{"dropping-particle":"","family":"Joos","given":"Guy","non-dropping-particle":"","parse-names":false,"suffix":""},{"dropping-particle":"","family":"Hall","given":"Graham L","non-dropping-particle":"","parse-names":false,"suffix":""},{"dropping-particle":"","family":"Carlsen","given":"Kai-Håkon","non-dropping-particle":"","parse-names":false,"suffix":""},{"dropping-particle":"","family":"Kaminsky","given":"David A","non-dropping-particle":"","parse-names":false,"suffix":""},{"dropping-particle":"","family":"Coates","given":"Allan L","non-dropping-particle":"","parse-names":false,"suffix":""},{"dropping-particle":"","family":"Cockcroft","given":"Donald W.","non-dropping-particle":"","parse-names":false,"suffix":""},{"dropping-particle":"","family":"Culver","given":"Bruce H","non-dropping-particle":"","parse-names":false,"suffix":""},{"dropping-particle":"","family":"Diamant","given":"Zuzana","non-dropping-particle":"","parse-names":false,"suffix":""},{"dropping-particle":"","family":"Gauvreau","given":"Gail M.","non-dropping-particle":"","parse-names":false,"suffix":""},{"dropping-particle":"","family":"Horvath","given":"Ildiko","non-dropping-particle":"","parse-names":false,"suffix":""},{"dropping-particle":"","family":"Jongh","given":"Frans H.C.","non-dropping-particle":"de","parse-names":false,"suffix":""},{"dropping-particle":"","family":"Laube","given":"Beth L","non-dropping-particle":"","parse-names":false,"suffix":""},{"dropping-particle":"","family":"Sterk","given":"Peter J","non-dropping-particle":"","parse-names":false,"suffix":""},{"dropping-particle":"","family":"Wanger","given":"Jack","non-dropping-particle":"","parse-names":false,"suffix":""}],"container-title":"Eur Respir J","id":"ITEM-2","issue":"5","issued":{"date-parts":[["2018"]]},"page":"1801033","title":"ERS technical standard on bronchial challenge testing: pathophysiology and methodology of indirect airway challenge testing","type":"article-journal","volume":"52"},"uris":["http://www.mendeley.com/documents/?uuid=7617ecc0-ff72-4762-a536-4dc2d49bed9e"]}],"mendeley":{"formattedCitation":"[2,5]","plainTextFormattedCitation":"[2,5]","previouslyFormattedCitation":"[2,5]"},"properties":{"noteIndex":0},"schema":"https://github.com/citation-style-language/schema/raw/master/csl-citation.json"}</w:instrText>
      </w:r>
      <w:r w:rsidR="00916C08" w:rsidRPr="00272CA2">
        <w:rPr>
          <w:rFonts w:ascii="Times New Roman" w:hAnsi="Times New Roman" w:cs="Times New Roman"/>
          <w:sz w:val="24"/>
          <w:szCs w:val="24"/>
          <w:lang w:val="en-GB"/>
        </w:rPr>
        <w:fldChar w:fldCharType="separate"/>
      </w:r>
      <w:r w:rsidR="000F7F64" w:rsidRPr="00272CA2">
        <w:rPr>
          <w:rFonts w:ascii="Times New Roman" w:hAnsi="Times New Roman" w:cs="Times New Roman"/>
          <w:noProof/>
          <w:sz w:val="24"/>
          <w:szCs w:val="24"/>
          <w:lang w:val="en-GB"/>
        </w:rPr>
        <w:t>[2,5]</w:t>
      </w:r>
      <w:r w:rsidR="00916C08"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 Participants breathed a mixture of dry air plus 5% carbon dioxide</w:t>
      </w:r>
      <w:r w:rsidR="004C3840"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White</w:t>
      </w:r>
      <w:r w:rsidR="004C3840"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 xml:space="preserve">Martins, Recife, Brazil) </w:t>
      </w:r>
      <w:r w:rsidR="009A6DDE" w:rsidRPr="00272CA2">
        <w:rPr>
          <w:rFonts w:ascii="Times New Roman" w:hAnsi="Times New Roman" w:cs="Times New Roman"/>
          <w:sz w:val="24"/>
          <w:szCs w:val="24"/>
          <w:lang w:val="en-GB"/>
        </w:rPr>
        <w:t xml:space="preserve">to avoid alkalosis, </w:t>
      </w:r>
      <w:r w:rsidR="00F450D8" w:rsidRPr="00272CA2">
        <w:rPr>
          <w:rFonts w:ascii="Times New Roman" w:hAnsi="Times New Roman" w:cs="Times New Roman"/>
          <w:sz w:val="24"/>
          <w:szCs w:val="24"/>
          <w:lang w:val="en-GB"/>
        </w:rPr>
        <w:t>from the</w:t>
      </w:r>
      <w:r w:rsidRPr="00272CA2">
        <w:rPr>
          <w:rFonts w:ascii="Times New Roman" w:hAnsi="Times New Roman" w:cs="Times New Roman"/>
          <w:sz w:val="24"/>
          <w:szCs w:val="24"/>
          <w:lang w:val="en-GB"/>
        </w:rPr>
        <w:t xml:space="preserve"> Douglas balloon, through a mouthpiece and a low-resistance unidirectional valve</w:t>
      </w:r>
      <w:r w:rsidR="004C3840"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Laerdal, Copenhagen</w:t>
      </w:r>
      <w:r w:rsidR="002240B8" w:rsidRPr="00272CA2">
        <w:rPr>
          <w:rFonts w:ascii="Times New Roman" w:hAnsi="Times New Roman" w:cs="Times New Roman"/>
          <w:sz w:val="24"/>
          <w:szCs w:val="24"/>
          <w:lang w:val="en-GB"/>
        </w:rPr>
        <w:t>,</w:t>
      </w:r>
      <w:r w:rsidRPr="00272CA2">
        <w:rPr>
          <w:rFonts w:ascii="Times New Roman" w:hAnsi="Times New Roman" w:cs="Times New Roman"/>
          <w:sz w:val="24"/>
          <w:szCs w:val="24"/>
          <w:lang w:val="en-GB"/>
        </w:rPr>
        <w:t xml:space="preserve"> Denmark). The test lasted six minutes and the target ventilation per minute was 21 times greater than the baseline FEV</w:t>
      </w:r>
      <w:r w:rsidRPr="00272CA2">
        <w:rPr>
          <w:rFonts w:ascii="Times New Roman" w:hAnsi="Times New Roman" w:cs="Times New Roman"/>
          <w:sz w:val="24"/>
          <w:szCs w:val="24"/>
          <w:vertAlign w:val="subscript"/>
          <w:lang w:val="en-GB"/>
        </w:rPr>
        <w:t>1</w:t>
      </w:r>
      <w:r w:rsidR="00B53BB9" w:rsidRPr="00272CA2">
        <w:rPr>
          <w:rFonts w:ascii="Times New Roman" w:hAnsi="Times New Roman" w:cs="Times New Roman"/>
          <w:sz w:val="24"/>
          <w:szCs w:val="24"/>
          <w:lang w:val="en-GB"/>
        </w:rPr>
        <w:t xml:space="preserve"> (recommendations for non-athletes)</w:t>
      </w:r>
      <w:r w:rsidRPr="00272CA2">
        <w:rPr>
          <w:rFonts w:ascii="Times New Roman" w:hAnsi="Times New Roman" w:cs="Times New Roman"/>
          <w:sz w:val="24"/>
          <w:szCs w:val="24"/>
          <w:lang w:val="en-GB"/>
        </w:rPr>
        <w:t xml:space="preserve">. </w:t>
      </w:r>
      <w:r w:rsidR="00573D0A" w:rsidRPr="00272CA2">
        <w:rPr>
          <w:rFonts w:ascii="Times New Roman" w:hAnsi="Times New Roman" w:cs="Times New Roman"/>
          <w:sz w:val="24"/>
          <w:szCs w:val="24"/>
          <w:lang w:val="en-GB"/>
        </w:rPr>
        <w:t xml:space="preserve">The ventilation rate (VR) was monitored using an </w:t>
      </w:r>
      <w:proofErr w:type="spellStart"/>
      <w:r w:rsidR="00573D0A" w:rsidRPr="00272CA2">
        <w:rPr>
          <w:rFonts w:ascii="Times New Roman" w:hAnsi="Times New Roman" w:cs="Times New Roman"/>
          <w:sz w:val="24"/>
          <w:szCs w:val="24"/>
          <w:lang w:val="en-GB"/>
        </w:rPr>
        <w:t>analog</w:t>
      </w:r>
      <w:proofErr w:type="spellEnd"/>
      <w:r w:rsidR="00573D0A" w:rsidRPr="00272CA2">
        <w:rPr>
          <w:rFonts w:ascii="Times New Roman" w:hAnsi="Times New Roman" w:cs="Times New Roman"/>
          <w:sz w:val="24"/>
          <w:szCs w:val="24"/>
          <w:lang w:val="en-GB"/>
        </w:rPr>
        <w:t xml:space="preserve"> </w:t>
      </w:r>
      <w:proofErr w:type="spellStart"/>
      <w:r w:rsidR="00573D0A" w:rsidRPr="00272CA2">
        <w:rPr>
          <w:rFonts w:ascii="Times New Roman" w:hAnsi="Times New Roman" w:cs="Times New Roman"/>
          <w:sz w:val="24"/>
          <w:szCs w:val="24"/>
          <w:lang w:val="en-GB"/>
        </w:rPr>
        <w:t>ventilometer</w:t>
      </w:r>
      <w:proofErr w:type="spellEnd"/>
      <w:r w:rsidR="00573D0A" w:rsidRPr="00272CA2">
        <w:rPr>
          <w:rFonts w:ascii="Times New Roman" w:hAnsi="Times New Roman" w:cs="Times New Roman"/>
          <w:sz w:val="24"/>
          <w:szCs w:val="24"/>
          <w:lang w:val="en-GB"/>
        </w:rPr>
        <w:t xml:space="preserve"> (Wright Mark 1098NSPIRE Health, Colorado, USA), and </w:t>
      </w:r>
      <w:r w:rsidR="00573D0A" w:rsidRPr="00272CA2">
        <w:rPr>
          <w:rFonts w:ascii="Times New Roman" w:hAnsi="Times New Roman" w:cs="Times New Roman"/>
          <w:sz w:val="24"/>
          <w:szCs w:val="24"/>
          <w:lang w:val="en-GB"/>
        </w:rPr>
        <w:lastRenderedPageBreak/>
        <w:t>subjects were coached every 30 s to maintain the target ventilation. The VR was recorded every minute for six minutes.</w:t>
      </w:r>
    </w:p>
    <w:p w14:paraId="34A9893B" w14:textId="6180AFA1" w:rsidR="00052220" w:rsidRPr="00272CA2" w:rsidRDefault="00052220" w:rsidP="00052220">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The diagnosis of EIB</w:t>
      </w:r>
      <w:r w:rsidRPr="00272CA2">
        <w:rPr>
          <w:rFonts w:ascii="Times New Roman" w:hAnsi="Times New Roman" w:cs="Times New Roman"/>
          <w:sz w:val="24"/>
          <w:szCs w:val="24"/>
          <w:vertAlign w:val="subscript"/>
          <w:lang w:val="en-GB"/>
        </w:rPr>
        <w:t>A</w:t>
      </w:r>
      <w:r w:rsidRPr="00272CA2">
        <w:rPr>
          <w:rFonts w:ascii="Times New Roman" w:hAnsi="Times New Roman" w:cs="Times New Roman"/>
          <w:sz w:val="24"/>
          <w:szCs w:val="24"/>
          <w:lang w:val="en-GB"/>
        </w:rPr>
        <w:t xml:space="preserve"> was confirmed by a fall in FEV</w:t>
      </w:r>
      <w:r w:rsidRPr="00272CA2">
        <w:rPr>
          <w:rFonts w:ascii="Times New Roman" w:hAnsi="Times New Roman" w:cs="Times New Roman"/>
          <w:sz w:val="24"/>
          <w:szCs w:val="24"/>
          <w:vertAlign w:val="subscript"/>
          <w:lang w:val="en-GB"/>
        </w:rPr>
        <w:t>1</w:t>
      </w:r>
      <w:r w:rsidRPr="00272CA2">
        <w:rPr>
          <w:rFonts w:ascii="Times New Roman" w:hAnsi="Times New Roman" w:cs="Times New Roman"/>
          <w:sz w:val="24"/>
          <w:szCs w:val="24"/>
          <w:lang w:val="en-GB"/>
        </w:rPr>
        <w:t>≥10% compared to baseline at any of the evaluated times</w:t>
      </w:r>
      <w:r w:rsidRPr="00272CA2">
        <w:rPr>
          <w:rFonts w:ascii="Times New Roman" w:hAnsi="Times New Roman" w:cs="Times New Roman"/>
          <w:sz w:val="24"/>
          <w:szCs w:val="24"/>
          <w:lang w:val="en-GB"/>
        </w:rPr>
        <w:fldChar w:fldCharType="begin" w:fldLock="1"/>
      </w:r>
      <w:r w:rsidRPr="00272CA2">
        <w:rPr>
          <w:rFonts w:ascii="Times New Roman" w:hAnsi="Times New Roman" w:cs="Times New Roman"/>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mendeley":{"formattedCitation":"[2]","plainTextFormattedCitation":"[2]","previouslyFormattedCitation":"[2]"},"properties":{"noteIndex":0},"schema":"https://github.com/citation-style-language/schema/raw/master/csl-citation.json"}</w:instrText>
      </w:r>
      <w:r w:rsidRPr="00272CA2">
        <w:rPr>
          <w:rFonts w:ascii="Times New Roman" w:hAnsi="Times New Roman" w:cs="Times New Roman"/>
          <w:sz w:val="24"/>
          <w:szCs w:val="24"/>
          <w:lang w:val="en-GB"/>
        </w:rPr>
        <w:fldChar w:fldCharType="separate"/>
      </w:r>
      <w:r w:rsidRPr="00272CA2">
        <w:rPr>
          <w:rFonts w:ascii="Times New Roman" w:hAnsi="Times New Roman" w:cs="Times New Roman"/>
          <w:noProof/>
          <w:sz w:val="24"/>
          <w:szCs w:val="24"/>
          <w:lang w:val="en-GB"/>
        </w:rPr>
        <w:t>[2]</w:t>
      </w:r>
      <w:r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 If this reduction persisted until the last measurement, a bronchodilator was administered by inhalation (</w:t>
      </w:r>
      <w:proofErr w:type="spellStart"/>
      <w:r w:rsidRPr="00272CA2">
        <w:rPr>
          <w:rFonts w:ascii="Times New Roman" w:hAnsi="Times New Roman" w:cs="Times New Roman"/>
          <w:sz w:val="24"/>
          <w:szCs w:val="24"/>
          <w:lang w:val="en-GB"/>
        </w:rPr>
        <w:t>albuterol</w:t>
      </w:r>
      <w:proofErr w:type="spellEnd"/>
      <w:r w:rsidRPr="00272CA2">
        <w:rPr>
          <w:rFonts w:ascii="Times New Roman" w:hAnsi="Times New Roman" w:cs="Times New Roman"/>
          <w:sz w:val="24"/>
          <w:szCs w:val="24"/>
          <w:lang w:val="en-GB"/>
        </w:rPr>
        <w:t>-spray, 400 mcg), followed by new FEV</w:t>
      </w:r>
      <w:r w:rsidRPr="00272CA2">
        <w:rPr>
          <w:rFonts w:ascii="Times New Roman" w:hAnsi="Times New Roman" w:cs="Times New Roman"/>
          <w:sz w:val="24"/>
          <w:szCs w:val="24"/>
          <w:vertAlign w:val="subscript"/>
          <w:lang w:val="en-GB"/>
        </w:rPr>
        <w:t>1</w:t>
      </w:r>
      <w:r w:rsidRPr="00272CA2">
        <w:rPr>
          <w:rFonts w:ascii="Times New Roman" w:hAnsi="Times New Roman" w:cs="Times New Roman"/>
          <w:sz w:val="24"/>
          <w:szCs w:val="24"/>
          <w:lang w:val="en-GB"/>
        </w:rPr>
        <w:t xml:space="preserve"> evaluations until a return to baseline</w:t>
      </w:r>
      <w:r w:rsidRPr="00272CA2">
        <w:rPr>
          <w:rFonts w:ascii="Times New Roman" w:hAnsi="Times New Roman" w:cs="Times New Roman"/>
          <w:sz w:val="24"/>
          <w:szCs w:val="24"/>
          <w:lang w:val="en-GB"/>
        </w:rPr>
        <w:fldChar w:fldCharType="begin" w:fldLock="1"/>
      </w:r>
      <w:r w:rsidRPr="00272CA2">
        <w:rPr>
          <w:rFonts w:ascii="Times New Roman" w:hAnsi="Times New Roman" w:cs="Times New Roman"/>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mendeley":{"formattedCitation":"[2]","plainTextFormattedCitation":"[2]","previouslyFormattedCitation":"[2]"},"properties":{"noteIndex":0},"schema":"https://github.com/citation-style-language/schema/raw/master/csl-citation.json"}</w:instrText>
      </w:r>
      <w:r w:rsidRPr="00272CA2">
        <w:rPr>
          <w:rFonts w:ascii="Times New Roman" w:hAnsi="Times New Roman" w:cs="Times New Roman"/>
          <w:sz w:val="24"/>
          <w:szCs w:val="24"/>
          <w:lang w:val="en-GB"/>
        </w:rPr>
        <w:fldChar w:fldCharType="separate"/>
      </w:r>
      <w:r w:rsidRPr="00272CA2">
        <w:rPr>
          <w:rFonts w:ascii="Times New Roman" w:hAnsi="Times New Roman" w:cs="Times New Roman"/>
          <w:noProof/>
          <w:sz w:val="24"/>
          <w:szCs w:val="24"/>
          <w:lang w:val="en-GB"/>
        </w:rPr>
        <w:t>[2]</w:t>
      </w:r>
      <w:r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 xml:space="preserve"> (nine patients needed to use rescue medication and none had to interrupt the measurement points during the test). All participants underwent pulse oximetry before and after exercise. The classification of EIB</w:t>
      </w:r>
      <w:r w:rsidRPr="00272CA2">
        <w:rPr>
          <w:rFonts w:ascii="Times New Roman" w:hAnsi="Times New Roman" w:cs="Times New Roman"/>
          <w:sz w:val="24"/>
          <w:szCs w:val="24"/>
          <w:vertAlign w:val="subscript"/>
          <w:lang w:val="en-GB"/>
        </w:rPr>
        <w:t>A</w:t>
      </w:r>
      <w:r w:rsidRPr="00272CA2">
        <w:rPr>
          <w:rFonts w:ascii="Times New Roman" w:hAnsi="Times New Roman" w:cs="Times New Roman"/>
          <w:sz w:val="24"/>
          <w:szCs w:val="24"/>
          <w:lang w:val="en-GB"/>
        </w:rPr>
        <w:t xml:space="preserve"> intensity was given according to the reduction in FEV</w:t>
      </w:r>
      <w:r w:rsidRPr="00272CA2">
        <w:rPr>
          <w:rFonts w:ascii="Times New Roman" w:hAnsi="Times New Roman" w:cs="Times New Roman"/>
          <w:sz w:val="24"/>
          <w:szCs w:val="24"/>
          <w:vertAlign w:val="subscript"/>
          <w:lang w:val="en-GB"/>
        </w:rPr>
        <w:t>1</w:t>
      </w:r>
      <w:r w:rsidRPr="00272CA2">
        <w:rPr>
          <w:rFonts w:ascii="Times New Roman" w:hAnsi="Times New Roman" w:cs="Times New Roman"/>
          <w:sz w:val="24"/>
          <w:szCs w:val="24"/>
          <w:lang w:val="en-GB"/>
        </w:rPr>
        <w:t xml:space="preserve"> compared to baseline values, being mild (&gt;10%, &lt;25%), moderate (≥ 25%, &lt;50%) or severe (&gt;50%)</w:t>
      </w:r>
      <w:r w:rsidRPr="00272CA2">
        <w:rPr>
          <w:rFonts w:ascii="Times New Roman" w:hAnsi="Times New Roman" w:cs="Times New Roman"/>
          <w:sz w:val="24"/>
          <w:szCs w:val="24"/>
          <w:lang w:val="en-GB"/>
        </w:rPr>
        <w:fldChar w:fldCharType="begin" w:fldLock="1"/>
      </w:r>
      <w:r w:rsidRPr="00272CA2">
        <w:rPr>
          <w:rFonts w:ascii="Times New Roman" w:hAnsi="Times New Roman" w:cs="Times New Roman"/>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mendeley":{"formattedCitation":"[2]","plainTextFormattedCitation":"[2]","previouslyFormattedCitation":"[2]"},"properties":{"noteIndex":0},"schema":"https://github.com/citation-style-language/schema/raw/master/csl-citation.json"}</w:instrText>
      </w:r>
      <w:r w:rsidRPr="00272CA2">
        <w:rPr>
          <w:rFonts w:ascii="Times New Roman" w:hAnsi="Times New Roman" w:cs="Times New Roman"/>
          <w:sz w:val="24"/>
          <w:szCs w:val="24"/>
          <w:lang w:val="en-GB"/>
        </w:rPr>
        <w:fldChar w:fldCharType="separate"/>
      </w:r>
      <w:r w:rsidRPr="00272CA2">
        <w:rPr>
          <w:rFonts w:ascii="Times New Roman" w:hAnsi="Times New Roman" w:cs="Times New Roman"/>
          <w:noProof/>
          <w:sz w:val="24"/>
          <w:szCs w:val="24"/>
          <w:lang w:val="en-GB"/>
        </w:rPr>
        <w:t>[2]</w:t>
      </w:r>
      <w:r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 xml:space="preserve">. </w:t>
      </w:r>
    </w:p>
    <w:p w14:paraId="3F5DA5E2" w14:textId="6EBA91C6" w:rsidR="00052220" w:rsidRPr="00272CA2" w:rsidRDefault="00EC784A" w:rsidP="00052220">
      <w:pPr>
        <w:spacing w:line="480" w:lineRule="auto"/>
        <w:jc w:val="both"/>
        <w:rPr>
          <w:rFonts w:ascii="Times New Roman" w:hAnsi="Times New Roman" w:cs="Times New Roman"/>
          <w:i/>
          <w:iCs/>
          <w:color w:val="FF0000"/>
          <w:sz w:val="24"/>
          <w:szCs w:val="24"/>
          <w:lang w:val="en-GB"/>
        </w:rPr>
      </w:pPr>
      <w:r w:rsidRPr="00272CA2">
        <w:rPr>
          <w:rFonts w:ascii="Times New Roman" w:hAnsi="Times New Roman" w:cs="Times New Roman"/>
          <w:i/>
          <w:iCs/>
          <w:color w:val="FF0000"/>
          <w:sz w:val="24"/>
          <w:szCs w:val="24"/>
          <w:lang w:val="en-GB"/>
        </w:rPr>
        <w:t>2.</w:t>
      </w:r>
      <w:r w:rsidR="00A27F0F" w:rsidRPr="00272CA2">
        <w:rPr>
          <w:rFonts w:ascii="Times New Roman" w:hAnsi="Times New Roman" w:cs="Times New Roman"/>
          <w:i/>
          <w:iCs/>
          <w:color w:val="FF0000"/>
          <w:sz w:val="24"/>
          <w:szCs w:val="24"/>
          <w:lang w:val="en-GB"/>
        </w:rPr>
        <w:t>4</w:t>
      </w:r>
      <w:r w:rsidRPr="00272CA2">
        <w:rPr>
          <w:rFonts w:ascii="Times New Roman" w:hAnsi="Times New Roman" w:cs="Times New Roman"/>
          <w:i/>
          <w:iCs/>
          <w:color w:val="FF0000"/>
          <w:sz w:val="24"/>
          <w:szCs w:val="24"/>
          <w:lang w:val="en-GB"/>
        </w:rPr>
        <w:t xml:space="preserve">.4 </w:t>
      </w:r>
      <w:r w:rsidR="00052220" w:rsidRPr="00272CA2">
        <w:rPr>
          <w:rFonts w:ascii="Times New Roman" w:hAnsi="Times New Roman" w:cs="Times New Roman"/>
          <w:i/>
          <w:iCs/>
          <w:color w:val="FF0000"/>
          <w:sz w:val="24"/>
          <w:szCs w:val="24"/>
          <w:lang w:val="en-GB"/>
        </w:rPr>
        <w:t>Heart rate variability</w:t>
      </w:r>
      <w:r w:rsidR="00D46435" w:rsidRPr="00272CA2">
        <w:rPr>
          <w:rFonts w:ascii="Times New Roman" w:hAnsi="Times New Roman" w:cs="Times New Roman"/>
          <w:i/>
          <w:iCs/>
          <w:color w:val="FF0000"/>
          <w:sz w:val="24"/>
          <w:szCs w:val="24"/>
          <w:lang w:val="en-GB"/>
        </w:rPr>
        <w:t xml:space="preserve"> (HRV)</w:t>
      </w:r>
    </w:p>
    <w:p w14:paraId="44B25845" w14:textId="22F4C998" w:rsidR="00191892" w:rsidRPr="00272CA2" w:rsidRDefault="00191892" w:rsidP="00191892">
      <w:pPr>
        <w:spacing w:line="480" w:lineRule="auto"/>
        <w:ind w:firstLine="708"/>
        <w:jc w:val="both"/>
        <w:rPr>
          <w:rFonts w:ascii="Times New Roman" w:hAnsi="Times New Roman" w:cs="Times New Roman"/>
          <w:color w:val="FF0000"/>
          <w:sz w:val="24"/>
          <w:szCs w:val="24"/>
          <w:lang w:val="en-GB"/>
        </w:rPr>
      </w:pPr>
      <w:r w:rsidRPr="00272CA2">
        <w:rPr>
          <w:rFonts w:ascii="Times New Roman" w:hAnsi="Times New Roman" w:cs="Times New Roman"/>
          <w:color w:val="FF0000"/>
          <w:sz w:val="24"/>
          <w:szCs w:val="24"/>
          <w:lang w:val="en-GB"/>
        </w:rPr>
        <w:t xml:space="preserve">To capture the recordings of R-R intervals was used heart rate monitor (RS800CXTM, Polar Electro </w:t>
      </w:r>
      <w:proofErr w:type="spellStart"/>
      <w:proofErr w:type="gramStart"/>
      <w:r w:rsidRPr="00272CA2">
        <w:rPr>
          <w:rFonts w:ascii="Times New Roman" w:hAnsi="Times New Roman" w:cs="Times New Roman"/>
          <w:color w:val="FF0000"/>
          <w:sz w:val="24"/>
          <w:szCs w:val="24"/>
          <w:lang w:val="en-GB"/>
        </w:rPr>
        <w:t>Co.Ltd.Kempele</w:t>
      </w:r>
      <w:proofErr w:type="spellEnd"/>
      <w:proofErr w:type="gramEnd"/>
      <w:r w:rsidRPr="00272CA2">
        <w:rPr>
          <w:rFonts w:ascii="Times New Roman" w:hAnsi="Times New Roman" w:cs="Times New Roman"/>
          <w:color w:val="FF0000"/>
          <w:sz w:val="24"/>
          <w:szCs w:val="24"/>
          <w:lang w:val="en-GB"/>
        </w:rPr>
        <w:t>, Oulu, Finland) at a sampling rate of 1000 Hz with the transmitter located anatomically over the lower sternum. This device has been shown to provide valid recordings of beat-to-beat heart rate during rest</w:t>
      </w:r>
      <w:r w:rsidRPr="00272CA2">
        <w:rPr>
          <w:rFonts w:ascii="Times New Roman" w:hAnsi="Times New Roman" w:cs="Times New Roman"/>
          <w:color w:val="FF0000"/>
          <w:sz w:val="24"/>
          <w:szCs w:val="24"/>
          <w:lang w:val="en-GB"/>
        </w:rPr>
        <w:fldChar w:fldCharType="begin" w:fldLock="1"/>
      </w:r>
      <w:r w:rsidRPr="00272CA2">
        <w:rPr>
          <w:rFonts w:ascii="Times New Roman" w:hAnsi="Times New Roman" w:cs="Times New Roman"/>
          <w:color w:val="FF0000"/>
          <w:sz w:val="24"/>
          <w:szCs w:val="24"/>
          <w:lang w:val="en-GB"/>
        </w:rPr>
        <w:instrText>ADDIN CSL_CITATION {"citationItems":[{"id":"ITEM-1","itemData":{"DOI":"10.1007/s00421-015-3303-9","ISSN":"1439-6319","author":[{"dropping-particle":"","family":"Giles","given":"David","non-dropping-particle":"","parse-names":false,"suffix":""},{"dropping-particle":"","family":"Draper","given":"Nick","non-dropping-particle":"","parse-names":false,"suffix":""},{"dropping-particle":"","family":"Neil","given":"William","non-dropping-particle":"","parse-names":false,"suffix":""}],"container-title":"Eur J Appl Physiol","id":"ITEM-1","issue":"3","issued":{"date-parts":[["2016","3","26"]]},"page":"563-571","title":"Validity of the Polar V800 heart rate monitor to measure RR intervals at rest","type":"article-journal","volume":"116"},"uris":["http://www.mendeley.com/documents/?uuid=c84630f6-c280-4b54-a9a9-ecb24281fcfe"]}],"mendeley":{"formattedCitation":"[34]","plainTextFormattedCitation":"[34]","previouslyFormattedCitation":"[34]"},"properties":{"noteIndex":0},"schema":"https://github.com/citation-style-language/schema/raw/master/csl-citation.json"}</w:instrText>
      </w:r>
      <w:r w:rsidRPr="00272CA2">
        <w:rPr>
          <w:rFonts w:ascii="Times New Roman" w:hAnsi="Times New Roman" w:cs="Times New Roman"/>
          <w:color w:val="FF0000"/>
          <w:sz w:val="24"/>
          <w:szCs w:val="24"/>
          <w:lang w:val="en-GB"/>
        </w:rPr>
        <w:fldChar w:fldCharType="separate"/>
      </w:r>
      <w:r w:rsidRPr="00272CA2">
        <w:rPr>
          <w:rFonts w:ascii="Times New Roman" w:hAnsi="Times New Roman" w:cs="Times New Roman"/>
          <w:noProof/>
          <w:color w:val="FF0000"/>
          <w:sz w:val="24"/>
          <w:szCs w:val="24"/>
          <w:lang w:val="en-GB"/>
        </w:rPr>
        <w:t>[34]</w:t>
      </w:r>
      <w:r w:rsidRPr="00272CA2">
        <w:rPr>
          <w:rFonts w:ascii="Times New Roman" w:hAnsi="Times New Roman" w:cs="Times New Roman"/>
          <w:color w:val="FF0000"/>
          <w:sz w:val="24"/>
          <w:szCs w:val="24"/>
          <w:lang w:val="en-GB"/>
        </w:rPr>
        <w:fldChar w:fldCharType="end"/>
      </w:r>
      <w:r w:rsidRPr="00272CA2">
        <w:rPr>
          <w:rFonts w:ascii="Times New Roman" w:hAnsi="Times New Roman" w:cs="Times New Roman"/>
          <w:color w:val="FF0000"/>
          <w:sz w:val="24"/>
          <w:szCs w:val="24"/>
          <w:lang w:val="en-GB"/>
        </w:rPr>
        <w:t xml:space="preserve"> and exercise</w:t>
      </w:r>
      <w:r w:rsidRPr="00272CA2">
        <w:rPr>
          <w:rFonts w:ascii="Times New Roman" w:hAnsi="Times New Roman" w:cs="Times New Roman"/>
          <w:color w:val="FF0000"/>
          <w:sz w:val="24"/>
          <w:szCs w:val="24"/>
          <w:lang w:val="en-GB"/>
        </w:rPr>
        <w:fldChar w:fldCharType="begin" w:fldLock="1"/>
      </w:r>
      <w:r w:rsidRPr="00272CA2">
        <w:rPr>
          <w:rFonts w:ascii="Times New Roman" w:hAnsi="Times New Roman" w:cs="Times New Roman"/>
          <w:color w:val="FF0000"/>
          <w:sz w:val="24"/>
          <w:szCs w:val="24"/>
          <w:lang w:val="en-GB"/>
        </w:rPr>
        <w:instrText>ADDIN CSL_CITATION {"citationItems":[{"id":"ITEM-1","itemData":{"DOI":"10.1007/s00421-018-3808-0","ISSN":"1439-6327","PMID":"29356949","abstract":"PURPOSE This study was conducted to test, in mountain running route conditions, the accuracy of the Polar V800™ monitor as a suitable device for monitoring the heart rate variability (HRV) of runners. METHOD Eighteen healthy subjects ran a route that included a range of running slopes such as those encountered in trail and ultra-trail races. The comparative study of a V800 and a Holter SEER 12 ECG Recorder™ included the analysis of RR time series and short-term HRV analysis. A correction algorithm was designed to obtain the corrected Polar RR intervals. Six 5-min segments related to different running slopes were considered for each subject. RESULTS The correlation between corrected V800 RR intervals and Holter RR intervals was very high (r = 0.99, p &lt; 0.001), and the bias was less than 1 ms. The limits of agreement (LoA) obtained for SDNN and RMSSD were (- 0.25 to 0.32 ms) and (- 0.90 to 1.08 ms), respectively. The effect size (ES) obtained in the time domain HRV parameters was considered small (ES &lt; 0.2). Frequency domain HRV parameters did not differ (p &gt; 0.05) and were well correlated (r ≥ 0.96, p &lt; 0.001). CONCLUSION Narrow limits of agreement, high correlations and small effect size suggest that the Polar V800 is a valid tool for the analysis of heart rate variability in athletes while running high endurance events such as marathon, trail, and ultra-trail races.","author":[{"dropping-particle":"","family":"Caminal","given":"Pere","non-dropping-particle":"","parse-names":false,"suffix":""},{"dropping-particle":"","family":"Sola","given":"Fuensanta","non-dropping-particle":"","parse-names":false,"suffix":""},{"dropping-particle":"","family":"Gomis","given":"Pedro","non-dropping-particle":"","parse-names":false,"suffix":""},{"dropping-particle":"","family":"Guasch","given":"Eduard","non-dropping-particle":"","parse-names":false,"suffix":""},{"dropping-particle":"","family":"Perera","given":"Alexandre","non-dropping-particle":"","parse-names":false,"suffix":""},{"dropping-particle":"","family":"Soriano","given":"Núria","non-dropping-particle":"","parse-names":false,"suffix":""},{"dropping-particle":"","family":"Mont","given":"Lluis","non-dropping-particle":"","parse-names":false,"suffix":""}],"container-title":"Eur J Appl Physiol","id":"ITEM-1","issue":"3","issued":{"date-parts":[["2018","3"]]},"page":"669-677","title":"Validity of the Polar V800 monitor for measuring heart rate variability in mountain running route conditions.","type":"article-journal","volume":"118"},"uris":["http://www.mendeley.com/documents/?uuid=5684cf88-d368-4a5f-9476-bd89fc93186b"]},{"id":"ITEM-2","itemData":{"DOI":"10.1519/JSC.0000000000001662","ISSN":"1533-4287","PMID":"27749728","abstract":"Hernando, D, Garatachea, N, Almeida, R, Casajús, JA, and Bailón, R. Validation of heart rate monitor Polar RS800 for heart rate variability analysis during exercise. J Strength Cond Res 32(3): 716-725, 2018-Heart rate variability (HRV) analysis during exercise is an interesting noninvasive tool to measure the cardiovascular response to the stress of exercise. Wearable heart rate monitors are a comfortable option to measure interbeat (RR) intervals while doing physical activities. It is necessary to evaluate the agreement between HRV parameters derived from the RR series recorded by wearable devices and those derived from an electrocardiogram (ECG) during dynamic exercise of low to high intensity. Twenty-three male volunteers performed an exercise stress test on a cycle ergometer. Subjects wore a Polar RS800 device, whereas ECG was also recorded simultaneously to extract the reference RR intervals. A time-frequency spectral analysis was performed to extract the instantaneous mean heart rate (HRM), and the power of low-frequency (PLF) and high-frequency (PHF) components, the latter centered on the respiratory frequency. Analysis was done in intervals of different exercise intensity based on oxygen consumption. Linear correlation, reliability, and agreement were computed in each interval. The agreement between the RR series obtained from the Polar device and from the ECG is high throughout the whole test although the shorter the RR is, the more differences there are. Both methods are interchangeable when analyzing HRV at rest. At high exercise intensity, HRM and PLF still presented a high correlation (ρ &gt; 0.8) and excellent reliability and agreement indices (above 0.9). However, the PHF measurements from the Polar showed reliability and agreement coefficients around 0.5 or lower when the level of the exercise increases (for levels of O2 above 60%).","author":[{"dropping-particle":"","family":"Hernando","given":"David","non-dropping-particle":"","parse-names":false,"suffix":""},{"dropping-particle":"","family":"Garatachea","given":"Nuria","non-dropping-particle":"","parse-names":false,"suffix":""},{"dropping-particle":"","family":"Almeida","given":"Rute","non-dropping-particle":"","parse-names":false,"suffix":""},{"dropping-particle":"","family":"Casajús","given":"Jose A","non-dropping-particle":"","parse-names":false,"suffix":""},{"dropping-particle":"","family":"Bailón","given":"Raquel","non-dropping-particle":"","parse-names":false,"suffix":""}],"container-title":"J Strength Cond Res","id":"ITEM-2","issue":"3","issued":{"date-parts":[["2018"]]},"page":"716-725","title":"Validation of Heart Rate Monitor Polar RS800 for Heart Rate Variability Analysis During Exercise.","type":"article-journal","volume":"32"},"uris":["http://www.mendeley.com/documents/?uuid=e487219e-2bf9-44d1-a959-ff5599cb469b"]}],"mendeley":{"formattedCitation":"[35,36]","plainTextFormattedCitation":"[35,36]","previouslyFormattedCitation":"[35,36]"},"properties":{"noteIndex":0},"schema":"https://github.com/citation-style-language/schema/raw/master/csl-citation.json"}</w:instrText>
      </w:r>
      <w:r w:rsidRPr="00272CA2">
        <w:rPr>
          <w:rFonts w:ascii="Times New Roman" w:hAnsi="Times New Roman" w:cs="Times New Roman"/>
          <w:color w:val="FF0000"/>
          <w:sz w:val="24"/>
          <w:szCs w:val="24"/>
          <w:lang w:val="en-GB"/>
        </w:rPr>
        <w:fldChar w:fldCharType="separate"/>
      </w:r>
      <w:r w:rsidRPr="00272CA2">
        <w:rPr>
          <w:rFonts w:ascii="Times New Roman" w:hAnsi="Times New Roman" w:cs="Times New Roman"/>
          <w:noProof/>
          <w:color w:val="FF0000"/>
          <w:sz w:val="24"/>
          <w:szCs w:val="24"/>
          <w:lang w:val="en-GB"/>
        </w:rPr>
        <w:t>[35,36]</w:t>
      </w:r>
      <w:r w:rsidRPr="00272CA2">
        <w:rPr>
          <w:rFonts w:ascii="Times New Roman" w:hAnsi="Times New Roman" w:cs="Times New Roman"/>
          <w:color w:val="FF0000"/>
          <w:sz w:val="24"/>
          <w:szCs w:val="24"/>
          <w:lang w:val="en-GB"/>
        </w:rPr>
        <w:fldChar w:fldCharType="end"/>
      </w:r>
      <w:r w:rsidRPr="00272CA2">
        <w:rPr>
          <w:rFonts w:ascii="Times New Roman" w:hAnsi="Times New Roman" w:cs="Times New Roman"/>
          <w:color w:val="FF0000"/>
          <w:sz w:val="24"/>
          <w:szCs w:val="24"/>
          <w:lang w:val="en-GB"/>
        </w:rPr>
        <w:t xml:space="preserve">, in addition to good reproducibility indicators </w:t>
      </w:r>
      <w:r w:rsidRPr="00272CA2">
        <w:rPr>
          <w:rFonts w:ascii="Times New Roman" w:hAnsi="Times New Roman" w:cs="Times New Roman"/>
          <w:color w:val="FF0000"/>
          <w:sz w:val="24"/>
          <w:szCs w:val="24"/>
          <w:lang w:val="en-GB"/>
        </w:rPr>
        <w:fldChar w:fldCharType="begin" w:fldLock="1"/>
      </w:r>
      <w:r w:rsidRPr="00272CA2">
        <w:rPr>
          <w:rFonts w:ascii="Times New Roman" w:hAnsi="Times New Roman" w:cs="Times New Roman"/>
          <w:color w:val="FF0000"/>
          <w:sz w:val="24"/>
          <w:szCs w:val="24"/>
          <w:lang w:val="en-GB"/>
        </w:rPr>
        <w:instrText>ADDIN CSL_CITATION {"citationItems":[{"id":"ITEM-1","itemData":{"DOI":"10.1007/s00421-018-3808-0","ISSN":"1439-6327","PMID":"29356949","abstract":"PURPOSE This study was conducted to test, in mountain running route conditions, the accuracy of the Polar V800™ monitor as a suitable device for monitoring the heart rate variability (HRV) of runners. METHOD Eighteen healthy subjects ran a route that included a range of running slopes such as those encountered in trail and ultra-trail races. The comparative study of a V800 and a Holter SEER 12 ECG Recorder™ included the analysis of RR time series and short-term HRV analysis. A correction algorithm was designed to obtain the corrected Polar RR intervals. Six 5-min segments related to different running slopes were considered for each subject. RESULTS The correlation between corrected V800 RR intervals and Holter RR intervals was very high (r = 0.99, p &lt; 0.001), and the bias was less than 1 ms. The limits of agreement (LoA) obtained for SDNN and RMSSD were (- 0.25 to 0.32 ms) and (- 0.90 to 1.08 ms), respectively. The effect size (ES) obtained in the time domain HRV parameters was considered small (ES &lt; 0.2). Frequency domain HRV parameters did not differ (p &gt; 0.05) and were well correlated (r ≥ 0.96, p &lt; 0.001). CONCLUSION Narrow limits of agreement, high correlations and small effect size suggest that the Polar V800 is a valid tool for the analysis of heart rate variability in athletes while running high endurance events such as marathon, trail, and ultra-trail races.","author":[{"dropping-particle":"","family":"Caminal","given":"Pere","non-dropping-particle":"","parse-names":false,"suffix":""},{"dropping-particle":"","family":"Sola","given":"Fuensanta","non-dropping-particle":"","parse-names":false,"suffix":""},{"dropping-particle":"","family":"Gomis","given":"Pedro","non-dropping-particle":"","parse-names":false,"suffix":""},{"dropping-particle":"","family":"Guasch","given":"Eduard","non-dropping-particle":"","parse-names":false,"suffix":""},{"dropping-particle":"","family":"Perera","given":"Alexandre","non-dropping-particle":"","parse-names":false,"suffix":""},{"dropping-particle":"","family":"Soriano","given":"Núria","non-dropping-particle":"","parse-names":false,"suffix":""},{"dropping-particle":"","family":"Mont","given":"Lluis","non-dropping-particle":"","parse-names":false,"suffix":""}],"container-title":"Eur J Appl Physiol","id":"ITEM-1","issue":"3","issued":{"date-parts":[["2018","3"]]},"page":"669-677","title":"Validity of the Polar V800 monitor for measuring heart rate variability in mountain running route conditions.","type":"article-journal","volume":"118"},"uris":["http://www.mendeley.com/documents/?uuid=5684cf88-d368-4a5f-9476-bd89fc93186b"]},{"id":"ITEM-2","itemData":{"DOI":"10.1007/s00421-015-3303-9","ISSN":"1439-6319","author":[{"dropping-particle":"","family":"Giles","given":"David","non-dropping-particle":"","parse-names":false,"suffix":""},{"dropping-particle":"","family":"Draper","given":"Nick","non-dropping-particle":"","parse-names":false,"suffix":""},{"dropping-particle":"","family":"Neil","given":"William","non-dropping-particle":"","parse-names":false,"suffix":""}],"container-title":"Eur J Appl Physiol","id":"ITEM-2","issue":"3","issued":{"date-parts":[["2016","3","26"]]},"page":"563-571","title":"Validity of the Polar V800 heart rate monitor to measure RR intervals at rest","type":"article-journal","volume":"116"},"uris":["http://www.mendeley.com/documents/?uuid=c84630f6-c280-4b54-a9a9-ecb24281fcfe"]},{"id":"ITEM-3","itemData":{"DOI":"10.1519/JSC.0000000000001662","ISSN":"1533-4287","PMID":"27749728","abstract":"Hernando, D, Garatachea, N, Almeida, R, Casajús, JA, and Bailón, R. Validation of heart rate monitor Polar RS800 for heart rate variability analysis during exercise. J Strength Cond Res 32(3): 716-725, 2018-Heart rate variability (HRV) analysis during exercise is an interesting noninvasive tool to measure the cardiovascular response to the stress of exercise. Wearable heart rate monitors are a comfortable option to measure interbeat (RR) intervals while doing physical activities. It is necessary to evaluate the agreement between HRV parameters derived from the RR series recorded by wearable devices and those derived from an electrocardiogram (ECG) during dynamic exercise of low to high intensity. Twenty-three male volunteers performed an exercise stress test on a cycle ergometer. Subjects wore a Polar RS800 device, whereas ECG was also recorded simultaneously to extract the reference RR intervals. A time-frequency spectral analysis was performed to extract the instantaneous mean heart rate (HRM), and the power of low-frequency (PLF) and high-frequency (PHF) components, the latter centered on the respiratory frequency. Analysis was done in intervals of different exercise intensity based on oxygen consumption. Linear correlation, reliability, and agreement were computed in each interval. The agreement between the RR series obtained from the Polar device and from the ECG is high throughout the whole test although the shorter the RR is, the more differences there are. Both methods are interchangeable when analyzing HRV at rest. At high exercise intensity, HRM and PLF still presented a high correlation (ρ &gt; 0.8) and excellent reliability and agreement indices (above 0.9). However, the PHF measurements from the Polar showed reliability and agreement coefficients around 0.5 or lower when the level of the exercise increases (for levels of O2 above 60%).","author":[{"dropping-particle":"","family":"Hernando","given":"David","non-dropping-particle":"","parse-names":false,"suffix":""},{"dropping-particle":"","family":"Garatachea","given":"Nuria","non-dropping-particle":"","parse-names":false,"suffix":""},{"dropping-particle":"","family":"Almeida","given":"Rute","non-dropping-particle":"","parse-names":false,"suffix":""},{"dropping-particle":"","family":"Casajús","given":"Jose A","non-dropping-particle":"","parse-names":false,"suffix":""},{"dropping-particle":"","family":"Bailón","given":"Raquel","non-dropping-particle":"","parse-names":false,"suffix":""}],"container-title":"J Strength Cond Res","id":"ITEM-3","issue":"3","issued":{"date-parts":[["2018"]]},"page":"716-725","title":"Validation of Heart Rate Monitor Polar RS800 for Heart Rate Variability Analysis During Exercise.","type":"article-journal","volume":"32"},"uris":["http://www.mendeley.com/documents/?uuid=e487219e-2bf9-44d1-a959-ff5599cb469b"]},{"id":"ITEM-4","itemData":{"DOI":"10.1111/cpf.12190","ISSN":"14750961","author":[{"dropping-particle":"","family":"Farah","given":"Breno Quintella","non-dropping-particle":"","parse-names":false,"suffix":""},{"dropping-particle":"","family":"Lima","given":"Aluísio Henrique Rodrigues de Andra","non-dropping-particle":"","parse-names":false,"suffix":""},{"dropping-particle":"","family":"Cavalcante","given":"Bruno Remígio","non-dropping-particle":"","parse-names":false,"suffix":""},{"dropping-particle":"","family":"Oliveira","given":"Luciano Machado Ferreira Tenório","non-dropping-particle":"de","parse-names":false,"suffix":""},{"dropping-particle":"","family":"Brito","given":"Anísio Luiz da Silva","non-dropping-particle":"","parse-names":false,"suffix":""},{"dropping-particle":"","family":"Barros","given":"Mauro Virgílio Gomes","non-dropping-particle":"de","parse-names":false,"suffix":""},{"dropping-particle":"","family":"Ritti-Dias","given":"Raphael Mendes","non-dropping-particle":"","parse-names":false,"suffix":""}],"container-title":"Clin Physiol Funct Imaging","id":"ITEM-4","issue":"1","issued":{"date-parts":[["2016","1"]]},"page":"33-39","title":"Intra-individuals and inter- and intra-observer reliability of short-term heart rate variability in adolescents","type":"article-journal","volume":"36"},"uris":["http://www.mendeley.com/documents/?uuid=a71a8664-c727-4e19-9c7c-683d491e5108"]},{"id":"ITEM-5","itemData":{"DOI":"10.1123/pes.2016-0085","ISSN":"0899-8493","author":[{"dropping-particle":"","family":"Silva","given":"Carla Cristiane","non-dropping-particle":"","parse-names":false,"suffix":""},{"dropping-particle":"","family":"Bertollo","given":"Maurizio","non-dropping-particle":"","parse-names":false,"suffix":""},{"dropping-particle":"","family":"Reichert","given":"Felipe Fossati","non-dropping-particle":"","parse-names":false,"suffix":""},{"dropping-particle":"","family":"Boullosa","given":"Daniel Alexandre","non-dropping-particle":"","parse-names":false,"suffix":""},{"dropping-particle":"","family":"Nakamura","given":"Fábio Yuzo","non-dropping-particle":"","parse-names":false,"suffix":""}],"container-title":"Pediatric Exercise Science","id":"ITEM-5","issue":"2","issued":{"date-parts":[["2017","5"]]},"page":"228-236","title":"Reliability of Heart Rate Variability in Children: Influence of Sex and Body Position During Data Collection","type":"article-journal","volume":"29"},"uris":["http://www.mendeley.com/documents/?uuid=6f8c0863-628a-4375-a361-5f5a35d7c604"]}],"mendeley":{"formattedCitation":"[34–38]","plainTextFormattedCitation":"[34–38]","previouslyFormattedCitation":"[34–38]"},"properties":{"noteIndex":0},"schema":"https://github.com/citation-style-language/schema/raw/master/csl-citation.json"}</w:instrText>
      </w:r>
      <w:r w:rsidRPr="00272CA2">
        <w:rPr>
          <w:rFonts w:ascii="Times New Roman" w:hAnsi="Times New Roman" w:cs="Times New Roman"/>
          <w:color w:val="FF0000"/>
          <w:sz w:val="24"/>
          <w:szCs w:val="24"/>
          <w:lang w:val="en-GB"/>
        </w:rPr>
        <w:fldChar w:fldCharType="separate"/>
      </w:r>
      <w:r w:rsidRPr="00272CA2">
        <w:rPr>
          <w:rFonts w:ascii="Times New Roman" w:hAnsi="Times New Roman" w:cs="Times New Roman"/>
          <w:noProof/>
          <w:color w:val="FF0000"/>
          <w:sz w:val="24"/>
          <w:szCs w:val="24"/>
          <w:lang w:val="en-GB"/>
        </w:rPr>
        <w:t>[34–38]</w:t>
      </w:r>
      <w:r w:rsidRPr="00272CA2">
        <w:rPr>
          <w:rFonts w:ascii="Times New Roman" w:hAnsi="Times New Roman" w:cs="Times New Roman"/>
          <w:color w:val="FF0000"/>
          <w:sz w:val="24"/>
          <w:szCs w:val="24"/>
          <w:lang w:val="en-GB"/>
        </w:rPr>
        <w:fldChar w:fldCharType="end"/>
      </w:r>
      <w:r w:rsidRPr="00272CA2">
        <w:rPr>
          <w:rFonts w:ascii="Times New Roman" w:hAnsi="Times New Roman" w:cs="Times New Roman"/>
          <w:color w:val="FF0000"/>
          <w:sz w:val="24"/>
          <w:szCs w:val="24"/>
          <w:lang w:val="en-GB"/>
        </w:rPr>
        <w:t xml:space="preserve">. </w:t>
      </w:r>
    </w:p>
    <w:p w14:paraId="08F13619" w14:textId="5CB6CEA8" w:rsidR="00191892" w:rsidRPr="00272CA2" w:rsidRDefault="00191892" w:rsidP="00191892">
      <w:pPr>
        <w:spacing w:line="480" w:lineRule="auto"/>
        <w:ind w:firstLine="708"/>
        <w:jc w:val="both"/>
        <w:rPr>
          <w:rFonts w:ascii="Times New Roman" w:hAnsi="Times New Roman" w:cs="Times New Roman"/>
          <w:color w:val="FF0000"/>
          <w:sz w:val="24"/>
          <w:szCs w:val="24"/>
          <w:lang w:val="en-GB"/>
        </w:rPr>
      </w:pPr>
      <w:r w:rsidRPr="00272CA2">
        <w:rPr>
          <w:rFonts w:ascii="Times New Roman" w:hAnsi="Times New Roman" w:cs="Times New Roman"/>
          <w:color w:val="FF0000"/>
          <w:sz w:val="24"/>
          <w:szCs w:val="24"/>
          <w:lang w:val="en-GB"/>
        </w:rPr>
        <w:t xml:space="preserve">Following an initial 10-minute period of seated rest for acclimatization, patients were directed to stay seated for an additional 10 minutes, during which resting HRV data was collected. Throughout this period, participants were instructed to refrain from speaking, avoid using electronic devices, and minimize movement. </w:t>
      </w:r>
      <w:proofErr w:type="gramStart"/>
      <w:r w:rsidRPr="00272CA2">
        <w:rPr>
          <w:rFonts w:ascii="Times New Roman" w:hAnsi="Times New Roman" w:cs="Times New Roman"/>
          <w:color w:val="FF0000"/>
          <w:sz w:val="24"/>
          <w:szCs w:val="24"/>
          <w:lang w:val="en-GB"/>
        </w:rPr>
        <w:t>Subsequent to</w:t>
      </w:r>
      <w:proofErr w:type="gramEnd"/>
      <w:r w:rsidRPr="00272CA2">
        <w:rPr>
          <w:rFonts w:ascii="Times New Roman" w:hAnsi="Times New Roman" w:cs="Times New Roman"/>
          <w:color w:val="FF0000"/>
          <w:sz w:val="24"/>
          <w:szCs w:val="24"/>
          <w:lang w:val="en-GB"/>
        </w:rPr>
        <w:t xml:space="preserve"> bronchoprovocation through EVH, R-R intervals were measured during the time intervals of 0-5, 5-10, 10-15, and 25-30 minutes. These periods correspond exactly to the sequenced evaluations in FEV</w:t>
      </w:r>
      <w:r w:rsidRPr="00272CA2">
        <w:rPr>
          <w:rFonts w:ascii="Times New Roman" w:hAnsi="Times New Roman" w:cs="Times New Roman"/>
          <w:color w:val="FF0000"/>
          <w:sz w:val="24"/>
          <w:szCs w:val="24"/>
          <w:vertAlign w:val="subscript"/>
          <w:lang w:val="en-GB"/>
        </w:rPr>
        <w:t>1</w:t>
      </w:r>
      <w:r w:rsidRPr="00272CA2">
        <w:rPr>
          <w:rFonts w:ascii="Times New Roman" w:hAnsi="Times New Roman" w:cs="Times New Roman"/>
          <w:color w:val="FF0000"/>
          <w:sz w:val="24"/>
          <w:szCs w:val="24"/>
          <w:lang w:val="en-GB"/>
        </w:rPr>
        <w:t xml:space="preserve"> after the EVH protocol</w:t>
      </w:r>
      <w:r w:rsidRPr="00272CA2">
        <w:rPr>
          <w:rFonts w:ascii="Times New Roman" w:hAnsi="Times New Roman" w:cs="Times New Roman"/>
          <w:color w:val="FF0000"/>
          <w:sz w:val="24"/>
          <w:szCs w:val="24"/>
          <w:lang w:val="en-GB"/>
        </w:rPr>
        <w:fldChar w:fldCharType="begin" w:fldLock="1"/>
      </w:r>
      <w:r w:rsidRPr="00272CA2">
        <w:rPr>
          <w:rFonts w:ascii="Times New Roman" w:hAnsi="Times New Roman" w:cs="Times New Roman"/>
          <w:color w:val="FF0000"/>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id":"ITEM-2","itemData":{"DOI":"10.1183/13993003.01033-2018","ISSN":"0903-1936","PMID":"30361249","abstract":"Recently, this international task force reported the general considerations for bronchial challenge testing and the performance of the methacholine challenge test, a “direct” airway challenge test. Here, the task force provides an updated description of the pathophysiology and the methods to conduct indirect challenge tests. Because indirect challenge tests trigger airway narrowing through the activation of endogenous pathways that are involved in asthma, indirect challenge tests tend to be specific for asthma and reveal much about the biology of asthma, but may be less sensitive than direct tests for the detection of airway hyperresponsiveness. We provide recommendations for the conduct and interpretation of hyperpnoea challenge tests such as dry air exercise challenge and eucapnic voluntary hyperpnoea that provide a single strong stimulus for airway narrowing. This technical standard expands the recommendations to additional indirect tests such as hypertonic saline, mannitol and adenosine challenge that are incremental tests, but still retain characteristics of other indirect challenges. Assessment of airway hyperresponsiveness, with direct and indirect tests, are valuable tools to understand and to monitor airway function and to characterise the underlying asthma phenotype to guide therapy. The tests should be interpreted within the context of the clinical features of asthma.","author":[{"dropping-particle":"","family":"Hallstrand","given":"Teal S","non-dropping-particle":"","parse-names":false,"suffix":""},{"dropping-particle":"","family":"Leuppi","given":"Joerg D","non-dropping-particle":"","parse-names":false,"suffix":""},{"dropping-particle":"","family":"Joos","given":"Guy","non-dropping-particle":"","parse-names":false,"suffix":""},{"dropping-particle":"","family":"Hall","given":"Graham L","non-dropping-particle":"","parse-names":false,"suffix":""},{"dropping-particle":"","family":"Carlsen","given":"Kai-Håkon","non-dropping-particle":"","parse-names":false,"suffix":""},{"dropping-particle":"","family":"Kaminsky","given":"David A","non-dropping-particle":"","parse-names":false,"suffix":""},{"dropping-particle":"","family":"Coates","given":"Allan L","non-dropping-particle":"","parse-names":false,"suffix":""},{"dropping-particle":"","family":"Cockcroft","given":"Donald W.","non-dropping-particle":"","parse-names":false,"suffix":""},{"dropping-particle":"","family":"Culver","given":"Bruce H","non-dropping-particle":"","parse-names":false,"suffix":""},{"dropping-particle":"","family":"Diamant","given":"Zuzana","non-dropping-particle":"","parse-names":false,"suffix":""},{"dropping-particle":"","family":"Gauvreau","given":"Gail M.","non-dropping-particle":"","parse-names":false,"suffix":""},{"dropping-particle":"","family":"Horvath","given":"Ildiko","non-dropping-particle":"","parse-names":false,"suffix":""},{"dropping-particle":"","family":"Jongh","given":"Frans H.C.","non-dropping-particle":"de","parse-names":false,"suffix":""},{"dropping-particle":"","family":"Laube","given":"Beth L","non-dropping-particle":"","parse-names":false,"suffix":""},{"dropping-particle":"","family":"Sterk","given":"Peter J","non-dropping-particle":"","parse-names":false,"suffix":""},{"dropping-particle":"","family":"Wanger","given":"Jack","non-dropping-particle":"","parse-names":false,"suffix":""}],"container-title":"Eur Respir J","id":"ITEM-2","issue":"5","issued":{"date-parts":[["2018"]]},"page":"1801033","title":"ERS technical standard on bronchial challenge testing: pathophysiology and methodology of indirect airway challenge testing","type":"article-journal","volume":"52"},"uris":["http://www.mendeley.com/documents/?uuid=7617ecc0-ff72-4762-a536-4dc2d49bed9e"]}],"mendeley":{"formattedCitation":"[2,5]","plainTextFormattedCitation":"[2,5]","previouslyFormattedCitation":"[2,5]"},"properties":{"noteIndex":0},"schema":"https://github.com/citation-style-language/schema/raw/master/csl-citation.json"}</w:instrText>
      </w:r>
      <w:r w:rsidRPr="00272CA2">
        <w:rPr>
          <w:rFonts w:ascii="Times New Roman" w:hAnsi="Times New Roman" w:cs="Times New Roman"/>
          <w:color w:val="FF0000"/>
          <w:sz w:val="24"/>
          <w:szCs w:val="24"/>
          <w:lang w:val="en-GB"/>
        </w:rPr>
        <w:fldChar w:fldCharType="separate"/>
      </w:r>
      <w:r w:rsidRPr="00272CA2">
        <w:rPr>
          <w:rFonts w:ascii="Times New Roman" w:hAnsi="Times New Roman" w:cs="Times New Roman"/>
          <w:noProof/>
          <w:color w:val="FF0000"/>
          <w:sz w:val="24"/>
          <w:szCs w:val="24"/>
          <w:lang w:val="en-GB"/>
        </w:rPr>
        <w:t>[2,5]</w:t>
      </w:r>
      <w:r w:rsidRPr="00272CA2">
        <w:rPr>
          <w:rFonts w:ascii="Times New Roman" w:hAnsi="Times New Roman" w:cs="Times New Roman"/>
          <w:color w:val="FF0000"/>
          <w:sz w:val="24"/>
          <w:szCs w:val="24"/>
          <w:lang w:val="en-GB"/>
        </w:rPr>
        <w:fldChar w:fldCharType="end"/>
      </w:r>
      <w:r w:rsidRPr="00272CA2">
        <w:rPr>
          <w:rFonts w:ascii="Times New Roman" w:hAnsi="Times New Roman" w:cs="Times New Roman"/>
          <w:color w:val="FF0000"/>
          <w:sz w:val="24"/>
          <w:szCs w:val="24"/>
          <w:lang w:val="en-GB"/>
        </w:rPr>
        <w:t>.</w:t>
      </w:r>
    </w:p>
    <w:p w14:paraId="28B50732" w14:textId="77777777" w:rsidR="00191892" w:rsidRPr="00272CA2" w:rsidRDefault="00191892" w:rsidP="00191892">
      <w:pPr>
        <w:spacing w:line="480" w:lineRule="auto"/>
        <w:ind w:firstLine="708"/>
        <w:jc w:val="both"/>
        <w:rPr>
          <w:rFonts w:ascii="Times New Roman" w:hAnsi="Times New Roman" w:cs="Times New Roman"/>
          <w:color w:val="FF0000"/>
          <w:sz w:val="24"/>
          <w:szCs w:val="24"/>
          <w:lang w:val="en-GB"/>
        </w:rPr>
      </w:pPr>
      <w:r w:rsidRPr="00272CA2">
        <w:rPr>
          <w:rFonts w:ascii="Times New Roman" w:hAnsi="Times New Roman" w:cs="Times New Roman"/>
          <w:color w:val="FF0000"/>
          <w:sz w:val="24"/>
          <w:szCs w:val="24"/>
          <w:lang w:val="en-GB"/>
        </w:rPr>
        <w:lastRenderedPageBreak/>
        <w:t xml:space="preserve">The captured R-R intervals were transferred to a computer through an infrared signal and recorded using the Polar-Pro-Trainer5TM® software. The next step consisted of transforming these data into files in txt.doc format, which were later </w:t>
      </w:r>
      <w:proofErr w:type="spellStart"/>
      <w:r w:rsidRPr="00272CA2">
        <w:rPr>
          <w:rFonts w:ascii="Times New Roman" w:hAnsi="Times New Roman" w:cs="Times New Roman"/>
          <w:color w:val="FF0000"/>
          <w:sz w:val="24"/>
          <w:szCs w:val="24"/>
          <w:lang w:val="en-GB"/>
        </w:rPr>
        <w:t>analyzed</w:t>
      </w:r>
      <w:proofErr w:type="spellEnd"/>
      <w:r w:rsidRPr="00272CA2">
        <w:rPr>
          <w:rFonts w:ascii="Times New Roman" w:hAnsi="Times New Roman" w:cs="Times New Roman"/>
          <w:color w:val="FF0000"/>
          <w:sz w:val="24"/>
          <w:szCs w:val="24"/>
          <w:lang w:val="en-GB"/>
        </w:rPr>
        <w:t xml:space="preserve"> using an HRV software (</w:t>
      </w:r>
      <w:proofErr w:type="spellStart"/>
      <w:r w:rsidRPr="00272CA2">
        <w:rPr>
          <w:rFonts w:ascii="Times New Roman" w:hAnsi="Times New Roman" w:cs="Times New Roman"/>
          <w:color w:val="FF0000"/>
          <w:sz w:val="24"/>
          <w:szCs w:val="24"/>
          <w:lang w:val="en-GB"/>
        </w:rPr>
        <w:t>Kubios</w:t>
      </w:r>
      <w:proofErr w:type="spellEnd"/>
      <w:r w:rsidRPr="00272CA2">
        <w:rPr>
          <w:rFonts w:ascii="Times New Roman" w:hAnsi="Times New Roman" w:cs="Times New Roman"/>
          <w:color w:val="FF0000"/>
          <w:sz w:val="24"/>
          <w:szCs w:val="24"/>
          <w:lang w:val="en-GB"/>
        </w:rPr>
        <w:t xml:space="preserve">® version 3.3.1, Kuopio, Finland). </w:t>
      </w:r>
    </w:p>
    <w:p w14:paraId="27E62F53" w14:textId="19A4318B" w:rsidR="00191892" w:rsidRPr="00272CA2" w:rsidRDefault="00191892" w:rsidP="00191892">
      <w:pPr>
        <w:spacing w:line="480" w:lineRule="auto"/>
        <w:ind w:firstLine="708"/>
        <w:jc w:val="both"/>
        <w:rPr>
          <w:rFonts w:ascii="Times New Roman" w:hAnsi="Times New Roman" w:cs="Times New Roman"/>
          <w:color w:val="FF0000"/>
          <w:sz w:val="24"/>
          <w:szCs w:val="24"/>
          <w:lang w:val="en-GB"/>
        </w:rPr>
      </w:pPr>
      <w:r w:rsidRPr="00272CA2">
        <w:rPr>
          <w:rFonts w:ascii="Times New Roman" w:hAnsi="Times New Roman" w:cs="Times New Roman"/>
          <w:color w:val="FF0000"/>
          <w:sz w:val="24"/>
          <w:szCs w:val="24"/>
          <w:lang w:val="en-GB"/>
        </w:rPr>
        <w:t xml:space="preserve">After visually inspecting the recordings, ectopic beats (those differing by more than 20% from the previous interval) were eliminated using an automated filter within the </w:t>
      </w:r>
      <w:proofErr w:type="spellStart"/>
      <w:r w:rsidRPr="00272CA2">
        <w:rPr>
          <w:rFonts w:ascii="Times New Roman" w:hAnsi="Times New Roman" w:cs="Times New Roman"/>
          <w:color w:val="FF0000"/>
          <w:sz w:val="24"/>
          <w:szCs w:val="24"/>
          <w:lang w:val="en-GB"/>
        </w:rPr>
        <w:t>Kubios</w:t>
      </w:r>
      <w:proofErr w:type="spellEnd"/>
      <w:r w:rsidRPr="00272CA2">
        <w:rPr>
          <w:rFonts w:ascii="Times New Roman" w:hAnsi="Times New Roman" w:cs="Times New Roman"/>
          <w:color w:val="FF0000"/>
          <w:sz w:val="24"/>
          <w:szCs w:val="24"/>
          <w:lang w:val="en-GB"/>
        </w:rPr>
        <w:t xml:space="preserve"> software. This process adhered to the recommendation of not exceeding 3% of the signal. The Task Force for HRV</w:t>
      </w:r>
      <w:r w:rsidRPr="00272CA2">
        <w:rPr>
          <w:rFonts w:ascii="Times New Roman" w:hAnsi="Times New Roman" w:cs="Times New Roman"/>
          <w:color w:val="FF0000"/>
          <w:sz w:val="24"/>
          <w:szCs w:val="24"/>
          <w:lang w:val="en-GB"/>
        </w:rPr>
        <w:fldChar w:fldCharType="begin" w:fldLock="1"/>
      </w:r>
      <w:r w:rsidRPr="00272CA2">
        <w:rPr>
          <w:rFonts w:ascii="Times New Roman" w:hAnsi="Times New Roman" w:cs="Times New Roman"/>
          <w:color w:val="FF0000"/>
          <w:sz w:val="24"/>
          <w:szCs w:val="24"/>
          <w:lang w:val="en-GB"/>
        </w:rPr>
        <w:instrText>ADDIN CSL_CITATION {"citationItems":[{"id":"ITEM-1","itemData":{"ISSN":"0195-668X","PMID":"8737210","container-title":"Eur Heart J","id":"ITEM-1","issue":"3","issued":{"date-parts":[["1996"]]},"page":"354-81","title":"Heart rate variability. Standards of measurement, physiological interpretation, and clinical use. Task Force of the European Society of Cardiology and the North American Society of Pacing and Electrophysiology.","type":"article-journal","volume":"17"},"uris":["http://www.mendeley.com/documents/?uuid=2d54fcab-3457-4b93-b89b-3e8086c41d8b"]}],"mendeley":{"formattedCitation":"[39]","plainTextFormattedCitation":"[39]","previouslyFormattedCitation":"[39]"},"properties":{"noteIndex":0},"schema":"https://github.com/citation-style-language/schema/raw/master/csl-citation.json"}</w:instrText>
      </w:r>
      <w:r w:rsidRPr="00272CA2">
        <w:rPr>
          <w:rFonts w:ascii="Times New Roman" w:hAnsi="Times New Roman" w:cs="Times New Roman"/>
          <w:color w:val="FF0000"/>
          <w:sz w:val="24"/>
          <w:szCs w:val="24"/>
          <w:lang w:val="en-GB"/>
        </w:rPr>
        <w:fldChar w:fldCharType="separate"/>
      </w:r>
      <w:r w:rsidRPr="00272CA2">
        <w:rPr>
          <w:rFonts w:ascii="Times New Roman" w:hAnsi="Times New Roman" w:cs="Times New Roman"/>
          <w:noProof/>
          <w:color w:val="FF0000"/>
          <w:sz w:val="24"/>
          <w:szCs w:val="24"/>
          <w:lang w:val="en-GB"/>
        </w:rPr>
        <w:t>[39]</w:t>
      </w:r>
      <w:r w:rsidRPr="00272CA2">
        <w:rPr>
          <w:rFonts w:ascii="Times New Roman" w:hAnsi="Times New Roman" w:cs="Times New Roman"/>
          <w:color w:val="FF0000"/>
          <w:sz w:val="24"/>
          <w:szCs w:val="24"/>
          <w:lang w:val="en-GB"/>
        </w:rPr>
        <w:fldChar w:fldCharType="end"/>
      </w:r>
      <w:r w:rsidRPr="00272CA2">
        <w:rPr>
          <w:rFonts w:ascii="Times New Roman" w:hAnsi="Times New Roman" w:cs="Times New Roman"/>
          <w:color w:val="FF0000"/>
          <w:sz w:val="24"/>
          <w:szCs w:val="24"/>
          <w:lang w:val="en-GB"/>
        </w:rPr>
        <w:t xml:space="preserve"> also recommends at least 5 minutes to assess short-term HRV. Therefore, the signals lasted for at least 5 minutes of stationary signals. If any signal is less than 5 minutes this data would need to be deleted (no data was excluded). After these procedures, the time-domain variables of HRV, such as standard-deviation of all RR intervals (SDNN), root mean square of the squared differences between adjacent normal RR intervals (RMSSD), and the percentage of adjacent intervals over 50ms (PNN50) were obtained.</w:t>
      </w:r>
    </w:p>
    <w:p w14:paraId="1A597E78" w14:textId="1250269E" w:rsidR="00F0417A" w:rsidRPr="00272CA2" w:rsidRDefault="00F0417A" w:rsidP="006E790A">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The tests were always performed in the morning and the laboratory room was air conditioned</w:t>
      </w:r>
      <w:r w:rsidR="00196BE3"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with an average temperature and relative humidity of 21.7±0.7C° and 50.4± 3.1%, respectively.</w:t>
      </w:r>
    </w:p>
    <w:p w14:paraId="20484B86" w14:textId="4986155C" w:rsidR="00F0417A" w:rsidRPr="00272CA2" w:rsidRDefault="000A4AB8" w:rsidP="006E790A">
      <w:pPr>
        <w:spacing w:line="480" w:lineRule="auto"/>
        <w:jc w:val="both"/>
        <w:rPr>
          <w:rFonts w:ascii="Times New Roman" w:hAnsi="Times New Roman" w:cs="Times New Roman"/>
          <w:i/>
          <w:iCs/>
          <w:sz w:val="24"/>
          <w:szCs w:val="24"/>
          <w:lang w:val="en-GB"/>
        </w:rPr>
      </w:pPr>
      <w:bookmarkStart w:id="3" w:name="_Hlk104189367"/>
      <w:r w:rsidRPr="00272CA2">
        <w:rPr>
          <w:rFonts w:ascii="Times New Roman" w:hAnsi="Times New Roman" w:cs="Times New Roman"/>
          <w:i/>
          <w:iCs/>
          <w:sz w:val="24"/>
          <w:szCs w:val="24"/>
          <w:lang w:val="en-GB"/>
        </w:rPr>
        <w:t>2</w:t>
      </w:r>
      <w:r w:rsidRPr="00771E79">
        <w:rPr>
          <w:rFonts w:ascii="Times New Roman" w:hAnsi="Times New Roman" w:cs="Times New Roman"/>
          <w:i/>
          <w:iCs/>
          <w:color w:val="FF0000"/>
          <w:sz w:val="24"/>
          <w:szCs w:val="24"/>
          <w:lang w:val="en-GB"/>
        </w:rPr>
        <w:t>.</w:t>
      </w:r>
      <w:r w:rsidR="00A27F0F" w:rsidRPr="00771E79">
        <w:rPr>
          <w:rFonts w:ascii="Times New Roman" w:hAnsi="Times New Roman" w:cs="Times New Roman"/>
          <w:i/>
          <w:iCs/>
          <w:color w:val="FF0000"/>
          <w:sz w:val="24"/>
          <w:szCs w:val="24"/>
          <w:lang w:val="en-GB"/>
        </w:rPr>
        <w:t>5</w:t>
      </w:r>
      <w:r w:rsidRPr="00771E79">
        <w:rPr>
          <w:rFonts w:ascii="Times New Roman" w:hAnsi="Times New Roman" w:cs="Times New Roman"/>
          <w:i/>
          <w:iCs/>
          <w:color w:val="FF0000"/>
          <w:sz w:val="24"/>
          <w:szCs w:val="24"/>
          <w:lang w:val="en-GB"/>
        </w:rPr>
        <w:t xml:space="preserve"> </w:t>
      </w:r>
      <w:r w:rsidR="00BA2223" w:rsidRPr="00272CA2">
        <w:rPr>
          <w:rFonts w:ascii="Times New Roman" w:hAnsi="Times New Roman" w:cs="Times New Roman"/>
          <w:i/>
          <w:iCs/>
          <w:sz w:val="24"/>
          <w:szCs w:val="24"/>
          <w:lang w:val="en-GB"/>
        </w:rPr>
        <w:t>Statistical analysis</w:t>
      </w:r>
    </w:p>
    <w:bookmarkEnd w:id="3"/>
    <w:p w14:paraId="338281E7" w14:textId="63954755" w:rsidR="00BA2223" w:rsidRPr="00272CA2" w:rsidRDefault="00BA2223" w:rsidP="006E790A">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Mean and standard deviation were used to present continuous variables, while categorical data were presented using absolute values and relative frequencies. Statistical analysis was performed using the Statistical Package for Social Science</w:t>
      </w:r>
      <w:r w:rsidR="00936776"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SPSS</w:t>
      </w:r>
      <w:r w:rsidR="00E560CE" w:rsidRPr="00272CA2">
        <w:rPr>
          <w:rFonts w:ascii="Times New Roman" w:hAnsi="Times New Roman" w:cs="Times New Roman"/>
          <w:sz w:val="24"/>
          <w:szCs w:val="24"/>
          <w:lang w:val="en-GB"/>
        </w:rPr>
        <w:t>)</w:t>
      </w:r>
      <w:r w:rsidR="00FC7700"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version</w:t>
      </w:r>
      <w:r w:rsidR="00936776"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21.</w:t>
      </w:r>
      <w:r w:rsidRPr="00272CA2">
        <w:rPr>
          <w:lang w:val="en-GB"/>
        </w:rPr>
        <w:t xml:space="preserve"> </w:t>
      </w:r>
      <w:r w:rsidRPr="00272CA2">
        <w:rPr>
          <w:rFonts w:ascii="Times New Roman" w:hAnsi="Times New Roman" w:cs="Times New Roman"/>
          <w:sz w:val="24"/>
          <w:szCs w:val="24"/>
          <w:lang w:val="en-GB"/>
        </w:rPr>
        <w:t>The Shapiro Wilk test was applied to test the normality assumption.</w:t>
      </w:r>
    </w:p>
    <w:p w14:paraId="73E8CF64" w14:textId="00F0547E" w:rsidR="00F06893" w:rsidRPr="00272CA2" w:rsidRDefault="00FD1B18" w:rsidP="006E790A">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C</w:t>
      </w:r>
      <w:r w:rsidR="00BA2223" w:rsidRPr="00272CA2">
        <w:rPr>
          <w:rFonts w:ascii="Times New Roman" w:hAnsi="Times New Roman" w:cs="Times New Roman"/>
          <w:sz w:val="24"/>
          <w:szCs w:val="24"/>
          <w:lang w:val="en-GB"/>
        </w:rPr>
        <w:t>hi-square test w</w:t>
      </w:r>
      <w:r w:rsidRPr="00272CA2">
        <w:rPr>
          <w:rFonts w:ascii="Times New Roman" w:hAnsi="Times New Roman" w:cs="Times New Roman"/>
          <w:sz w:val="24"/>
          <w:szCs w:val="24"/>
          <w:lang w:val="en-GB"/>
        </w:rPr>
        <w:t>as</w:t>
      </w:r>
      <w:r w:rsidR="00BA2223" w:rsidRPr="00272CA2">
        <w:rPr>
          <w:rFonts w:ascii="Times New Roman" w:hAnsi="Times New Roman" w:cs="Times New Roman"/>
          <w:sz w:val="24"/>
          <w:szCs w:val="24"/>
          <w:lang w:val="en-GB"/>
        </w:rPr>
        <w:t xml:space="preserve"> used to assess the differences between proportions, while the comparison between the means in the different groups was performed by the t</w:t>
      </w:r>
      <w:r w:rsidR="00726562" w:rsidRPr="00272CA2">
        <w:rPr>
          <w:rFonts w:ascii="Times New Roman" w:hAnsi="Times New Roman" w:cs="Times New Roman"/>
          <w:sz w:val="24"/>
          <w:szCs w:val="24"/>
          <w:lang w:val="en-GB"/>
        </w:rPr>
        <w:t>-</w:t>
      </w:r>
      <w:r w:rsidR="00BA2223" w:rsidRPr="00272CA2">
        <w:rPr>
          <w:rFonts w:ascii="Times New Roman" w:hAnsi="Times New Roman" w:cs="Times New Roman"/>
          <w:sz w:val="24"/>
          <w:szCs w:val="24"/>
          <w:lang w:val="en-GB"/>
        </w:rPr>
        <w:t>tests</w:t>
      </w:r>
      <w:r w:rsidR="00F06893" w:rsidRPr="00272CA2">
        <w:rPr>
          <w:rFonts w:ascii="Times New Roman" w:hAnsi="Times New Roman" w:cs="Times New Roman"/>
          <w:sz w:val="24"/>
          <w:szCs w:val="24"/>
          <w:lang w:val="en-GB"/>
        </w:rPr>
        <w:t>.</w:t>
      </w:r>
    </w:p>
    <w:p w14:paraId="5D7FEDB8" w14:textId="05779355" w:rsidR="00BA2223" w:rsidRPr="00272CA2" w:rsidRDefault="00BA2223" w:rsidP="00391FD3">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lastRenderedPageBreak/>
        <w:t>To compare the effects between the HRV</w:t>
      </w:r>
      <w:r w:rsidR="00812F8A"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 xml:space="preserve">variables </w:t>
      </w:r>
      <w:r w:rsidR="00812F8A" w:rsidRPr="00272CA2">
        <w:rPr>
          <w:rFonts w:ascii="Times New Roman" w:hAnsi="Times New Roman" w:cs="Times New Roman"/>
          <w:sz w:val="24"/>
          <w:szCs w:val="24"/>
          <w:lang w:val="en-GB"/>
        </w:rPr>
        <w:t>and FEV</w:t>
      </w:r>
      <w:r w:rsidR="00812F8A" w:rsidRPr="00272CA2">
        <w:rPr>
          <w:rFonts w:ascii="Times New Roman" w:hAnsi="Times New Roman" w:cs="Times New Roman"/>
          <w:sz w:val="24"/>
          <w:szCs w:val="24"/>
          <w:vertAlign w:val="subscript"/>
          <w:lang w:val="en-GB"/>
        </w:rPr>
        <w:t>1</w:t>
      </w:r>
      <w:r w:rsidR="00812F8A"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 xml:space="preserve">according to the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Pr="00272CA2">
        <w:rPr>
          <w:rFonts w:ascii="Times New Roman" w:hAnsi="Times New Roman" w:cs="Times New Roman"/>
          <w:sz w:val="24"/>
          <w:szCs w:val="24"/>
          <w:lang w:val="en-GB"/>
        </w:rPr>
        <w:t>, during the evaluated times, and their interactions</w:t>
      </w:r>
      <w:r w:rsidR="00E74F8E"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group</w:t>
      </w:r>
      <w:r w:rsidR="00936776"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x</w:t>
      </w:r>
      <w:r w:rsidR="00936776"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time</w:t>
      </w:r>
      <w:r w:rsidR="00936776"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x</w:t>
      </w:r>
      <w:r w:rsidR="00936776"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 xml:space="preserve">interaction), </w:t>
      </w:r>
      <w:bookmarkStart w:id="4" w:name="_Hlk104189332"/>
      <w:r w:rsidRPr="00272CA2">
        <w:rPr>
          <w:rFonts w:ascii="Times New Roman" w:hAnsi="Times New Roman" w:cs="Times New Roman"/>
          <w:sz w:val="24"/>
          <w:szCs w:val="24"/>
          <w:lang w:val="en-GB"/>
        </w:rPr>
        <w:t>Generalized Estimating Equations</w:t>
      </w:r>
      <w:bookmarkEnd w:id="4"/>
      <w:r w:rsidR="00936776"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 xml:space="preserve">(GEE) were used, followed by Bonferroni's post hoc test with correction for multiple comparisons. Bilateral p values were </w:t>
      </w:r>
      <w:r w:rsidR="00812F8A" w:rsidRPr="00272CA2">
        <w:rPr>
          <w:rFonts w:ascii="Times New Roman" w:hAnsi="Times New Roman" w:cs="Times New Roman"/>
          <w:sz w:val="24"/>
          <w:szCs w:val="24"/>
          <w:lang w:val="en-GB"/>
        </w:rPr>
        <w:t>calculated, and t</w:t>
      </w:r>
      <w:r w:rsidRPr="00272CA2">
        <w:rPr>
          <w:rFonts w:ascii="Times New Roman" w:hAnsi="Times New Roman" w:cs="Times New Roman"/>
          <w:sz w:val="24"/>
          <w:szCs w:val="24"/>
          <w:lang w:val="en-GB"/>
        </w:rPr>
        <w:t xml:space="preserve">he significance level adopted was 5%. </w:t>
      </w:r>
    </w:p>
    <w:p w14:paraId="1F35038F" w14:textId="77777777" w:rsidR="00E8787A" w:rsidRPr="00272CA2" w:rsidRDefault="00E8787A" w:rsidP="006E790A">
      <w:pPr>
        <w:spacing w:line="480" w:lineRule="auto"/>
        <w:rPr>
          <w:rFonts w:ascii="Times New Roman" w:hAnsi="Times New Roman" w:cs="Times New Roman"/>
          <w:sz w:val="24"/>
          <w:szCs w:val="24"/>
          <w:lang w:val="en-GB"/>
        </w:rPr>
      </w:pPr>
      <w:r w:rsidRPr="00272CA2">
        <w:rPr>
          <w:rFonts w:ascii="Times New Roman" w:hAnsi="Times New Roman" w:cs="Times New Roman"/>
          <w:sz w:val="24"/>
          <w:szCs w:val="24"/>
          <w:lang w:val="en-GB"/>
        </w:rPr>
        <w:br w:type="page"/>
      </w:r>
    </w:p>
    <w:p w14:paraId="6D07E0EA" w14:textId="31E1E073" w:rsidR="00BA2223" w:rsidRPr="00272CA2" w:rsidRDefault="000A4AB8" w:rsidP="006E790A">
      <w:pPr>
        <w:spacing w:line="480" w:lineRule="auto"/>
        <w:jc w:val="both"/>
        <w:rPr>
          <w:rFonts w:ascii="Times New Roman" w:hAnsi="Times New Roman" w:cs="Times New Roman"/>
          <w:b/>
          <w:bCs/>
          <w:sz w:val="24"/>
          <w:szCs w:val="24"/>
          <w:lang w:val="en-GB"/>
        </w:rPr>
      </w:pPr>
      <w:r w:rsidRPr="00272CA2">
        <w:rPr>
          <w:rFonts w:ascii="Times New Roman" w:hAnsi="Times New Roman" w:cs="Times New Roman"/>
          <w:b/>
          <w:bCs/>
          <w:sz w:val="24"/>
          <w:szCs w:val="24"/>
          <w:lang w:val="en-GB"/>
        </w:rPr>
        <w:lastRenderedPageBreak/>
        <w:t xml:space="preserve">3.0 </w:t>
      </w:r>
      <w:r w:rsidR="00BA2223" w:rsidRPr="00272CA2">
        <w:rPr>
          <w:rFonts w:ascii="Times New Roman" w:hAnsi="Times New Roman" w:cs="Times New Roman"/>
          <w:b/>
          <w:bCs/>
          <w:sz w:val="24"/>
          <w:szCs w:val="24"/>
          <w:lang w:val="en-GB"/>
        </w:rPr>
        <w:t>R</w:t>
      </w:r>
      <w:r w:rsidR="00FF3CC6" w:rsidRPr="00272CA2">
        <w:rPr>
          <w:rFonts w:ascii="Times New Roman" w:hAnsi="Times New Roman" w:cs="Times New Roman"/>
          <w:b/>
          <w:bCs/>
          <w:sz w:val="24"/>
          <w:szCs w:val="24"/>
          <w:lang w:val="en-GB"/>
        </w:rPr>
        <w:t>esults</w:t>
      </w:r>
    </w:p>
    <w:p w14:paraId="260F14A1" w14:textId="0DBBC262" w:rsidR="00BA2223" w:rsidRPr="00272CA2" w:rsidRDefault="00BA2223" w:rsidP="006E790A">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The study included 54 asthmatic individuals</w:t>
      </w:r>
      <w:r w:rsidR="00EA010E"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51.9% female</w:t>
      </w:r>
      <w:r w:rsidR="00F97005" w:rsidRPr="00272CA2">
        <w:rPr>
          <w:rFonts w:ascii="Times New Roman" w:hAnsi="Times New Roman" w:cs="Times New Roman"/>
          <w:sz w:val="24"/>
          <w:szCs w:val="24"/>
          <w:lang w:val="en-GB"/>
        </w:rPr>
        <w:t>;</w:t>
      </w:r>
      <w:r w:rsidR="00EA010E" w:rsidRPr="00272CA2">
        <w:rPr>
          <w:rFonts w:ascii="Times New Roman" w:hAnsi="Times New Roman" w:cs="Times New Roman"/>
          <w:sz w:val="24"/>
          <w:szCs w:val="24"/>
          <w:lang w:val="en-GB"/>
        </w:rPr>
        <w:t xml:space="preserve"> </w:t>
      </w:r>
      <w:r w:rsidR="00A15CAB" w:rsidRPr="00272CA2">
        <w:rPr>
          <w:rFonts w:ascii="Times New Roman" w:hAnsi="Times New Roman" w:cs="Times New Roman"/>
          <w:sz w:val="24"/>
          <w:szCs w:val="24"/>
          <w:lang w:val="en-GB"/>
        </w:rPr>
        <w:t>48.1% male</w:t>
      </w:r>
      <w:r w:rsidRPr="00272CA2">
        <w:rPr>
          <w:rFonts w:ascii="Times New Roman" w:hAnsi="Times New Roman" w:cs="Times New Roman"/>
          <w:sz w:val="24"/>
          <w:szCs w:val="24"/>
          <w:lang w:val="en-GB"/>
        </w:rPr>
        <w:t>), with a mean age of 12.5±3.6 years</w:t>
      </w:r>
      <w:r w:rsidR="00EA010E" w:rsidRPr="00272CA2">
        <w:rPr>
          <w:rFonts w:ascii="Times New Roman" w:hAnsi="Times New Roman" w:cs="Times New Roman"/>
          <w:sz w:val="24"/>
          <w:szCs w:val="24"/>
          <w:lang w:val="en-GB"/>
        </w:rPr>
        <w:t xml:space="preserve"> </w:t>
      </w:r>
      <w:r w:rsidR="003317A2" w:rsidRPr="00272CA2">
        <w:rPr>
          <w:rFonts w:ascii="Times New Roman" w:hAnsi="Times New Roman" w:cs="Times New Roman"/>
          <w:sz w:val="24"/>
          <w:szCs w:val="24"/>
          <w:lang w:val="en-GB"/>
        </w:rPr>
        <w:t xml:space="preserve">(range </w:t>
      </w:r>
      <w:r w:rsidR="001B23E5" w:rsidRPr="00272CA2">
        <w:rPr>
          <w:rFonts w:ascii="Times New Roman" w:hAnsi="Times New Roman" w:cs="Times New Roman"/>
          <w:sz w:val="24"/>
          <w:szCs w:val="24"/>
          <w:lang w:val="en-GB"/>
        </w:rPr>
        <w:t>10</w:t>
      </w:r>
      <w:r w:rsidR="003317A2" w:rsidRPr="00272CA2">
        <w:rPr>
          <w:rFonts w:ascii="Times New Roman" w:hAnsi="Times New Roman" w:cs="Times New Roman"/>
          <w:sz w:val="24"/>
          <w:szCs w:val="24"/>
          <w:lang w:val="en-GB"/>
        </w:rPr>
        <w:t>-19</w:t>
      </w:r>
      <w:r w:rsidR="00EA010E" w:rsidRPr="00272CA2">
        <w:rPr>
          <w:rFonts w:ascii="Times New Roman" w:hAnsi="Times New Roman" w:cs="Times New Roman"/>
          <w:sz w:val="24"/>
          <w:szCs w:val="24"/>
          <w:lang w:val="en-GB"/>
        </w:rPr>
        <w:t xml:space="preserve"> </w:t>
      </w:r>
      <w:r w:rsidR="003317A2" w:rsidRPr="00272CA2">
        <w:rPr>
          <w:rFonts w:ascii="Times New Roman" w:hAnsi="Times New Roman" w:cs="Times New Roman"/>
          <w:sz w:val="24"/>
          <w:szCs w:val="24"/>
          <w:lang w:val="en-GB"/>
        </w:rPr>
        <w:t>years)</w:t>
      </w:r>
      <w:r w:rsidRPr="00272CA2">
        <w:rPr>
          <w:rFonts w:ascii="Times New Roman" w:hAnsi="Times New Roman" w:cs="Times New Roman"/>
          <w:sz w:val="24"/>
          <w:szCs w:val="24"/>
          <w:lang w:val="en-GB"/>
        </w:rPr>
        <w:t xml:space="preserve">. </w:t>
      </w:r>
      <w:r w:rsidR="002B1AF3" w:rsidRPr="00272CA2">
        <w:rPr>
          <w:rFonts w:ascii="Times New Roman" w:hAnsi="Times New Roman" w:cs="Times New Roman"/>
          <w:sz w:val="24"/>
          <w:szCs w:val="24"/>
          <w:lang w:val="en-GB"/>
        </w:rPr>
        <w:t>Thirty</w:t>
      </w:r>
      <w:r w:rsidR="00EA010E"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 xml:space="preserve">(55.5%) </w:t>
      </w:r>
      <w:r w:rsidR="00E560CE" w:rsidRPr="00272CA2">
        <w:rPr>
          <w:rFonts w:ascii="Times New Roman" w:hAnsi="Times New Roman" w:cs="Times New Roman"/>
          <w:sz w:val="24"/>
          <w:szCs w:val="24"/>
          <w:lang w:val="en-GB"/>
        </w:rPr>
        <w:t xml:space="preserve">participants </w:t>
      </w:r>
      <w:r w:rsidRPr="00272CA2">
        <w:rPr>
          <w:rFonts w:ascii="Times New Roman" w:hAnsi="Times New Roman" w:cs="Times New Roman"/>
          <w:sz w:val="24"/>
          <w:szCs w:val="24"/>
          <w:lang w:val="en-GB"/>
        </w:rPr>
        <w:t xml:space="preserve">were diagnosed with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Pr="00272CA2">
        <w:rPr>
          <w:rFonts w:ascii="Times New Roman" w:hAnsi="Times New Roman" w:cs="Times New Roman"/>
          <w:sz w:val="24"/>
          <w:szCs w:val="24"/>
          <w:lang w:val="en-GB"/>
        </w:rPr>
        <w:t>, of which 20</w:t>
      </w:r>
      <w:r w:rsidR="00EA010E"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66.7%) were classified as mild, 9</w:t>
      </w:r>
      <w:r w:rsidR="00EA010E"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30%) moderate and 1</w:t>
      </w:r>
      <w:r w:rsidR="00EA010E"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 xml:space="preserve">(3.3%) severe. The characterization of the sample according to the diagnosis of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Pr="00272CA2">
        <w:rPr>
          <w:rFonts w:ascii="Times New Roman" w:hAnsi="Times New Roman" w:cs="Times New Roman"/>
          <w:sz w:val="24"/>
          <w:szCs w:val="24"/>
          <w:lang w:val="en-GB"/>
        </w:rPr>
        <w:t xml:space="preserve"> is shown in table 1. There was no statistically significant difference between groups for </w:t>
      </w:r>
      <w:r w:rsidR="000E2395" w:rsidRPr="00272CA2">
        <w:rPr>
          <w:rFonts w:ascii="Times New Roman" w:hAnsi="Times New Roman" w:cs="Times New Roman"/>
          <w:sz w:val="24"/>
          <w:szCs w:val="24"/>
          <w:lang w:val="en-GB"/>
        </w:rPr>
        <w:t>sex</w:t>
      </w:r>
      <w:r w:rsidRPr="00272CA2">
        <w:rPr>
          <w:rFonts w:ascii="Times New Roman" w:hAnsi="Times New Roman" w:cs="Times New Roman"/>
          <w:sz w:val="24"/>
          <w:szCs w:val="24"/>
          <w:lang w:val="en-GB"/>
        </w:rPr>
        <w:t xml:space="preserve">, anthropometric </w:t>
      </w:r>
      <w:r w:rsidR="00573D0A" w:rsidRPr="00272CA2">
        <w:rPr>
          <w:rFonts w:ascii="Times New Roman" w:hAnsi="Times New Roman" w:cs="Times New Roman"/>
          <w:sz w:val="24"/>
          <w:szCs w:val="24"/>
          <w:lang w:val="en-GB"/>
        </w:rPr>
        <w:t>data,</w:t>
      </w:r>
      <w:r w:rsidRPr="00272CA2">
        <w:rPr>
          <w:rFonts w:ascii="Times New Roman" w:hAnsi="Times New Roman" w:cs="Times New Roman"/>
          <w:sz w:val="24"/>
          <w:szCs w:val="24"/>
          <w:lang w:val="en-GB"/>
        </w:rPr>
        <w:t xml:space="preserve"> and initial spirometry. </w:t>
      </w:r>
      <w:r w:rsidR="00F348F7" w:rsidRPr="00272CA2">
        <w:rPr>
          <w:rFonts w:ascii="Times New Roman" w:hAnsi="Times New Roman" w:cs="Times New Roman"/>
          <w:sz w:val="24"/>
          <w:szCs w:val="24"/>
          <w:lang w:val="en-GB"/>
        </w:rPr>
        <w:t xml:space="preserve">As expected, asthmatics with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00F348F7" w:rsidRPr="00272CA2">
        <w:rPr>
          <w:rFonts w:ascii="Times New Roman" w:hAnsi="Times New Roman" w:cs="Times New Roman"/>
          <w:sz w:val="24"/>
          <w:szCs w:val="24"/>
          <w:lang w:val="en-GB"/>
        </w:rPr>
        <w:t xml:space="preserve"> showed a greater decrease in FEV</w:t>
      </w:r>
      <w:r w:rsidR="00F348F7" w:rsidRPr="00272CA2">
        <w:rPr>
          <w:rFonts w:ascii="Times New Roman" w:hAnsi="Times New Roman" w:cs="Times New Roman"/>
          <w:sz w:val="24"/>
          <w:szCs w:val="24"/>
          <w:vertAlign w:val="subscript"/>
          <w:lang w:val="en-GB"/>
        </w:rPr>
        <w:t>1</w:t>
      </w:r>
      <w:r w:rsidR="00F348F7" w:rsidRPr="00272CA2">
        <w:rPr>
          <w:rFonts w:ascii="Times New Roman" w:hAnsi="Times New Roman" w:cs="Times New Roman"/>
          <w:sz w:val="24"/>
          <w:szCs w:val="24"/>
          <w:lang w:val="en-GB"/>
        </w:rPr>
        <w:t xml:space="preserve"> after EVH compared to those without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00F348F7" w:rsidRPr="00272CA2">
        <w:rPr>
          <w:rFonts w:ascii="Times New Roman" w:hAnsi="Times New Roman" w:cs="Times New Roman"/>
          <w:sz w:val="24"/>
          <w:szCs w:val="24"/>
          <w:lang w:val="en-GB"/>
        </w:rPr>
        <w:t>.</w:t>
      </w:r>
      <w:r w:rsidR="00573D0A" w:rsidRPr="00272CA2">
        <w:rPr>
          <w:rFonts w:ascii="Times New Roman" w:hAnsi="Times New Roman" w:cs="Times New Roman"/>
          <w:sz w:val="24"/>
          <w:szCs w:val="24"/>
          <w:lang w:val="en-GB"/>
        </w:rPr>
        <w:t xml:space="preserve"> </w:t>
      </w:r>
      <w:r w:rsidR="00B3381F" w:rsidRPr="00272CA2">
        <w:rPr>
          <w:rFonts w:ascii="Times New Roman" w:hAnsi="Times New Roman" w:cs="Times New Roman"/>
          <w:sz w:val="24"/>
          <w:szCs w:val="24"/>
          <w:lang w:val="en-GB"/>
        </w:rPr>
        <w:t>The ages categorized between 10 to 13 years, 14 to 16 years and 17 to 19 years were similar between the groups with and without EIB</w:t>
      </w:r>
      <w:r w:rsidR="00B3381F" w:rsidRPr="00272CA2">
        <w:rPr>
          <w:rFonts w:ascii="Times New Roman" w:hAnsi="Times New Roman" w:cs="Times New Roman"/>
          <w:sz w:val="24"/>
          <w:szCs w:val="24"/>
          <w:vertAlign w:val="subscript"/>
          <w:lang w:val="en-GB"/>
        </w:rPr>
        <w:t>A</w:t>
      </w:r>
      <w:r w:rsidR="00B3381F" w:rsidRPr="00272CA2">
        <w:rPr>
          <w:rFonts w:ascii="Times New Roman" w:hAnsi="Times New Roman" w:cs="Times New Roman"/>
          <w:sz w:val="24"/>
          <w:szCs w:val="24"/>
          <w:lang w:val="en-GB"/>
        </w:rPr>
        <w:t xml:space="preserve"> (p=0.890, chi square - data not shown in table)</w:t>
      </w:r>
      <w:r w:rsidR="00692593" w:rsidRPr="00272CA2">
        <w:rPr>
          <w:rFonts w:ascii="Times New Roman" w:hAnsi="Times New Roman" w:cs="Times New Roman"/>
          <w:sz w:val="24"/>
          <w:szCs w:val="24"/>
          <w:lang w:val="en-GB"/>
        </w:rPr>
        <w:t>.</w:t>
      </w:r>
    </w:p>
    <w:p w14:paraId="0F8A20E9" w14:textId="59FE198B" w:rsidR="00BA2223" w:rsidRPr="00272CA2" w:rsidRDefault="00BA2223" w:rsidP="006E790A">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 xml:space="preserve">Table 2 shows the values of the HRV indices of the groups according to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Pr="00272CA2">
        <w:rPr>
          <w:rFonts w:ascii="Times New Roman" w:hAnsi="Times New Roman" w:cs="Times New Roman"/>
          <w:sz w:val="24"/>
          <w:szCs w:val="24"/>
          <w:lang w:val="en-GB"/>
        </w:rPr>
        <w:t xml:space="preserve"> diagnosis, during rest and after </w:t>
      </w:r>
      <w:r w:rsidR="00A7143F" w:rsidRPr="00272CA2">
        <w:rPr>
          <w:rFonts w:ascii="Times New Roman" w:hAnsi="Times New Roman" w:cs="Times New Roman"/>
          <w:sz w:val="24"/>
          <w:szCs w:val="24"/>
          <w:lang w:val="en-GB"/>
        </w:rPr>
        <w:t>EVH</w:t>
      </w:r>
      <w:r w:rsidRPr="00272CA2">
        <w:rPr>
          <w:rFonts w:ascii="Times New Roman" w:hAnsi="Times New Roman" w:cs="Times New Roman"/>
          <w:sz w:val="24"/>
          <w:szCs w:val="24"/>
          <w:lang w:val="en-GB"/>
        </w:rPr>
        <w:t xml:space="preserve"> in the time intervals of 0-5,</w:t>
      </w:r>
      <w:r w:rsidR="00EA010E"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5-10,</w:t>
      </w:r>
      <w:r w:rsidR="00EA010E"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 xml:space="preserve">10-15 and 25-30 minutes. Subjects with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Pr="00272CA2">
        <w:rPr>
          <w:rFonts w:ascii="Times New Roman" w:hAnsi="Times New Roman" w:cs="Times New Roman"/>
          <w:sz w:val="24"/>
          <w:szCs w:val="24"/>
          <w:lang w:val="en-GB"/>
        </w:rPr>
        <w:t xml:space="preserve"> decreased the mean of R-R intervals in relation to the baseline until 15 minutes </w:t>
      </w:r>
      <w:r w:rsidR="00B8084F" w:rsidRPr="00272CA2">
        <w:rPr>
          <w:rFonts w:ascii="Times New Roman" w:hAnsi="Times New Roman" w:cs="Times New Roman"/>
          <w:sz w:val="24"/>
          <w:szCs w:val="24"/>
          <w:lang w:val="en-GB"/>
        </w:rPr>
        <w:t xml:space="preserve">after </w:t>
      </w:r>
      <w:r w:rsidR="00A7143F" w:rsidRPr="00272CA2">
        <w:rPr>
          <w:rFonts w:ascii="Times New Roman" w:hAnsi="Times New Roman" w:cs="Times New Roman"/>
          <w:sz w:val="24"/>
          <w:szCs w:val="24"/>
          <w:lang w:val="en-GB"/>
        </w:rPr>
        <w:t>EVH</w:t>
      </w:r>
      <w:r w:rsidRPr="00272CA2">
        <w:rPr>
          <w:rFonts w:ascii="Times New Roman" w:hAnsi="Times New Roman" w:cs="Times New Roman"/>
          <w:sz w:val="24"/>
          <w:szCs w:val="24"/>
          <w:lang w:val="en-GB"/>
        </w:rPr>
        <w:t xml:space="preserve"> and increased the mean of HR up to 10 minutes. Individuals without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Pr="00272CA2">
        <w:rPr>
          <w:rFonts w:ascii="Times New Roman" w:hAnsi="Times New Roman" w:cs="Times New Roman"/>
          <w:sz w:val="24"/>
          <w:szCs w:val="24"/>
          <w:lang w:val="en-GB"/>
        </w:rPr>
        <w:t xml:space="preserve"> had increased parasympathetic activity</w:t>
      </w:r>
      <w:r w:rsidR="00EA010E"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w:t>
      </w:r>
      <w:proofErr w:type="spellStart"/>
      <w:r w:rsidRPr="00272CA2">
        <w:rPr>
          <w:rFonts w:ascii="Times New Roman" w:hAnsi="Times New Roman" w:cs="Times New Roman"/>
          <w:sz w:val="24"/>
          <w:szCs w:val="24"/>
          <w:lang w:val="en-GB"/>
        </w:rPr>
        <w:t>rMSSD</w:t>
      </w:r>
      <w:proofErr w:type="spellEnd"/>
      <w:r w:rsidRPr="00272CA2">
        <w:rPr>
          <w:rFonts w:ascii="Times New Roman" w:hAnsi="Times New Roman" w:cs="Times New Roman"/>
          <w:sz w:val="24"/>
          <w:szCs w:val="24"/>
          <w:lang w:val="en-GB"/>
        </w:rPr>
        <w:t xml:space="preserve">) from 5 min after </w:t>
      </w:r>
      <w:r w:rsidR="00A7143F" w:rsidRPr="00272CA2">
        <w:rPr>
          <w:rFonts w:ascii="Times New Roman" w:hAnsi="Times New Roman" w:cs="Times New Roman"/>
          <w:sz w:val="24"/>
          <w:szCs w:val="24"/>
          <w:lang w:val="en-GB"/>
        </w:rPr>
        <w:t>EVH</w:t>
      </w:r>
      <w:r w:rsidRPr="00272CA2">
        <w:rPr>
          <w:rFonts w:ascii="Times New Roman" w:hAnsi="Times New Roman" w:cs="Times New Roman"/>
          <w:sz w:val="24"/>
          <w:szCs w:val="24"/>
          <w:lang w:val="en-GB"/>
        </w:rPr>
        <w:t>. This parasympathetic</w:t>
      </w:r>
      <w:r w:rsidR="00CC676B" w:rsidRPr="00272CA2">
        <w:rPr>
          <w:rFonts w:ascii="Times New Roman" w:hAnsi="Times New Roman" w:cs="Times New Roman"/>
          <w:sz w:val="24"/>
          <w:szCs w:val="24"/>
          <w:lang w:val="en-GB"/>
        </w:rPr>
        <w:t xml:space="preserve"> activity</w:t>
      </w:r>
      <w:r w:rsidRPr="00272CA2">
        <w:rPr>
          <w:rFonts w:ascii="Times New Roman" w:hAnsi="Times New Roman" w:cs="Times New Roman"/>
          <w:sz w:val="24"/>
          <w:szCs w:val="24"/>
          <w:lang w:val="en-GB"/>
        </w:rPr>
        <w:t xml:space="preserve"> increase was seen in individuals with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Pr="00272CA2">
        <w:rPr>
          <w:rFonts w:ascii="Times New Roman" w:hAnsi="Times New Roman" w:cs="Times New Roman"/>
          <w:sz w:val="24"/>
          <w:szCs w:val="24"/>
          <w:lang w:val="en-GB"/>
        </w:rPr>
        <w:t xml:space="preserve"> only after 25 minutes</w:t>
      </w:r>
      <w:r w:rsidR="00EA010E"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w:t>
      </w:r>
      <w:proofErr w:type="spellStart"/>
      <w:r w:rsidRPr="00272CA2">
        <w:rPr>
          <w:rFonts w:ascii="Times New Roman" w:hAnsi="Times New Roman" w:cs="Times New Roman"/>
          <w:sz w:val="24"/>
          <w:szCs w:val="24"/>
          <w:lang w:val="en-GB"/>
        </w:rPr>
        <w:t>rMSSD</w:t>
      </w:r>
      <w:proofErr w:type="spellEnd"/>
      <w:r w:rsidRPr="00272CA2">
        <w:rPr>
          <w:rFonts w:ascii="Times New Roman" w:hAnsi="Times New Roman" w:cs="Times New Roman"/>
          <w:sz w:val="24"/>
          <w:szCs w:val="24"/>
          <w:lang w:val="en-GB"/>
        </w:rPr>
        <w:t>=49.9±5.3 vs 63.5±7.2</w:t>
      </w:r>
      <w:r w:rsidR="00D90E9D" w:rsidRPr="00272CA2">
        <w:rPr>
          <w:rFonts w:ascii="Times New Roman" w:hAnsi="Times New Roman" w:cs="Times New Roman"/>
          <w:sz w:val="24"/>
          <w:szCs w:val="24"/>
          <w:lang w:val="en-GB"/>
        </w:rPr>
        <w:t>,</w:t>
      </w:r>
      <w:r w:rsidRPr="00272CA2">
        <w:rPr>
          <w:rFonts w:ascii="Times New Roman" w:hAnsi="Times New Roman" w:cs="Times New Roman"/>
          <w:sz w:val="24"/>
          <w:szCs w:val="24"/>
          <w:lang w:val="en-GB"/>
        </w:rPr>
        <w:t xml:space="preserve"> </w:t>
      </w:r>
      <w:r w:rsidRPr="00272CA2">
        <w:rPr>
          <w:rFonts w:ascii="Times New Roman" w:hAnsi="Times New Roman" w:cs="Times New Roman"/>
          <w:color w:val="FF0000"/>
          <w:sz w:val="24"/>
          <w:szCs w:val="24"/>
          <w:lang w:val="en-GB"/>
        </w:rPr>
        <w:t>p</w:t>
      </w:r>
      <w:r w:rsidR="00CE3014" w:rsidRPr="00272CA2">
        <w:rPr>
          <w:rFonts w:ascii="Times New Roman" w:hAnsi="Times New Roman" w:cs="Times New Roman"/>
          <w:color w:val="FF0000"/>
          <w:sz w:val="24"/>
          <w:szCs w:val="24"/>
          <w:vertAlign w:val="subscript"/>
          <w:lang w:val="en-GB"/>
        </w:rPr>
        <w:t xml:space="preserve"> </w:t>
      </w:r>
      <w:proofErr w:type="spellStart"/>
      <w:r w:rsidR="00CE3014" w:rsidRPr="00272CA2">
        <w:rPr>
          <w:rFonts w:ascii="Times New Roman" w:hAnsi="Times New Roman" w:cs="Times New Roman"/>
          <w:color w:val="FF0000"/>
          <w:sz w:val="24"/>
          <w:szCs w:val="24"/>
          <w:vertAlign w:val="subscript"/>
          <w:lang w:val="en-GB"/>
        </w:rPr>
        <w:t>interation</w:t>
      </w:r>
      <w:proofErr w:type="spellEnd"/>
      <w:r w:rsidR="00CE3014" w:rsidRPr="00272CA2">
        <w:rPr>
          <w:rFonts w:ascii="Times New Roman" w:hAnsi="Times New Roman" w:cs="Times New Roman"/>
          <w:color w:val="FF0000"/>
          <w:sz w:val="24"/>
          <w:szCs w:val="24"/>
          <w:lang w:val="en-GB"/>
        </w:rPr>
        <w:t xml:space="preserve"> </w:t>
      </w:r>
      <w:r w:rsidRPr="00272CA2">
        <w:rPr>
          <w:rFonts w:ascii="Times New Roman" w:hAnsi="Times New Roman" w:cs="Times New Roman"/>
          <w:sz w:val="24"/>
          <w:szCs w:val="24"/>
          <w:lang w:val="en-GB"/>
        </w:rPr>
        <w:t>&lt;0.05)</w:t>
      </w:r>
      <w:r w:rsidR="00D90E9D" w:rsidRPr="00272CA2">
        <w:rPr>
          <w:rFonts w:ascii="Times New Roman" w:hAnsi="Times New Roman" w:cs="Times New Roman"/>
          <w:sz w:val="24"/>
          <w:szCs w:val="24"/>
          <w:lang w:val="en-GB"/>
        </w:rPr>
        <w:t xml:space="preserve">. </w:t>
      </w:r>
      <w:r w:rsidR="00654069" w:rsidRPr="00654069">
        <w:rPr>
          <w:rFonts w:ascii="Times New Roman" w:hAnsi="Times New Roman" w:cs="Times New Roman"/>
          <w:color w:val="FF0000"/>
          <w:sz w:val="24"/>
          <w:szCs w:val="24"/>
          <w:lang w:val="en-GB"/>
        </w:rPr>
        <w:t>These differences are between the same groups compared with the baseline considering the interaction after the Bonferroni post hoc test.</w:t>
      </w:r>
    </w:p>
    <w:p w14:paraId="263E8AFC" w14:textId="3509C569" w:rsidR="00901CC2" w:rsidRPr="00272CA2" w:rsidRDefault="002B1AF3" w:rsidP="005337A3">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Figure 2A shows the time course of FEV</w:t>
      </w:r>
      <w:r w:rsidRPr="00272CA2">
        <w:rPr>
          <w:rFonts w:ascii="Times New Roman" w:hAnsi="Times New Roman" w:cs="Times New Roman"/>
          <w:sz w:val="24"/>
          <w:szCs w:val="24"/>
          <w:vertAlign w:val="subscript"/>
          <w:lang w:val="en-GB"/>
        </w:rPr>
        <w:t>1</w:t>
      </w:r>
      <w:r w:rsidRPr="00272CA2">
        <w:rPr>
          <w:rFonts w:ascii="Times New Roman" w:hAnsi="Times New Roman" w:cs="Times New Roman"/>
          <w:sz w:val="24"/>
          <w:szCs w:val="24"/>
          <w:lang w:val="en-GB"/>
        </w:rPr>
        <w:t xml:space="preserve"> post EVH</w:t>
      </w:r>
      <w:r w:rsidR="00A45D4A" w:rsidRPr="00272CA2">
        <w:rPr>
          <w:rFonts w:ascii="Times New Roman" w:hAnsi="Times New Roman" w:cs="Times New Roman"/>
          <w:sz w:val="24"/>
          <w:szCs w:val="24"/>
          <w:lang w:val="en-GB"/>
        </w:rPr>
        <w:t xml:space="preserve"> </w:t>
      </w:r>
      <w:r w:rsidR="00AF2859" w:rsidRPr="00272CA2">
        <w:rPr>
          <w:rFonts w:ascii="Times New Roman" w:hAnsi="Times New Roman" w:cs="Times New Roman"/>
          <w:sz w:val="24"/>
          <w:szCs w:val="24"/>
          <w:lang w:val="en-GB"/>
        </w:rPr>
        <w:t>[</w:t>
      </w:r>
      <w:r w:rsidRPr="00272CA2">
        <w:rPr>
          <w:rFonts w:ascii="Times New Roman" w:hAnsi="Times New Roman" w:cs="Times New Roman"/>
          <w:sz w:val="24"/>
          <w:szCs w:val="24"/>
          <w:lang w:val="en-GB"/>
        </w:rPr>
        <w:t>i.e. (postFEV</w:t>
      </w:r>
      <w:r w:rsidRPr="00272CA2">
        <w:rPr>
          <w:rFonts w:ascii="Times New Roman" w:hAnsi="Times New Roman" w:cs="Times New Roman"/>
          <w:sz w:val="24"/>
          <w:szCs w:val="24"/>
          <w:vertAlign w:val="subscript"/>
          <w:lang w:val="en-GB"/>
        </w:rPr>
        <w:t>1</w:t>
      </w:r>
      <w:r w:rsidRPr="00272CA2">
        <w:rPr>
          <w:rFonts w:ascii="Times New Roman" w:hAnsi="Times New Roman" w:cs="Times New Roman"/>
          <w:sz w:val="24"/>
          <w:szCs w:val="24"/>
          <w:lang w:val="en-GB"/>
        </w:rPr>
        <w:t xml:space="preserve"> - preFEV</w:t>
      </w:r>
      <w:r w:rsidRPr="00272CA2">
        <w:rPr>
          <w:rFonts w:ascii="Times New Roman" w:hAnsi="Times New Roman" w:cs="Times New Roman"/>
          <w:sz w:val="24"/>
          <w:szCs w:val="24"/>
          <w:vertAlign w:val="subscript"/>
          <w:lang w:val="en-GB"/>
        </w:rPr>
        <w:t>1</w:t>
      </w:r>
      <w:r w:rsidRPr="00272CA2">
        <w:rPr>
          <w:rFonts w:ascii="Times New Roman" w:hAnsi="Times New Roman" w:cs="Times New Roman"/>
          <w:sz w:val="24"/>
          <w:szCs w:val="24"/>
          <w:lang w:val="en-GB"/>
        </w:rPr>
        <w:t>)</w:t>
      </w:r>
      <w:r w:rsidR="00AF2859"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 preFEV</w:t>
      </w:r>
      <w:r w:rsidRPr="00272CA2">
        <w:rPr>
          <w:rFonts w:ascii="Times New Roman" w:hAnsi="Times New Roman" w:cs="Times New Roman"/>
          <w:sz w:val="24"/>
          <w:szCs w:val="24"/>
          <w:vertAlign w:val="subscript"/>
          <w:lang w:val="en-GB"/>
        </w:rPr>
        <w:t>1</w:t>
      </w:r>
      <w:r w:rsidRPr="00272CA2">
        <w:rPr>
          <w:rFonts w:ascii="Times New Roman" w:hAnsi="Times New Roman" w:cs="Times New Roman"/>
          <w:sz w:val="24"/>
          <w:szCs w:val="24"/>
          <w:lang w:val="en-GB"/>
        </w:rPr>
        <w:t xml:space="preserve"> * 100</w:t>
      </w:r>
      <w:r w:rsidR="00AF2859" w:rsidRPr="00272CA2">
        <w:rPr>
          <w:rFonts w:ascii="Times New Roman" w:hAnsi="Times New Roman" w:cs="Times New Roman"/>
          <w:sz w:val="24"/>
          <w:szCs w:val="24"/>
          <w:lang w:val="en-GB"/>
        </w:rPr>
        <w:t>].</w:t>
      </w:r>
      <w:r w:rsidR="00BA2223" w:rsidRPr="00272CA2">
        <w:rPr>
          <w:rFonts w:ascii="Times New Roman" w:hAnsi="Times New Roman" w:cs="Times New Roman"/>
          <w:sz w:val="24"/>
          <w:szCs w:val="24"/>
          <w:lang w:val="en-GB"/>
        </w:rPr>
        <w:t xml:space="preserve"> </w:t>
      </w:r>
      <w:r w:rsidR="00B62D4E" w:rsidRPr="00272CA2">
        <w:rPr>
          <w:rFonts w:ascii="Times New Roman" w:hAnsi="Times New Roman" w:cs="Times New Roman"/>
          <w:sz w:val="24"/>
          <w:szCs w:val="24"/>
          <w:lang w:val="en-GB"/>
        </w:rPr>
        <w:t xml:space="preserve">There were </w:t>
      </w:r>
      <w:r w:rsidR="00A45D4A" w:rsidRPr="00272CA2">
        <w:rPr>
          <w:rFonts w:ascii="Times New Roman" w:hAnsi="Times New Roman" w:cs="Times New Roman"/>
          <w:sz w:val="24"/>
          <w:szCs w:val="24"/>
          <w:lang w:val="en-GB"/>
        </w:rPr>
        <w:t xml:space="preserve">significant </w:t>
      </w:r>
      <w:r w:rsidR="00B62D4E" w:rsidRPr="00272CA2">
        <w:rPr>
          <w:rFonts w:ascii="Times New Roman" w:hAnsi="Times New Roman" w:cs="Times New Roman"/>
          <w:sz w:val="24"/>
          <w:szCs w:val="24"/>
          <w:lang w:val="en-GB"/>
        </w:rPr>
        <w:t>differences in FEV</w:t>
      </w:r>
      <w:r w:rsidR="00B62D4E" w:rsidRPr="00272CA2">
        <w:rPr>
          <w:rFonts w:ascii="Times New Roman" w:hAnsi="Times New Roman" w:cs="Times New Roman"/>
          <w:sz w:val="24"/>
          <w:szCs w:val="24"/>
          <w:vertAlign w:val="subscript"/>
          <w:lang w:val="en-GB"/>
        </w:rPr>
        <w:t>1</w:t>
      </w:r>
      <w:r w:rsidR="00B62D4E" w:rsidRPr="00272CA2">
        <w:rPr>
          <w:rFonts w:ascii="Times New Roman" w:hAnsi="Times New Roman" w:cs="Times New Roman"/>
          <w:sz w:val="24"/>
          <w:szCs w:val="24"/>
          <w:lang w:val="en-GB"/>
        </w:rPr>
        <w:t xml:space="preserve"> reduction between the groups with </w:t>
      </w:r>
      <w:r w:rsidR="00A45D4A" w:rsidRPr="00272CA2">
        <w:rPr>
          <w:rFonts w:ascii="Times New Roman" w:hAnsi="Times New Roman" w:cs="Times New Roman"/>
          <w:sz w:val="24"/>
          <w:szCs w:val="24"/>
          <w:lang w:val="en-GB"/>
        </w:rPr>
        <w:t>values for subject with EIB</w:t>
      </w:r>
      <w:r w:rsidR="00A45D4A" w:rsidRPr="00272CA2">
        <w:rPr>
          <w:rFonts w:ascii="Times New Roman" w:hAnsi="Times New Roman" w:cs="Times New Roman"/>
          <w:sz w:val="24"/>
          <w:szCs w:val="24"/>
          <w:vertAlign w:val="subscript"/>
          <w:lang w:val="en-GB"/>
        </w:rPr>
        <w:t>A</w:t>
      </w:r>
      <w:r w:rsidR="00A45D4A" w:rsidRPr="00272CA2">
        <w:rPr>
          <w:rFonts w:ascii="Times New Roman" w:hAnsi="Times New Roman" w:cs="Times New Roman"/>
          <w:sz w:val="24"/>
          <w:szCs w:val="24"/>
          <w:lang w:val="en-GB"/>
        </w:rPr>
        <w:t xml:space="preserve"> being lower than </w:t>
      </w:r>
      <w:r w:rsidR="00B62D4E" w:rsidRPr="00272CA2">
        <w:rPr>
          <w:rFonts w:ascii="Times New Roman" w:hAnsi="Times New Roman" w:cs="Times New Roman"/>
          <w:sz w:val="24"/>
          <w:szCs w:val="24"/>
          <w:lang w:val="en-GB"/>
        </w:rPr>
        <w:t>without EIB</w:t>
      </w:r>
      <w:r w:rsidR="00B62D4E" w:rsidRPr="00272CA2">
        <w:rPr>
          <w:rFonts w:ascii="Times New Roman" w:hAnsi="Times New Roman" w:cs="Times New Roman"/>
          <w:sz w:val="24"/>
          <w:szCs w:val="24"/>
          <w:vertAlign w:val="subscript"/>
          <w:lang w:val="en-GB"/>
        </w:rPr>
        <w:t>A</w:t>
      </w:r>
      <w:r w:rsidR="00B62D4E" w:rsidRPr="00272CA2">
        <w:rPr>
          <w:rFonts w:ascii="Times New Roman" w:hAnsi="Times New Roman" w:cs="Times New Roman"/>
          <w:sz w:val="24"/>
          <w:szCs w:val="24"/>
          <w:lang w:val="en-GB"/>
        </w:rPr>
        <w:t xml:space="preserve"> at all times evaluated</w:t>
      </w:r>
      <w:r w:rsidR="009E2181" w:rsidRPr="00272CA2">
        <w:rPr>
          <w:rFonts w:ascii="Times New Roman" w:hAnsi="Times New Roman" w:cs="Times New Roman"/>
          <w:sz w:val="24"/>
          <w:szCs w:val="24"/>
          <w:lang w:val="en-GB"/>
        </w:rPr>
        <w:t xml:space="preserve"> </w:t>
      </w:r>
      <w:r w:rsidR="00CA5558" w:rsidRPr="00272CA2">
        <w:rPr>
          <w:rFonts w:ascii="Times New Roman" w:hAnsi="Times New Roman" w:cs="Times New Roman"/>
          <w:sz w:val="24"/>
          <w:szCs w:val="24"/>
          <w:lang w:val="en-GB"/>
        </w:rPr>
        <w:t xml:space="preserve">(p </w:t>
      </w:r>
      <w:proofErr w:type="spellStart"/>
      <w:r w:rsidR="00CA5558" w:rsidRPr="00272CA2">
        <w:rPr>
          <w:rFonts w:ascii="Times New Roman" w:hAnsi="Times New Roman" w:cs="Times New Roman"/>
          <w:sz w:val="24"/>
          <w:szCs w:val="24"/>
          <w:vertAlign w:val="subscript"/>
          <w:lang w:val="en-GB"/>
        </w:rPr>
        <w:t>interation</w:t>
      </w:r>
      <w:proofErr w:type="spellEnd"/>
      <w:r w:rsidR="00CA5558" w:rsidRPr="00272CA2">
        <w:rPr>
          <w:rFonts w:ascii="Times New Roman" w:hAnsi="Times New Roman" w:cs="Times New Roman"/>
          <w:sz w:val="24"/>
          <w:szCs w:val="24"/>
          <w:vertAlign w:val="subscript"/>
          <w:lang w:val="en-GB"/>
        </w:rPr>
        <w:t xml:space="preserve"> </w:t>
      </w:r>
      <w:r w:rsidR="00CA5558" w:rsidRPr="00272CA2">
        <w:rPr>
          <w:rFonts w:ascii="Times New Roman" w:hAnsi="Times New Roman" w:cs="Times New Roman"/>
          <w:sz w:val="24"/>
          <w:szCs w:val="24"/>
          <w:lang w:val="en-GB"/>
        </w:rPr>
        <w:t>&lt; 0.001)</w:t>
      </w:r>
      <w:r w:rsidR="00B62D4E" w:rsidRPr="00272CA2">
        <w:rPr>
          <w:rFonts w:ascii="Times New Roman" w:hAnsi="Times New Roman" w:cs="Times New Roman"/>
          <w:sz w:val="24"/>
          <w:szCs w:val="24"/>
          <w:lang w:val="en-GB"/>
        </w:rPr>
        <w:t xml:space="preserve">. </w:t>
      </w:r>
      <w:r w:rsidR="005337A3" w:rsidRPr="00272CA2">
        <w:rPr>
          <w:rFonts w:ascii="Times New Roman" w:hAnsi="Times New Roman" w:cs="Times New Roman"/>
          <w:sz w:val="24"/>
          <w:szCs w:val="24"/>
          <w:lang w:val="en-GB"/>
        </w:rPr>
        <w:t>Only th</w:t>
      </w:r>
      <w:r w:rsidR="00A45D4A" w:rsidRPr="00272CA2">
        <w:rPr>
          <w:rFonts w:ascii="Times New Roman" w:hAnsi="Times New Roman" w:cs="Times New Roman"/>
          <w:sz w:val="24"/>
          <w:szCs w:val="24"/>
          <w:lang w:val="en-GB"/>
        </w:rPr>
        <w:t>ose</w:t>
      </w:r>
      <w:r w:rsidR="005337A3" w:rsidRPr="00272CA2">
        <w:rPr>
          <w:rFonts w:ascii="Times New Roman" w:hAnsi="Times New Roman" w:cs="Times New Roman"/>
          <w:sz w:val="24"/>
          <w:szCs w:val="24"/>
          <w:lang w:val="en-GB"/>
        </w:rPr>
        <w:t xml:space="preserve"> indexes that showed significant differences</w:t>
      </w:r>
      <w:r w:rsidR="00CE3014" w:rsidRPr="00272CA2">
        <w:rPr>
          <w:rFonts w:ascii="Times New Roman" w:hAnsi="Times New Roman" w:cs="Times New Roman"/>
          <w:sz w:val="24"/>
          <w:szCs w:val="24"/>
          <w:lang w:val="en-GB"/>
        </w:rPr>
        <w:t xml:space="preserve"> </w:t>
      </w:r>
      <w:r w:rsidR="00CE3014" w:rsidRPr="00272CA2">
        <w:rPr>
          <w:rFonts w:ascii="Times New Roman" w:hAnsi="Times New Roman" w:cs="Times New Roman"/>
          <w:color w:val="FF0000"/>
          <w:sz w:val="24"/>
          <w:szCs w:val="24"/>
          <w:lang w:val="en-GB"/>
        </w:rPr>
        <w:t xml:space="preserve">(p </w:t>
      </w:r>
      <w:proofErr w:type="spellStart"/>
      <w:r w:rsidR="00CE3014" w:rsidRPr="00272CA2">
        <w:rPr>
          <w:rFonts w:ascii="Times New Roman" w:hAnsi="Times New Roman" w:cs="Times New Roman"/>
          <w:color w:val="FF0000"/>
          <w:sz w:val="24"/>
          <w:szCs w:val="24"/>
          <w:vertAlign w:val="subscript"/>
          <w:lang w:val="en-GB"/>
        </w:rPr>
        <w:t>interation</w:t>
      </w:r>
      <w:proofErr w:type="spellEnd"/>
      <w:r w:rsidR="00CE3014" w:rsidRPr="00272CA2">
        <w:rPr>
          <w:rFonts w:ascii="Times New Roman" w:hAnsi="Times New Roman" w:cs="Times New Roman"/>
          <w:color w:val="FF0000"/>
          <w:sz w:val="24"/>
          <w:szCs w:val="24"/>
          <w:lang w:val="en-GB"/>
        </w:rPr>
        <w:t xml:space="preserve"> &lt; 0.05)</w:t>
      </w:r>
      <w:r w:rsidR="005337A3" w:rsidRPr="00272CA2">
        <w:rPr>
          <w:rFonts w:ascii="Times New Roman" w:hAnsi="Times New Roman" w:cs="Times New Roman"/>
          <w:color w:val="FF0000"/>
          <w:sz w:val="24"/>
          <w:szCs w:val="24"/>
          <w:lang w:val="en-GB"/>
        </w:rPr>
        <w:t xml:space="preserve"> </w:t>
      </w:r>
      <w:r w:rsidR="005337A3" w:rsidRPr="00272CA2">
        <w:rPr>
          <w:rFonts w:ascii="Times New Roman" w:hAnsi="Times New Roman" w:cs="Times New Roman"/>
          <w:sz w:val="24"/>
          <w:szCs w:val="24"/>
          <w:lang w:val="en-GB"/>
        </w:rPr>
        <w:t xml:space="preserve">in the HRV presented in Table 2 </w:t>
      </w:r>
      <w:r w:rsidR="00A45D4A" w:rsidRPr="00272CA2">
        <w:rPr>
          <w:rFonts w:ascii="Times New Roman" w:hAnsi="Times New Roman" w:cs="Times New Roman"/>
          <w:sz w:val="24"/>
          <w:szCs w:val="24"/>
          <w:lang w:val="en-GB"/>
        </w:rPr>
        <w:t>are</w:t>
      </w:r>
      <w:r w:rsidR="005337A3" w:rsidRPr="00272CA2">
        <w:rPr>
          <w:rFonts w:ascii="Times New Roman" w:hAnsi="Times New Roman" w:cs="Times New Roman"/>
          <w:sz w:val="24"/>
          <w:szCs w:val="24"/>
          <w:lang w:val="en-GB"/>
        </w:rPr>
        <w:t xml:space="preserve"> shown again in the form of figures (Figures 2B, </w:t>
      </w:r>
      <w:r w:rsidR="00D36F11" w:rsidRPr="00272CA2">
        <w:rPr>
          <w:rFonts w:ascii="Times New Roman" w:hAnsi="Times New Roman" w:cs="Times New Roman"/>
          <w:sz w:val="24"/>
          <w:szCs w:val="24"/>
          <w:lang w:val="en-GB"/>
        </w:rPr>
        <w:t xml:space="preserve">and </w:t>
      </w:r>
      <w:r w:rsidR="005337A3" w:rsidRPr="00272CA2">
        <w:rPr>
          <w:rFonts w:ascii="Times New Roman" w:hAnsi="Times New Roman" w:cs="Times New Roman"/>
          <w:sz w:val="24"/>
          <w:szCs w:val="24"/>
          <w:lang w:val="en-GB"/>
        </w:rPr>
        <w:t>2C).</w:t>
      </w:r>
      <w:r w:rsidR="00901CC2" w:rsidRPr="00272CA2">
        <w:rPr>
          <w:rFonts w:ascii="Times New Roman" w:hAnsi="Times New Roman" w:cs="Times New Roman"/>
          <w:sz w:val="24"/>
          <w:szCs w:val="24"/>
          <w:lang w:val="en-GB"/>
        </w:rPr>
        <w:br w:type="page"/>
      </w:r>
    </w:p>
    <w:p w14:paraId="262A1AE0" w14:textId="6A9A68EF" w:rsidR="00BA2223" w:rsidRPr="00272CA2" w:rsidRDefault="000A4AB8" w:rsidP="006E790A">
      <w:pPr>
        <w:spacing w:line="480" w:lineRule="auto"/>
        <w:jc w:val="both"/>
        <w:rPr>
          <w:rFonts w:ascii="Times New Roman" w:hAnsi="Times New Roman" w:cs="Times New Roman"/>
          <w:b/>
          <w:bCs/>
          <w:sz w:val="24"/>
          <w:szCs w:val="24"/>
          <w:lang w:val="en-GB"/>
        </w:rPr>
      </w:pPr>
      <w:r w:rsidRPr="00272CA2">
        <w:rPr>
          <w:rFonts w:ascii="Times New Roman" w:hAnsi="Times New Roman" w:cs="Times New Roman"/>
          <w:b/>
          <w:bCs/>
          <w:sz w:val="24"/>
          <w:szCs w:val="24"/>
          <w:lang w:val="en-GB"/>
        </w:rPr>
        <w:lastRenderedPageBreak/>
        <w:t xml:space="preserve">4.0 </w:t>
      </w:r>
      <w:r w:rsidR="000A56B7" w:rsidRPr="00272CA2">
        <w:rPr>
          <w:rFonts w:ascii="Times New Roman" w:hAnsi="Times New Roman" w:cs="Times New Roman"/>
          <w:b/>
          <w:bCs/>
          <w:sz w:val="24"/>
          <w:szCs w:val="24"/>
          <w:lang w:val="en-GB"/>
        </w:rPr>
        <w:t>D</w:t>
      </w:r>
      <w:r w:rsidR="00FF3CC6" w:rsidRPr="00272CA2">
        <w:rPr>
          <w:rFonts w:ascii="Times New Roman" w:hAnsi="Times New Roman" w:cs="Times New Roman"/>
          <w:b/>
          <w:bCs/>
          <w:sz w:val="24"/>
          <w:szCs w:val="24"/>
          <w:lang w:val="en-GB"/>
        </w:rPr>
        <w:t>iscussion</w:t>
      </w:r>
    </w:p>
    <w:p w14:paraId="53FFE866" w14:textId="60CB35B5" w:rsidR="000A56B7" w:rsidRPr="00272CA2" w:rsidRDefault="000A56B7" w:rsidP="006E790A">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 xml:space="preserve">This research showed that participants with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Pr="00272CA2">
        <w:rPr>
          <w:rFonts w:ascii="Times New Roman" w:hAnsi="Times New Roman" w:cs="Times New Roman"/>
          <w:sz w:val="24"/>
          <w:szCs w:val="24"/>
          <w:lang w:val="en-GB"/>
        </w:rPr>
        <w:t xml:space="preserve"> present a delay in the increase of the parasympathetic component</w:t>
      </w:r>
      <w:r w:rsidR="00E74F8E"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w:t>
      </w:r>
      <w:proofErr w:type="spellStart"/>
      <w:r w:rsidRPr="00272CA2">
        <w:rPr>
          <w:rFonts w:ascii="Times New Roman" w:hAnsi="Times New Roman" w:cs="Times New Roman"/>
          <w:sz w:val="24"/>
          <w:szCs w:val="24"/>
          <w:lang w:val="en-GB"/>
        </w:rPr>
        <w:t>rMSSD</w:t>
      </w:r>
      <w:proofErr w:type="spellEnd"/>
      <w:r w:rsidRPr="00272CA2">
        <w:rPr>
          <w:rFonts w:ascii="Times New Roman" w:hAnsi="Times New Roman" w:cs="Times New Roman"/>
          <w:sz w:val="24"/>
          <w:szCs w:val="24"/>
          <w:lang w:val="en-GB"/>
        </w:rPr>
        <w:t xml:space="preserve">) assessed by cardiac modulation after </w:t>
      </w:r>
      <w:r w:rsidR="00A7143F" w:rsidRPr="00272CA2">
        <w:rPr>
          <w:rFonts w:ascii="Times New Roman" w:hAnsi="Times New Roman" w:cs="Times New Roman"/>
          <w:sz w:val="24"/>
          <w:szCs w:val="24"/>
          <w:lang w:val="en-GB"/>
        </w:rPr>
        <w:t>EVH</w:t>
      </w:r>
      <w:r w:rsidRPr="00272CA2">
        <w:rPr>
          <w:rFonts w:ascii="Times New Roman" w:hAnsi="Times New Roman" w:cs="Times New Roman"/>
          <w:sz w:val="24"/>
          <w:szCs w:val="24"/>
          <w:lang w:val="en-GB"/>
        </w:rPr>
        <w:t xml:space="preserve"> when compared to asthmatics without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Pr="00272CA2">
        <w:rPr>
          <w:rFonts w:ascii="Times New Roman" w:hAnsi="Times New Roman" w:cs="Times New Roman"/>
          <w:sz w:val="24"/>
          <w:szCs w:val="24"/>
          <w:lang w:val="en-GB"/>
        </w:rPr>
        <w:t xml:space="preserve">. Thus, in addition to the bronchial impairment </w:t>
      </w:r>
      <w:r w:rsidR="004B281E" w:rsidRPr="00272CA2">
        <w:rPr>
          <w:rFonts w:ascii="Times New Roman" w:hAnsi="Times New Roman" w:cs="Times New Roman"/>
          <w:sz w:val="24"/>
          <w:szCs w:val="24"/>
          <w:lang w:val="en-GB"/>
        </w:rPr>
        <w:t xml:space="preserve">evidenced </w:t>
      </w:r>
      <w:r w:rsidRPr="00272CA2">
        <w:rPr>
          <w:rFonts w:ascii="Times New Roman" w:hAnsi="Times New Roman" w:cs="Times New Roman"/>
          <w:sz w:val="24"/>
          <w:szCs w:val="24"/>
          <w:lang w:val="en-GB"/>
        </w:rPr>
        <w:t>by the fall in FEV</w:t>
      </w:r>
      <w:r w:rsidRPr="00272CA2">
        <w:rPr>
          <w:rFonts w:ascii="Times New Roman" w:hAnsi="Times New Roman" w:cs="Times New Roman"/>
          <w:sz w:val="24"/>
          <w:szCs w:val="24"/>
          <w:vertAlign w:val="subscript"/>
          <w:lang w:val="en-GB"/>
        </w:rPr>
        <w:t>1</w:t>
      </w:r>
      <w:r w:rsidRPr="00272CA2">
        <w:rPr>
          <w:rFonts w:ascii="Times New Roman" w:hAnsi="Times New Roman" w:cs="Times New Roman"/>
          <w:sz w:val="24"/>
          <w:szCs w:val="24"/>
          <w:lang w:val="en-GB"/>
        </w:rPr>
        <w:t xml:space="preserve"> after </w:t>
      </w:r>
      <w:r w:rsidR="00A7143F" w:rsidRPr="00272CA2">
        <w:rPr>
          <w:rFonts w:ascii="Times New Roman" w:hAnsi="Times New Roman" w:cs="Times New Roman"/>
          <w:sz w:val="24"/>
          <w:szCs w:val="24"/>
          <w:lang w:val="en-GB"/>
        </w:rPr>
        <w:t>EVH</w:t>
      </w:r>
      <w:r w:rsidRPr="00272CA2">
        <w:rPr>
          <w:rFonts w:ascii="Times New Roman" w:hAnsi="Times New Roman" w:cs="Times New Roman"/>
          <w:sz w:val="24"/>
          <w:szCs w:val="24"/>
          <w:lang w:val="en-GB"/>
        </w:rPr>
        <w:t xml:space="preserve">, individuals with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Pr="00272CA2">
        <w:rPr>
          <w:rFonts w:ascii="Times New Roman" w:hAnsi="Times New Roman" w:cs="Times New Roman"/>
          <w:sz w:val="24"/>
          <w:szCs w:val="24"/>
          <w:lang w:val="en-GB"/>
        </w:rPr>
        <w:t xml:space="preserve"> also have </w:t>
      </w:r>
      <w:r w:rsidR="00EE43A0" w:rsidRPr="00272CA2">
        <w:rPr>
          <w:rFonts w:ascii="Times New Roman" w:hAnsi="Times New Roman" w:cs="Times New Roman"/>
          <w:sz w:val="24"/>
          <w:szCs w:val="24"/>
          <w:lang w:val="en-GB"/>
        </w:rPr>
        <w:t xml:space="preserve">alterations in </w:t>
      </w:r>
      <w:r w:rsidRPr="00272CA2">
        <w:rPr>
          <w:rFonts w:ascii="Times New Roman" w:hAnsi="Times New Roman" w:cs="Times New Roman"/>
          <w:sz w:val="24"/>
          <w:szCs w:val="24"/>
          <w:lang w:val="en-GB"/>
        </w:rPr>
        <w:t xml:space="preserve">cardiac autonomic modulation. </w:t>
      </w:r>
    </w:p>
    <w:p w14:paraId="385C618F" w14:textId="40A44ED3" w:rsidR="002D74D7" w:rsidRPr="00272CA2" w:rsidRDefault="000A56B7" w:rsidP="00396143">
      <w:pPr>
        <w:spacing w:line="480" w:lineRule="auto"/>
        <w:ind w:firstLine="708"/>
        <w:jc w:val="both"/>
        <w:rPr>
          <w:rFonts w:ascii="Arial" w:hAnsi="Arial" w:cs="Arial"/>
          <w:strike/>
          <w:lang w:val="en-GB"/>
        </w:rPr>
      </w:pPr>
      <w:r w:rsidRPr="00272CA2">
        <w:rPr>
          <w:rFonts w:ascii="Times New Roman" w:hAnsi="Times New Roman" w:cs="Times New Roman"/>
          <w:sz w:val="24"/>
          <w:szCs w:val="24"/>
          <w:lang w:val="en-GB"/>
        </w:rPr>
        <w:t xml:space="preserve">The recovery of </w:t>
      </w:r>
      <w:r w:rsidR="0010068F" w:rsidRPr="00272CA2">
        <w:rPr>
          <w:rFonts w:ascii="Times New Roman" w:hAnsi="Times New Roman" w:cs="Times New Roman"/>
          <w:sz w:val="24"/>
          <w:szCs w:val="24"/>
          <w:lang w:val="en-GB"/>
        </w:rPr>
        <w:t>HR</w:t>
      </w:r>
      <w:r w:rsidRPr="00272CA2">
        <w:rPr>
          <w:rFonts w:ascii="Times New Roman" w:hAnsi="Times New Roman" w:cs="Times New Roman"/>
          <w:sz w:val="24"/>
          <w:szCs w:val="24"/>
          <w:lang w:val="en-GB"/>
        </w:rPr>
        <w:t xml:space="preserve"> after exertion is an important indicator of parasympathetic reactivity in the first minutes, there is a gradual withdrawal of the sympathetic </w:t>
      </w:r>
      <w:r w:rsidR="00B8084F" w:rsidRPr="00272CA2">
        <w:rPr>
          <w:rFonts w:ascii="Times New Roman" w:hAnsi="Times New Roman" w:cs="Times New Roman"/>
          <w:sz w:val="24"/>
          <w:szCs w:val="24"/>
          <w:lang w:val="en-GB"/>
        </w:rPr>
        <w:t xml:space="preserve">at the same time </w:t>
      </w:r>
      <w:r w:rsidRPr="00272CA2">
        <w:rPr>
          <w:rFonts w:ascii="Times New Roman" w:hAnsi="Times New Roman" w:cs="Times New Roman"/>
          <w:sz w:val="24"/>
          <w:szCs w:val="24"/>
          <w:lang w:val="en-GB"/>
        </w:rPr>
        <w:t>with the continuation of vagal reactivity</w:t>
      </w:r>
      <w:r w:rsidR="00901CC2" w:rsidRPr="00272CA2">
        <w:rPr>
          <w:rFonts w:ascii="Times New Roman" w:hAnsi="Times New Roman" w:cs="Times New Roman"/>
          <w:sz w:val="24"/>
          <w:szCs w:val="24"/>
          <w:lang w:val="en-GB"/>
        </w:rPr>
        <w:fldChar w:fldCharType="begin" w:fldLock="1"/>
      </w:r>
      <w:r w:rsidR="00191892" w:rsidRPr="00272CA2">
        <w:rPr>
          <w:rFonts w:ascii="Times New Roman" w:hAnsi="Times New Roman" w:cs="Times New Roman"/>
          <w:sz w:val="24"/>
          <w:szCs w:val="24"/>
          <w:lang w:val="en-GB"/>
        </w:rPr>
        <w:instrText>ADDIN CSL_CITATION {"citationItems":[{"id":"ITEM-1","itemData":{"DOI":"10.1016/j.ijcard.2016.10.057","ISSN":"01675273","author":[{"dropping-particle":"","family":"Peçanha","given":"Tiago","non-dropping-particle":"","parse-names":false,"suffix":""},{"dropping-particle":"","family":"Bartels","given":"Rhenan","non-dropping-particle":"","parse-names":false,"suffix":""},{"dropping-particle":"","family":"Brito","given":"Leandro C.","non-dropping-particle":"","parse-names":false,"suffix":""},{"dropping-particle":"","family":"Paula-Ribeiro","given":"Marcelle","non-dropping-particle":"","parse-names":false,"suffix":""},{"dropping-particle":"","family":"Oliveira","given":"Ricardo S.","non-dropping-particle":"","parse-names":false,"suffix":""},{"dropping-particle":"","family":"Goldberger","given":"Jeffrey J.","non-dropping-particle":"","parse-names":false,"suffix":""}],"container-title":"Int J Cardiol","id":"ITEM-1","issued":{"date-parts":[["2017"]]},"page":"795-802","title":"Methods of assessment of the post-exercise cardiac autonomic recovery: A methodological review","type":"article-journal","volume":"227"},"uris":["http://www.mendeley.com/documents/?uuid=9a9b9cfe-ed7d-4016-a52d-3d23c454e9e0"]}],"mendeley":{"formattedCitation":"[40]","plainTextFormattedCitation":"[40]","previouslyFormattedCitation":"[40]"},"properties":{"noteIndex":0},"schema":"https://github.com/citation-style-language/schema/raw/master/csl-citation.json"}</w:instrText>
      </w:r>
      <w:r w:rsidR="00901CC2" w:rsidRPr="00272CA2">
        <w:rPr>
          <w:rFonts w:ascii="Times New Roman" w:hAnsi="Times New Roman" w:cs="Times New Roman"/>
          <w:sz w:val="24"/>
          <w:szCs w:val="24"/>
          <w:lang w:val="en-GB"/>
        </w:rPr>
        <w:fldChar w:fldCharType="separate"/>
      </w:r>
      <w:r w:rsidR="00191892" w:rsidRPr="00272CA2">
        <w:rPr>
          <w:rFonts w:ascii="Times New Roman" w:hAnsi="Times New Roman" w:cs="Times New Roman"/>
          <w:noProof/>
          <w:sz w:val="24"/>
          <w:szCs w:val="24"/>
          <w:lang w:val="en-GB"/>
        </w:rPr>
        <w:t>[40]</w:t>
      </w:r>
      <w:r w:rsidR="00901CC2"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 xml:space="preserve">. It was expected that soon after </w:t>
      </w:r>
      <w:r w:rsidR="00A7143F" w:rsidRPr="00272CA2">
        <w:rPr>
          <w:rFonts w:ascii="Times New Roman" w:hAnsi="Times New Roman" w:cs="Times New Roman"/>
          <w:sz w:val="24"/>
          <w:szCs w:val="24"/>
          <w:lang w:val="en-GB"/>
        </w:rPr>
        <w:t>EVH</w:t>
      </w:r>
      <w:r w:rsidRPr="00272CA2">
        <w:rPr>
          <w:rFonts w:ascii="Times New Roman" w:hAnsi="Times New Roman" w:cs="Times New Roman"/>
          <w:sz w:val="24"/>
          <w:szCs w:val="24"/>
          <w:lang w:val="en-GB"/>
        </w:rPr>
        <w:t xml:space="preserve"> there would be an increase in the parasympathetic rate</w:t>
      </w:r>
      <w:r w:rsidR="00F348F7"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w:t>
      </w:r>
      <w:proofErr w:type="spellStart"/>
      <w:r w:rsidRPr="00272CA2">
        <w:rPr>
          <w:rFonts w:ascii="Times New Roman" w:hAnsi="Times New Roman" w:cs="Times New Roman"/>
          <w:sz w:val="24"/>
          <w:szCs w:val="24"/>
          <w:lang w:val="en-GB"/>
        </w:rPr>
        <w:t>rMSSD</w:t>
      </w:r>
      <w:proofErr w:type="spellEnd"/>
      <w:r w:rsidRPr="00272CA2">
        <w:rPr>
          <w:rFonts w:ascii="Times New Roman" w:hAnsi="Times New Roman" w:cs="Times New Roman"/>
          <w:sz w:val="24"/>
          <w:szCs w:val="24"/>
          <w:lang w:val="en-GB"/>
        </w:rPr>
        <w:t xml:space="preserve">), however in asthmatics without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004B64D3"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 xml:space="preserve">this occurred after 5min and in those with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004B64D3"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only after 25 minutes.</w:t>
      </w:r>
      <w:r w:rsidR="002D74D7" w:rsidRPr="00272CA2">
        <w:rPr>
          <w:rFonts w:ascii="Arial" w:hAnsi="Arial" w:cs="Arial"/>
          <w:strike/>
          <w:lang w:val="en-GB"/>
        </w:rPr>
        <w:t xml:space="preserve"> </w:t>
      </w:r>
    </w:p>
    <w:p w14:paraId="65AD4A1B" w14:textId="0B9ED868" w:rsidR="000019C8" w:rsidRPr="00272CA2" w:rsidRDefault="00950FC6" w:rsidP="00950FC6">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In normal breathing, parasympathetic efferent nerves are present in the regulation of bronchial smooth muscle tone, acting on constriction via the vagal cholinergic pathway and bronchodilation via the non-adrenergic non-cholinergic pathway (NANC)</w:t>
      </w:r>
      <w:r w:rsidRPr="00272CA2">
        <w:rPr>
          <w:rFonts w:ascii="Times New Roman" w:hAnsi="Times New Roman" w:cs="Times New Roman"/>
          <w:sz w:val="24"/>
          <w:szCs w:val="24"/>
          <w:lang w:val="en-GB"/>
        </w:rPr>
        <w:fldChar w:fldCharType="begin" w:fldLock="1"/>
      </w:r>
      <w:r w:rsidR="00191892" w:rsidRPr="00272CA2">
        <w:rPr>
          <w:rFonts w:ascii="Times New Roman" w:hAnsi="Times New Roman" w:cs="Times New Roman"/>
          <w:sz w:val="24"/>
          <w:szCs w:val="24"/>
          <w:lang w:val="en-GB"/>
        </w:rPr>
        <w:instrText>ADDIN CSL_CITATION {"citationItems":[{"id":"ITEM-1","itemData":{"DOI":"10.1016/j.rmed.2006.01.019","ISSN":"09546111","author":[{"dropping-particle":"","family":"Lewis","given":"M.J.","non-dropping-particle":"","parse-names":false,"suffix":""},{"dropping-particle":"","family":"Short","given":"A.L.","non-dropping-particle":"","parse-names":false,"suffix":""},{"dropping-particle":"","family":"Lewis","given":"K.E.","non-dropping-particle":"","parse-names":false,"suffix":""}],"container-title":"Respiratory MedicineRespir Med","id":"ITEM-1","issue":"10","issued":{"date-parts":[["2006"]]},"page":"1688-1705","title":"Autonomic nervous system control of the cardiovascular and respiratory systems in asthma","type":"article-journal","volume":"100"},"uris":["http://www.mendeley.com/documents/?uuid=7ee62feb-d51d-4511-84e3-7b1e9a9ae1b6"]},{"id":"ITEM-2","itemData":{"DOI":"10.1016/j.prrv.2013.11.006","ISSN":"15260542","author":[{"dropping-particle":"","family":"Barreto","given":"Mario","non-dropping-particle":"","parse-names":false,"suffix":""},{"dropping-particle":"","family":"Zambardi","given":"Rosanna","non-dropping-particle":"","parse-names":false,"suffix":""},{"dropping-particle":"","family":"Villa","given":"Maria Pia","non-dropping-particle":"","parse-names":false,"suffix":""}],"container-title":"Paediatr Respir Rev","id":"ITEM-2","issue":"1","issued":{"date-parts":[["2015"]]},"page":"68-74","title":"Exhaled nitric oxide and other exhaled biomarkers in bronchial challenge with exercise in asthmatic children: current knowledge","type":"article-journal","volume":"16"},"uris":["http://www.mendeley.com/documents/?uuid=12d4ed51-dc0a-493f-8993-b8b39de71cac"]}],"mendeley":{"formattedCitation":"[23,41]","plainTextFormattedCitation":"[23,41]","previouslyFormattedCitation":"[23,41]"},"properties":{"noteIndex":0},"schema":"https://github.com/citation-style-language/schema/raw/master/csl-citation.json"}</w:instrText>
      </w:r>
      <w:r w:rsidRPr="00272CA2">
        <w:rPr>
          <w:rFonts w:ascii="Times New Roman" w:hAnsi="Times New Roman" w:cs="Times New Roman"/>
          <w:sz w:val="24"/>
          <w:szCs w:val="24"/>
          <w:lang w:val="en-GB"/>
        </w:rPr>
        <w:fldChar w:fldCharType="separate"/>
      </w:r>
      <w:r w:rsidR="00191892" w:rsidRPr="00272CA2">
        <w:rPr>
          <w:rFonts w:ascii="Times New Roman" w:hAnsi="Times New Roman" w:cs="Times New Roman"/>
          <w:noProof/>
          <w:sz w:val="24"/>
          <w:szCs w:val="24"/>
          <w:lang w:val="en-GB"/>
        </w:rPr>
        <w:t>[23,41]</w:t>
      </w:r>
      <w:r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w:t>
      </w:r>
      <w:r w:rsidR="003B0D15"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In the face of physical exertion, the ANS responds to stimuli sent by the cardiorespiratory system for the withdrawal of the parasympathetic</w:t>
      </w:r>
      <w:r w:rsidR="00600A90" w:rsidRPr="00272CA2">
        <w:rPr>
          <w:rFonts w:ascii="Times New Roman" w:hAnsi="Times New Roman" w:cs="Times New Roman"/>
          <w:sz w:val="24"/>
          <w:szCs w:val="24"/>
          <w:lang w:val="en-GB"/>
        </w:rPr>
        <w:t xml:space="preserve"> activity</w:t>
      </w:r>
      <w:r w:rsidRPr="00272CA2">
        <w:rPr>
          <w:rFonts w:ascii="Times New Roman" w:hAnsi="Times New Roman" w:cs="Times New Roman"/>
          <w:sz w:val="24"/>
          <w:szCs w:val="24"/>
          <w:lang w:val="en-GB"/>
        </w:rPr>
        <w:t>, resulting in an increase in the diameter of the airways to improve gas exchange in response to the increase in metabolic demand</w:t>
      </w:r>
      <w:r w:rsidR="003B0D15" w:rsidRPr="00272CA2">
        <w:rPr>
          <w:rFonts w:ascii="Times New Roman" w:hAnsi="Times New Roman" w:cs="Times New Roman"/>
          <w:sz w:val="24"/>
          <w:szCs w:val="24"/>
          <w:lang w:val="en-GB"/>
        </w:rPr>
        <w:fldChar w:fldCharType="begin" w:fldLock="1"/>
      </w:r>
      <w:r w:rsidR="00191892" w:rsidRPr="00272CA2">
        <w:rPr>
          <w:rFonts w:ascii="Times New Roman" w:hAnsi="Times New Roman" w:cs="Times New Roman"/>
          <w:sz w:val="24"/>
          <w:szCs w:val="24"/>
          <w:lang w:val="en-GB"/>
        </w:rPr>
        <w:instrText>ADDIN CSL_CITATION {"citationItems":[{"id":"ITEM-1","itemData":{"DOI":"10.1152/japplphysiol.00313.2006","ISSN":"8750-7587","PMID":"16728519","abstract":"Autonomic nerves in most mammalian species mediate both contractions and relaxations of airway smooth muscle. Cholinergic-parasympathetic nerves mediate contractions, whereas adrenergic-sympathetic and/or noncholinergic parasympathetic nerves mediate relaxations. Sympathetic-adrenergic innervation of human airway smooth muscle is sparse or nonexistent based on histological analyses and plays little or no role in regulating airway caliber. Rather, in humans and in many other species, postganglionic noncholinergic parasympathetic nerves provide the only relaxant innervation of airway smooth muscle. These noncholinergic nerves are anatomically and physiologically distinct from the postganglionic cholinergic parasympathetic nerves and differentially regulated by reflexes. Although bronchopulmonary vagal afferent nerves provide the primary afferent input regulating airway autonomic nerve activity, extrapulmonary afferent nerves, both vagal and nonvagal, can also reflexively regulate autonomic tone in airway smooth muscle. Reflexes result in either an enhanced activity in one or more of the autonomic efferent pathways, or a withdrawal of baseline cholinergic tone. These parallel excitatory and inhibitory afferent and efferent pathways add complexity to autonomic control of airway caliber. Dysfunction or dysregulation of these afferent and efferent nerves likely contributes to the pathogenesis of obstructive airways diseases and may account for the pulmonary symptoms associated with extrapulmonary disorders, including gastroesophageal reflux disease, cardiovascular disease, and rhinosinusitis.","author":[{"dropping-particle":"","family":"Canning","given":"Brendan J","non-dropping-particle":"","parse-names":false,"suffix":""}],"container-title":"J Appl Physiol","id":"ITEM-1","issue":"3","issued":{"date-parts":[["2006"]]},"page":"971-85","title":"Reflex regulation of airway smooth muscle tone.","type":"article-journal","volume":"101"},"uris":["http://www.mendeley.com/documents/?uuid=a1fbe2d5-7c8a-4d4b-9cb6-f50bd0c1d8f0"]}],"mendeley":{"formattedCitation":"[42]","plainTextFormattedCitation":"[42]","previouslyFormattedCitation":"[42]"},"properties":{"noteIndex":0},"schema":"https://github.com/citation-style-language/schema/raw/master/csl-citation.json"}</w:instrText>
      </w:r>
      <w:r w:rsidR="003B0D15" w:rsidRPr="00272CA2">
        <w:rPr>
          <w:rFonts w:ascii="Times New Roman" w:hAnsi="Times New Roman" w:cs="Times New Roman"/>
          <w:sz w:val="24"/>
          <w:szCs w:val="24"/>
          <w:lang w:val="en-GB"/>
        </w:rPr>
        <w:fldChar w:fldCharType="separate"/>
      </w:r>
      <w:r w:rsidR="00191892" w:rsidRPr="00272CA2">
        <w:rPr>
          <w:rFonts w:ascii="Times New Roman" w:hAnsi="Times New Roman" w:cs="Times New Roman"/>
          <w:noProof/>
          <w:sz w:val="24"/>
          <w:szCs w:val="24"/>
          <w:lang w:val="en-GB"/>
        </w:rPr>
        <w:t>[42]</w:t>
      </w:r>
      <w:r w:rsidR="003B0D15"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 returning to homeostasis, under normal conditions, soon after cessation of the stimulus.</w:t>
      </w:r>
      <w:r w:rsidR="003B0D15"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However, young asthmatics had a delay in the return of parasympathetic indicators assessed by HRV that accompanied bronchial hyperresponsiveness assessed by FEV</w:t>
      </w:r>
      <w:r w:rsidRPr="00272CA2">
        <w:rPr>
          <w:rFonts w:ascii="Times New Roman" w:hAnsi="Times New Roman" w:cs="Times New Roman"/>
          <w:sz w:val="24"/>
          <w:szCs w:val="24"/>
          <w:vertAlign w:val="subscript"/>
          <w:lang w:val="en-GB"/>
        </w:rPr>
        <w:t>1</w:t>
      </w:r>
      <w:r w:rsidRPr="00272CA2">
        <w:rPr>
          <w:rFonts w:ascii="Times New Roman" w:hAnsi="Times New Roman" w:cs="Times New Roman"/>
          <w:sz w:val="24"/>
          <w:szCs w:val="24"/>
          <w:lang w:val="en-GB"/>
        </w:rPr>
        <w:t xml:space="preserve"> in response to EVH.</w:t>
      </w:r>
      <w:r w:rsidR="000019C8" w:rsidRPr="00272CA2">
        <w:rPr>
          <w:rFonts w:ascii="Times New Roman" w:hAnsi="Times New Roman" w:cs="Times New Roman"/>
          <w:sz w:val="24"/>
          <w:szCs w:val="24"/>
          <w:lang w:val="en-GB"/>
        </w:rPr>
        <w:t xml:space="preserve"> </w:t>
      </w:r>
    </w:p>
    <w:p w14:paraId="1F2BEC9A" w14:textId="41D7D4B9" w:rsidR="007717F0" w:rsidRPr="00272CA2" w:rsidRDefault="000019C8" w:rsidP="00E2593E">
      <w:pPr>
        <w:spacing w:line="480" w:lineRule="auto"/>
        <w:ind w:firstLine="708"/>
        <w:jc w:val="both"/>
        <w:rPr>
          <w:rFonts w:ascii="Times New Roman" w:hAnsi="Times New Roman" w:cs="Times New Roman"/>
          <w:sz w:val="24"/>
          <w:szCs w:val="24"/>
          <w:lang w:val="en-GB"/>
        </w:rPr>
      </w:pPr>
      <w:proofErr w:type="spellStart"/>
      <w:r w:rsidRPr="00C66B8B">
        <w:rPr>
          <w:rFonts w:ascii="Times New Roman" w:hAnsi="Times New Roman" w:cs="Times New Roman"/>
          <w:sz w:val="24"/>
          <w:szCs w:val="24"/>
        </w:rPr>
        <w:t>Terada</w:t>
      </w:r>
      <w:proofErr w:type="spellEnd"/>
      <w:r w:rsidRPr="00C66B8B">
        <w:rPr>
          <w:rFonts w:ascii="Times New Roman" w:hAnsi="Times New Roman" w:cs="Times New Roman"/>
          <w:sz w:val="24"/>
          <w:szCs w:val="24"/>
        </w:rPr>
        <w:t xml:space="preserve"> et al.</w:t>
      </w:r>
      <w:r w:rsidRPr="00771E79">
        <w:rPr>
          <w:rFonts w:ascii="Times New Roman" w:hAnsi="Times New Roman" w:cs="Times New Roman"/>
          <w:sz w:val="24"/>
          <w:szCs w:val="24"/>
          <w:lang w:val="en-GB"/>
        </w:rPr>
        <w:fldChar w:fldCharType="begin" w:fldLock="1"/>
      </w:r>
      <w:r w:rsidR="00191892" w:rsidRPr="00C66B8B">
        <w:rPr>
          <w:rFonts w:ascii="Times New Roman" w:hAnsi="Times New Roman" w:cs="Times New Roman"/>
          <w:sz w:val="24"/>
          <w:szCs w:val="24"/>
        </w:rPr>
        <w:instrText>ADDIN CSL_CITATION {"citationItems":[{"id":"ITEM-1","itemData":{"DOI":"10.1164/ajrccm.164.10.2009105","ISSN":"1073-449X","PMID":"11734440","abstract":"Nitric oxide (NO) produced in the airways can be either detrimental or protective to the host. To investigate the role of NO in the pathogenesis of exercise-induced bronchoconstriction (EIB), we measured exhaled NO (ENO) after exercise challenge in 39 asthmatic and six normal children. FEV(1) and ENO were measured before and at 0, 5, 10, and 15 min after exercise performed on a treadmill for 6 min. EIB was defined as a decrease in FEV(1) of more than 15% after the exercise. Normal children (control group) did not have EIB. Twenty-one patients with asthma had EIB (EIB group) whereas the remaining 18 patients did not (non-EIB group). The baseline ENO value was significantly higher in the asthmatic children than in the normal children, and there was a positive correlation between the maximal percent decrease in FEV(1) and the baseline ENO value (r = 0.501, p = 0.012). At the end of the exercise, ENO had decreased in all the subjects. In the non-EIB and control groups, ENO rebounded to above the baseline at 5 min after the exercise and thereafter. In contrast, ENO remained at a decreased level in the EIB group. The change in ENO did not correlate with the change in minute ventilation, and beta-agonist inhalation at the peak of EIB that accelerated the recovery of FEV(1) did not affect the depressed level of ENO, demonstrating that the reduction of ENO is not a simple consequence of increased ventilation nor airway obstruction. Among the EIB group, steroid-treated patients showed sooner recovery in ENO after the exercise than steroid-naive patients. Our study suggests that NO production in response to exercise may be impaired in patients with EIB, and that ENO represents not only airway inflammation but also a protective function of NO in EIB.","author":[{"dropping-particle":"","family":"Terada","given":"A","non-dropping-particle":"","parse-names":false,"suffix":""},{"dropping-particle":"","family":"Fujisawa","given":"T","non-dropping-particle":"","parse-names":false,"suffix":""},{"dropping-particle":"","family":"Togashi","given":"K","non-dropping-particle":"","parse-names":false,"suffix":""},{"dropping-particle":"","family":"Miyazaki","given":"T","non-dropping-particle":"","parse-names":false,"suffix":""},{"dropping-particle":"","family":"Katsumata","given":"H","non-dropping-particle":"","parse-names":false,"suffix":""},{"dropping-particle":"","family":"Atsuta","given":"J","non-dropping-particle":"","parse-names":false,"suffix":""},{"dropping-particle":"","family":"Iguchi","given":"K","non-dropping-particle":"","parse-names":false,"suffix":""},{"dropping-particle":"","family":"Kamiya","given":"H","non-dropping-particle":"","parse-names":false,"suffix":""},{"dropping-particle":"","family":"Togari","given":"H","non-dropping-particle":"","parse-names":false,"suffix":""}],"container-title":"Am J Respir Crit Care Med","id":"ITEM-1","issue":"10 Pt 1","issued":{"date-parts":[["2001"]]},"page":"1879-84","title":"Exhaled nitric oxide decreases during exercise-induced bronchoconstriction in children with asthma.","type":"article-journal","volume":"164"},"uris":["http://www.mendeley.com/documents/?uuid=6bbd0e23-6727-4997-a257-f8055c55b6ad"]}],"mendeley":{"formattedCitation":"[43]","plainTextFormattedCitation":"[43]","previouslyFormattedCitation":"[43]"},"properties":{"noteIndex":0},"schema":"https://github.com/citation-style-language/schema/raw/master/csl-citation.json"}</w:instrText>
      </w:r>
      <w:r w:rsidRPr="00771E79">
        <w:rPr>
          <w:rFonts w:ascii="Times New Roman" w:hAnsi="Times New Roman" w:cs="Times New Roman"/>
          <w:sz w:val="24"/>
          <w:szCs w:val="24"/>
          <w:lang w:val="en-GB"/>
        </w:rPr>
        <w:fldChar w:fldCharType="separate"/>
      </w:r>
      <w:r w:rsidR="00191892" w:rsidRPr="00C66B8B">
        <w:rPr>
          <w:rFonts w:ascii="Times New Roman" w:hAnsi="Times New Roman" w:cs="Times New Roman"/>
          <w:noProof/>
          <w:sz w:val="24"/>
          <w:szCs w:val="24"/>
        </w:rPr>
        <w:t>[43]</w:t>
      </w:r>
      <w:r w:rsidRPr="00771E79">
        <w:rPr>
          <w:rFonts w:ascii="Times New Roman" w:hAnsi="Times New Roman" w:cs="Times New Roman"/>
          <w:sz w:val="24"/>
          <w:szCs w:val="24"/>
          <w:lang w:val="en-GB"/>
        </w:rPr>
        <w:fldChar w:fldCharType="end"/>
      </w:r>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showed</w:t>
      </w:r>
      <w:proofErr w:type="spellEnd"/>
      <w:r w:rsidRPr="00C66B8B">
        <w:rPr>
          <w:rFonts w:ascii="Times New Roman" w:hAnsi="Times New Roman" w:cs="Times New Roman"/>
          <w:sz w:val="24"/>
          <w:szCs w:val="24"/>
        </w:rPr>
        <w:t xml:space="preserve"> a </w:t>
      </w:r>
      <w:proofErr w:type="spellStart"/>
      <w:r w:rsidRPr="00C66B8B">
        <w:rPr>
          <w:rFonts w:ascii="Times New Roman" w:hAnsi="Times New Roman" w:cs="Times New Roman"/>
          <w:sz w:val="24"/>
          <w:szCs w:val="24"/>
        </w:rPr>
        <w:t>decrease</w:t>
      </w:r>
      <w:proofErr w:type="spellEnd"/>
      <w:r w:rsidRPr="00C66B8B">
        <w:rPr>
          <w:rFonts w:ascii="Times New Roman" w:hAnsi="Times New Roman" w:cs="Times New Roman"/>
          <w:sz w:val="24"/>
          <w:szCs w:val="24"/>
        </w:rPr>
        <w:t xml:space="preserve"> in </w:t>
      </w:r>
      <w:proofErr w:type="spellStart"/>
      <w:r w:rsidRPr="00C66B8B">
        <w:rPr>
          <w:rFonts w:ascii="Times New Roman" w:hAnsi="Times New Roman" w:cs="Times New Roman"/>
          <w:sz w:val="24"/>
          <w:szCs w:val="24"/>
        </w:rPr>
        <w:t>the</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fraction</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of</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exhaled</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nitric</w:t>
      </w:r>
      <w:proofErr w:type="spellEnd"/>
      <w:r w:rsidRPr="00C66B8B">
        <w:rPr>
          <w:rFonts w:ascii="Times New Roman" w:hAnsi="Times New Roman" w:cs="Times New Roman"/>
          <w:sz w:val="24"/>
          <w:szCs w:val="24"/>
        </w:rPr>
        <w:t xml:space="preserve"> oxide (FENO) </w:t>
      </w:r>
      <w:proofErr w:type="spellStart"/>
      <w:r w:rsidRPr="00C66B8B">
        <w:rPr>
          <w:rFonts w:ascii="Times New Roman" w:hAnsi="Times New Roman" w:cs="Times New Roman"/>
          <w:sz w:val="24"/>
          <w:szCs w:val="24"/>
        </w:rPr>
        <w:t>five</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and</w:t>
      </w:r>
      <w:proofErr w:type="spellEnd"/>
      <w:r w:rsidRPr="00C66B8B">
        <w:rPr>
          <w:rFonts w:ascii="Times New Roman" w:hAnsi="Times New Roman" w:cs="Times New Roman"/>
          <w:sz w:val="24"/>
          <w:szCs w:val="24"/>
        </w:rPr>
        <w:t xml:space="preserve"> 10 minutes </w:t>
      </w:r>
      <w:proofErr w:type="spellStart"/>
      <w:r w:rsidRPr="00C66B8B">
        <w:rPr>
          <w:rFonts w:ascii="Times New Roman" w:hAnsi="Times New Roman" w:cs="Times New Roman"/>
          <w:sz w:val="24"/>
          <w:szCs w:val="24"/>
        </w:rPr>
        <w:t>after</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exercise</w:t>
      </w:r>
      <w:proofErr w:type="spellEnd"/>
      <w:r w:rsidRPr="00C66B8B">
        <w:rPr>
          <w:rFonts w:ascii="Times New Roman" w:hAnsi="Times New Roman" w:cs="Times New Roman"/>
          <w:sz w:val="24"/>
          <w:szCs w:val="24"/>
        </w:rPr>
        <w:t xml:space="preserve"> in </w:t>
      </w:r>
      <w:proofErr w:type="spellStart"/>
      <w:r w:rsidRPr="00C66B8B">
        <w:rPr>
          <w:rFonts w:ascii="Times New Roman" w:hAnsi="Times New Roman" w:cs="Times New Roman"/>
          <w:sz w:val="24"/>
          <w:szCs w:val="24"/>
        </w:rPr>
        <w:t>atopic</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asthmatic</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individuals</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with</w:t>
      </w:r>
      <w:proofErr w:type="spellEnd"/>
      <w:r w:rsidRPr="00C66B8B">
        <w:rPr>
          <w:rFonts w:ascii="Times New Roman" w:hAnsi="Times New Roman" w:cs="Times New Roman"/>
          <w:sz w:val="24"/>
          <w:szCs w:val="24"/>
        </w:rPr>
        <w:t xml:space="preserve"> EIB, </w:t>
      </w:r>
      <w:proofErr w:type="spellStart"/>
      <w:r w:rsidRPr="00C66B8B">
        <w:rPr>
          <w:rFonts w:ascii="Times New Roman" w:hAnsi="Times New Roman" w:cs="Times New Roman"/>
          <w:sz w:val="24"/>
          <w:szCs w:val="24"/>
        </w:rPr>
        <w:t>the</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author</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explains</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that</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this</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apparently</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occurred</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through</w:t>
      </w:r>
      <w:proofErr w:type="spellEnd"/>
      <w:r w:rsidRPr="00C66B8B">
        <w:rPr>
          <w:rFonts w:ascii="Times New Roman" w:hAnsi="Times New Roman" w:cs="Times New Roman"/>
          <w:sz w:val="24"/>
          <w:szCs w:val="24"/>
        </w:rPr>
        <w:t xml:space="preserve"> neural </w:t>
      </w:r>
      <w:proofErr w:type="spellStart"/>
      <w:r w:rsidRPr="00C66B8B">
        <w:rPr>
          <w:rFonts w:ascii="Times New Roman" w:hAnsi="Times New Roman" w:cs="Times New Roman"/>
          <w:sz w:val="24"/>
          <w:szCs w:val="24"/>
        </w:rPr>
        <w:t>mechanisms</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suggesting</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that</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patients</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with</w:t>
      </w:r>
      <w:proofErr w:type="spellEnd"/>
      <w:r w:rsidRPr="00C66B8B">
        <w:rPr>
          <w:rFonts w:ascii="Times New Roman" w:hAnsi="Times New Roman" w:cs="Times New Roman"/>
          <w:sz w:val="24"/>
          <w:szCs w:val="24"/>
        </w:rPr>
        <w:t xml:space="preserve"> EIB </w:t>
      </w:r>
      <w:proofErr w:type="spellStart"/>
      <w:r w:rsidRPr="00C66B8B">
        <w:rPr>
          <w:rFonts w:ascii="Times New Roman" w:hAnsi="Times New Roman" w:cs="Times New Roman"/>
          <w:sz w:val="24"/>
          <w:szCs w:val="24"/>
        </w:rPr>
        <w:t>have</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impaired</w:t>
      </w:r>
      <w:proofErr w:type="spellEnd"/>
      <w:r w:rsidR="00005E58" w:rsidRPr="00C66B8B">
        <w:rPr>
          <w:rFonts w:ascii="Times New Roman" w:hAnsi="Times New Roman" w:cs="Times New Roman"/>
          <w:sz w:val="24"/>
          <w:szCs w:val="24"/>
        </w:rPr>
        <w:t xml:space="preserve"> </w:t>
      </w:r>
      <w:proofErr w:type="spellStart"/>
      <w:r w:rsidR="00005E58" w:rsidRPr="00C66B8B">
        <w:rPr>
          <w:rFonts w:ascii="Times New Roman" w:hAnsi="Times New Roman" w:cs="Times New Roman"/>
          <w:sz w:val="24"/>
          <w:szCs w:val="24"/>
        </w:rPr>
        <w:t>nitric</w:t>
      </w:r>
      <w:proofErr w:type="spellEnd"/>
      <w:r w:rsidR="00005E58" w:rsidRPr="00C66B8B">
        <w:rPr>
          <w:rFonts w:ascii="Times New Roman" w:hAnsi="Times New Roman" w:cs="Times New Roman"/>
          <w:sz w:val="24"/>
          <w:szCs w:val="24"/>
        </w:rPr>
        <w:t xml:space="preserve"> oxide</w:t>
      </w:r>
      <w:r w:rsidRPr="00C66B8B">
        <w:rPr>
          <w:rFonts w:ascii="Times New Roman" w:hAnsi="Times New Roman" w:cs="Times New Roman"/>
          <w:sz w:val="24"/>
          <w:szCs w:val="24"/>
        </w:rPr>
        <w:t xml:space="preserve"> </w:t>
      </w:r>
      <w:r w:rsidR="00005E58" w:rsidRPr="00C66B8B">
        <w:rPr>
          <w:rFonts w:ascii="Times New Roman" w:hAnsi="Times New Roman" w:cs="Times New Roman"/>
          <w:sz w:val="24"/>
          <w:szCs w:val="24"/>
        </w:rPr>
        <w:t>(</w:t>
      </w:r>
      <w:r w:rsidRPr="00C66B8B">
        <w:rPr>
          <w:rFonts w:ascii="Times New Roman" w:hAnsi="Times New Roman" w:cs="Times New Roman"/>
          <w:sz w:val="24"/>
          <w:szCs w:val="24"/>
        </w:rPr>
        <w:t>NO</w:t>
      </w:r>
      <w:r w:rsidR="00005E58" w:rsidRPr="00C66B8B">
        <w:rPr>
          <w:rFonts w:ascii="Times New Roman" w:hAnsi="Times New Roman" w:cs="Times New Roman"/>
          <w:sz w:val="24"/>
          <w:szCs w:val="24"/>
        </w:rPr>
        <w:t>)</w:t>
      </w:r>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production</w:t>
      </w:r>
      <w:proofErr w:type="spellEnd"/>
      <w:r w:rsidRPr="00C66B8B">
        <w:rPr>
          <w:rFonts w:ascii="Times New Roman" w:hAnsi="Times New Roman" w:cs="Times New Roman"/>
          <w:sz w:val="24"/>
          <w:szCs w:val="24"/>
        </w:rPr>
        <w:t xml:space="preserve"> in response </w:t>
      </w:r>
      <w:proofErr w:type="spellStart"/>
      <w:r w:rsidRPr="00C66B8B">
        <w:rPr>
          <w:rFonts w:ascii="Times New Roman" w:hAnsi="Times New Roman" w:cs="Times New Roman"/>
          <w:sz w:val="24"/>
          <w:szCs w:val="24"/>
        </w:rPr>
        <w:t>to</w:t>
      </w:r>
      <w:proofErr w:type="spellEnd"/>
      <w:r w:rsidRPr="00C66B8B">
        <w:rPr>
          <w:rFonts w:ascii="Times New Roman" w:hAnsi="Times New Roman" w:cs="Times New Roman"/>
          <w:sz w:val="24"/>
          <w:szCs w:val="24"/>
        </w:rPr>
        <w:t xml:space="preserve"> </w:t>
      </w:r>
      <w:proofErr w:type="spellStart"/>
      <w:r w:rsidRPr="00C66B8B">
        <w:rPr>
          <w:rFonts w:ascii="Times New Roman" w:hAnsi="Times New Roman" w:cs="Times New Roman"/>
          <w:sz w:val="24"/>
          <w:szCs w:val="24"/>
        </w:rPr>
        <w:t>exercise</w:t>
      </w:r>
      <w:proofErr w:type="spellEnd"/>
      <w:r w:rsidRPr="00771E79">
        <w:rPr>
          <w:rFonts w:ascii="Times New Roman" w:hAnsi="Times New Roman" w:cs="Times New Roman"/>
          <w:sz w:val="24"/>
          <w:szCs w:val="24"/>
          <w:lang w:val="en-GB"/>
        </w:rPr>
        <w:fldChar w:fldCharType="begin" w:fldLock="1"/>
      </w:r>
      <w:r w:rsidR="00191892" w:rsidRPr="00C66B8B">
        <w:rPr>
          <w:rFonts w:ascii="Times New Roman" w:hAnsi="Times New Roman" w:cs="Times New Roman"/>
          <w:sz w:val="24"/>
          <w:szCs w:val="24"/>
        </w:rPr>
        <w:instrText>ADDIN CSL_CITATION {"citationItems":[{"id":"ITEM-1","itemData":{"DOI":"10.1164/ajrccm.164.10.2009105","ISSN":"1073-449X","PMID":"11734440","abstract":"Nitric oxide (NO) produced in the airways can be either detrimental or protective to the host. To investigate the role of NO in the pathogenesis of exercise-induced bronchoconstriction (EIB), we measured exhaled NO (ENO) after exercise challenge in 39 asthmatic and six normal children. FEV(1) and ENO were measured before and at 0, 5, 10, and 15 min after exercise performed on a treadmill for 6 min. EIB was defined as a decrease in FEV(1) of more than 15% after the exercise. Normal children (control group) did not have EIB. Twenty-one patients with asthma had EIB (EIB group) whereas the remaining 18 patients did not (non-EIB group). The baseline ENO value was significantly higher in the asthmatic children than in the normal children, and there was a positive correlation between the maximal percent decrease in FEV(1) and the baseline ENO value (r = 0.501, p = 0.012). At the end of the exercise, ENO had decreased in all the subjects. In the non-EIB and control groups, ENO rebounded to above the baseline at 5 mi</w:instrText>
      </w:r>
      <w:r w:rsidR="00191892" w:rsidRPr="00771E79">
        <w:rPr>
          <w:rFonts w:ascii="Times New Roman" w:hAnsi="Times New Roman" w:cs="Times New Roman"/>
          <w:sz w:val="24"/>
          <w:szCs w:val="24"/>
          <w:lang w:val="en-GB"/>
        </w:rPr>
        <w:instrText>n after the exercise and thereafter. In contrast, ENO remained at a decreased level in the EIB group. The change in ENO did not correlate with the change in minute ventilation, and beta-agonist inhalation at the peak of EIB that accelerated the recovery of FEV(1) did not affect the depressed level of ENO, demonstrating that the reduction of ENO is not a simple consequence of increased ventilation nor airway obstruction. Among the EIB group, steroid-treated patients showed sooner recovery in ENO after the exercise than steroid-naive patients. Our study suggests that NO production in response to exercise may be impaired in patients with EIB, and that ENO represents not only airway inflammation but also a protective function of NO in EIB.","author":[{"dropping-particle":"","family":"Terada","given":"A","non-dropping-particle":"","parse-names":false,"suffix":""},{"dropping-particle":"","family":"Fujisawa","given":"T","non-dropping-particle":"","parse-names":false,"suffix":""},{"dropping-particle":"","family":"Togashi","given":"K","non-dropping-particle":"","parse-names":false,"suffix":""},{"dropping-particle":"","family":"Miyazaki","given":"T","non-dropping-particle":"","parse-names":false,"suffix":""},{"dropping-particle":"","family":"Katsumata","given":"H","non-dropping-particle":"","parse-names":false,"suffix":""},{"dropping-particle":"","family":"Atsuta","given":"J","non-dropping-particle":"","parse-names":false,"suffix":""},{"dropping-particle":"","family":"Iguchi","given":"K","non-dropping-particle":"","parse-names":false,"suffix":""},{"dropping-particle":"","family":"Kamiya","given":"H","non-dropping-particle":"","parse-names":false,"suffix":""},{"dropping-particle":"","family":"Togari","given":"H","non-dropping-particle":"","parse-names":false,"suffix":""}],"container-title":"Am J Respir Crit Care Med","id":"ITEM-1","issue":"10 Pt 1","issued":{"date-parts":[["2001"]]},"page":"1879-84","title":"Exhaled nitric oxide decreases during exercise-induced bronchoconstriction in children with asthma.","type":"article-journal","volume":"164"},"uris":["http://www.mendeley.com/documents/?uuid=6bbd0e23-6727-4997-a257-f8055c55b6ad"]},{"id":"ITEM-2","itemData":{"DOI":"10.1016/j.prrv.2013.11.006","ISSN":"15260542","author":[{"dropping-particle":"","family":"Barreto","given":"Mario","non-dropping-particle":"","parse-names":false,"suffix":""},{"dropping-particle":"","family":"Zambardi","given":"Rosanna","non-dropping-particle":"","parse-names":false,"suffix":""},{"dropping-particle":"","family":"Villa","given":"Maria Pia","non-dropping-particle":"","parse-names":false,"suffix":""}],"container-title":"Paediatr Respir Rev","id":"ITEM-2","issue":"1","issued":{"date-parts":[["2015"]]},"page":"68-74","title":"Exhaled nitric oxide and other exhaled biomarkers in bronchial challenge with exercise in asthmatic children: current knowledge","type":"article-journal","volume":"16"},"uris":["http://www.mendeley.com/documents/?uuid=12d4ed51-dc0a-493f-8993-b8b39de71cac"]}],"mendeley":{"formattedCitation":"[41,43]","plainTextFormattedCitation":"[41,43]","previouslyFormattedCitation":"[41,43]"},"properties":{"noteIndex":0},"schema":"https://github.com/citation-style-language/schema/raw/master/csl-citation.json"}</w:instrText>
      </w:r>
      <w:r w:rsidRPr="00771E79">
        <w:rPr>
          <w:rFonts w:ascii="Times New Roman" w:hAnsi="Times New Roman" w:cs="Times New Roman"/>
          <w:sz w:val="24"/>
          <w:szCs w:val="24"/>
          <w:lang w:val="en-GB"/>
        </w:rPr>
        <w:fldChar w:fldCharType="separate"/>
      </w:r>
      <w:r w:rsidR="00191892" w:rsidRPr="00771E79">
        <w:rPr>
          <w:rFonts w:ascii="Times New Roman" w:hAnsi="Times New Roman" w:cs="Times New Roman"/>
          <w:noProof/>
          <w:sz w:val="24"/>
          <w:szCs w:val="24"/>
          <w:lang w:val="en-GB"/>
        </w:rPr>
        <w:t>[41,43]</w:t>
      </w:r>
      <w:r w:rsidRPr="00771E79">
        <w:rPr>
          <w:rFonts w:ascii="Times New Roman" w:hAnsi="Times New Roman" w:cs="Times New Roman"/>
          <w:sz w:val="24"/>
          <w:szCs w:val="24"/>
          <w:lang w:val="en-GB"/>
        </w:rPr>
        <w:fldChar w:fldCharType="end"/>
      </w:r>
      <w:r w:rsidR="00E2593E" w:rsidRPr="00771E79">
        <w:rPr>
          <w:rFonts w:ascii="Times New Roman" w:hAnsi="Times New Roman" w:cs="Times New Roman"/>
          <w:sz w:val="24"/>
          <w:szCs w:val="24"/>
          <w:lang w:val="en-GB"/>
        </w:rPr>
        <w:t xml:space="preserve">. </w:t>
      </w:r>
      <w:r w:rsidRPr="00771E79">
        <w:rPr>
          <w:rFonts w:ascii="Times New Roman" w:hAnsi="Times New Roman" w:cs="Times New Roman"/>
          <w:sz w:val="24"/>
          <w:szCs w:val="24"/>
          <w:lang w:val="en-GB"/>
        </w:rPr>
        <w:t xml:space="preserve">It was expected that there </w:t>
      </w:r>
      <w:r w:rsidRPr="00771E79">
        <w:rPr>
          <w:rFonts w:ascii="Times New Roman" w:hAnsi="Times New Roman" w:cs="Times New Roman"/>
          <w:sz w:val="24"/>
          <w:szCs w:val="24"/>
          <w:lang w:val="en-GB"/>
        </w:rPr>
        <w:lastRenderedPageBreak/>
        <w:t>would be a prominent neural bronchodilator response</w:t>
      </w:r>
      <w:r w:rsidRPr="00272CA2">
        <w:rPr>
          <w:rFonts w:ascii="Times New Roman" w:hAnsi="Times New Roman" w:cs="Times New Roman"/>
          <w:sz w:val="24"/>
          <w:szCs w:val="24"/>
          <w:lang w:val="en-GB"/>
        </w:rPr>
        <w:t xml:space="preserve"> from the non-adrenergic non-cholinergic inhibitory system (</w:t>
      </w:r>
      <w:proofErr w:type="spellStart"/>
      <w:r w:rsidRPr="00272CA2">
        <w:rPr>
          <w:rFonts w:ascii="Times New Roman" w:hAnsi="Times New Roman" w:cs="Times New Roman"/>
          <w:sz w:val="24"/>
          <w:szCs w:val="24"/>
          <w:lang w:val="en-GB"/>
        </w:rPr>
        <w:t>i</w:t>
      </w:r>
      <w:proofErr w:type="spellEnd"/>
      <w:r w:rsidRPr="00272CA2">
        <w:rPr>
          <w:rFonts w:ascii="Times New Roman" w:hAnsi="Times New Roman" w:cs="Times New Roman"/>
          <w:sz w:val="24"/>
          <w:szCs w:val="24"/>
          <w:lang w:val="en-GB"/>
        </w:rPr>
        <w:t>-NANC), which is the neural relaxant response in the human airways, in addition, the presence of endogenous NO may inhibit contractile cholinergic responses</w:t>
      </w:r>
      <w:r w:rsidRPr="00272CA2">
        <w:rPr>
          <w:rFonts w:ascii="Times New Roman" w:hAnsi="Times New Roman" w:cs="Times New Roman"/>
          <w:sz w:val="24"/>
          <w:szCs w:val="24"/>
          <w:lang w:val="en-GB"/>
        </w:rPr>
        <w:fldChar w:fldCharType="begin" w:fldLock="1"/>
      </w:r>
      <w:r w:rsidR="00191892" w:rsidRPr="00272CA2">
        <w:rPr>
          <w:rFonts w:ascii="Times New Roman" w:hAnsi="Times New Roman" w:cs="Times New Roman"/>
          <w:sz w:val="24"/>
          <w:szCs w:val="24"/>
          <w:lang w:val="en-GB"/>
        </w:rPr>
        <w:instrText>ADDIN CSL_CITATION {"citationItems":[{"id":"ITEM-1","itemData":{"DOI":"10.1172/JCI116644","ISSN":"0021-9738","PMID":"8349813","abstract":"Human airway smooth muscle possesses an inhibitory nonadrenergic noncholinergic neural bronchodilator response mediated by nitric oxide (NO). In guinea pig trachea both endogenous NO and vasoactive intestinal peptide (VIP) modulate cholinergic neural contractile responses. To identify whether endogenous NO or VIP can modulate cholinergic contractile responses in human airways in vitro, we studied the effects of specific NO synthase inhibitors and the peptidase alpha-chymotrypsin on contractile responses evoked by electrical field stimulation (EFS) at three airway levels. Endogenous NO, but not VIP, was shown to inhibit cholinergic contractile responses at all airway levels but this inhibition was predominantly in trachea and main bronchus and less marked in segmental and subsegmental bronchi. To elucidate the mechanism of this modulation we then studied the effects of endogenous NO on acetylcholine (ACh) release evoked by EFS from tracheal smooth muscle strips. We confirmed that release was neural in origin, frequency dependent, and that endogenous NO did not affect ACh release. These findings show that endogenous NO, but not VIP, evoked by EFS can inhibit cholinergic neural responses via functional antagonism of ACh at the airway smooth muscle and that the contribution of this modulation is less marked in lower airways.","author":[{"dropping-particle":"","family":"Ward","given":"J K","non-dropping-particle":"","parse-names":false,"suffix":""},{"dropping-particle":"","family":"Belvisi","given":"M G","non-dropping-particle":"","parse-names":false,"suffix":""},{"dropping-particle":"","family":"Fox","given":"A J","non-dropping-particle":"","parse-names":false,"suffix":""},{"dropping-particle":"","family":"Miura","given":"M","non-dropping-particle":"","parse-names":false,"suffix":""},{"dropping-particle":"","family":"Tadjkarimi","given":"S","non-dropping-particle":"","parse-names":false,"suffix":""},{"dropping-particle":"","family":"Yacoub","given":"M H","non-dropping-particle":"","parse-names":false,"suffix":""},{"dropping-particle":"","family":"Barnes","given":"P J","non-dropping-particle":"","parse-names":false,"suffix":""}],"container-title":"J Clin Invest","id":"ITEM-1","issue":"2","issued":{"date-parts":[["1993"]]},"page":"736-42","title":"Modulation of cholinergic neural bronchoconstriction by endogenous nitric oxide and vasoactive intestinal peptide in human airways in vitro.","type":"article-journal","volume":"92"},"uris":["http://www.mendeley.com/documents/?uuid=ca18f2bf-8031-44e1-840d-6a0cbad21623"]}],"mendeley":{"formattedCitation":"[44]","plainTextFormattedCitation":"[44]","previouslyFormattedCitation":"[44]"},"properties":{"noteIndex":0},"schema":"https://github.com/citation-style-language/schema/raw/master/csl-citation.json"}</w:instrText>
      </w:r>
      <w:r w:rsidRPr="00272CA2">
        <w:rPr>
          <w:rFonts w:ascii="Times New Roman" w:hAnsi="Times New Roman" w:cs="Times New Roman"/>
          <w:sz w:val="24"/>
          <w:szCs w:val="24"/>
          <w:lang w:val="en-GB"/>
        </w:rPr>
        <w:fldChar w:fldCharType="separate"/>
      </w:r>
      <w:r w:rsidR="00191892" w:rsidRPr="00272CA2">
        <w:rPr>
          <w:rFonts w:ascii="Times New Roman" w:hAnsi="Times New Roman" w:cs="Times New Roman"/>
          <w:noProof/>
          <w:sz w:val="24"/>
          <w:szCs w:val="24"/>
          <w:lang w:val="en-GB"/>
        </w:rPr>
        <w:t>[44]</w:t>
      </w:r>
      <w:r w:rsidRPr="00272CA2">
        <w:rPr>
          <w:rFonts w:ascii="Times New Roman" w:hAnsi="Times New Roman" w:cs="Times New Roman"/>
          <w:sz w:val="24"/>
          <w:szCs w:val="24"/>
          <w:lang w:val="en-GB"/>
        </w:rPr>
        <w:fldChar w:fldCharType="end"/>
      </w:r>
      <w:r w:rsidR="007717F0" w:rsidRPr="00272CA2">
        <w:rPr>
          <w:rFonts w:ascii="Times New Roman" w:hAnsi="Times New Roman" w:cs="Times New Roman"/>
          <w:sz w:val="24"/>
          <w:szCs w:val="24"/>
          <w:lang w:val="en-GB"/>
        </w:rPr>
        <w:t>.</w:t>
      </w:r>
      <w:r w:rsidR="00E2593E" w:rsidRPr="00272CA2">
        <w:rPr>
          <w:rFonts w:ascii="Times New Roman" w:hAnsi="Times New Roman" w:cs="Times New Roman"/>
          <w:sz w:val="24"/>
          <w:szCs w:val="24"/>
          <w:lang w:val="en-GB"/>
        </w:rPr>
        <w:t xml:space="preserve"> However, the studies are not clear about wh</w:t>
      </w:r>
      <w:r w:rsidR="00600A90" w:rsidRPr="00272CA2">
        <w:rPr>
          <w:rFonts w:ascii="Times New Roman" w:hAnsi="Times New Roman" w:cs="Times New Roman"/>
          <w:sz w:val="24"/>
          <w:szCs w:val="24"/>
          <w:lang w:val="en-GB"/>
        </w:rPr>
        <w:t>ich</w:t>
      </w:r>
      <w:r w:rsidR="00E2593E" w:rsidRPr="00272CA2">
        <w:rPr>
          <w:rFonts w:ascii="Times New Roman" w:hAnsi="Times New Roman" w:cs="Times New Roman"/>
          <w:sz w:val="24"/>
          <w:szCs w:val="24"/>
          <w:lang w:val="en-GB"/>
        </w:rPr>
        <w:t xml:space="preserve"> reasons would lead to this decrease in FENO in asthmatics who have EIB, since those without EIB did not present alteration</w:t>
      </w:r>
      <w:r w:rsidR="00E2593E" w:rsidRPr="00272CA2">
        <w:rPr>
          <w:rFonts w:ascii="Times New Roman" w:hAnsi="Times New Roman" w:cs="Times New Roman"/>
          <w:sz w:val="24"/>
          <w:szCs w:val="24"/>
          <w:lang w:val="en-GB"/>
        </w:rPr>
        <w:fldChar w:fldCharType="begin" w:fldLock="1"/>
      </w:r>
      <w:r w:rsidR="00191892" w:rsidRPr="00272CA2">
        <w:rPr>
          <w:rFonts w:ascii="Times New Roman" w:hAnsi="Times New Roman" w:cs="Times New Roman"/>
          <w:sz w:val="24"/>
          <w:szCs w:val="24"/>
          <w:lang w:val="en-GB"/>
        </w:rPr>
        <w:instrText>ADDIN CSL_CITATION {"citationItems":[{"id":"ITEM-1","itemData":{"DOI":"10.1164/ajrccm.164.10.2009105","ISSN":"1073-449X","PMID":"11734440","abstract":"Nitric oxide (NO) produced in the airways can be either detrimental or protective to the host. To investigate the role of NO in the pathogenesis of exercise-induced bronchoconstriction (EIB), we measured exhaled NO (ENO) after exercise challenge in 39 asthmatic and six normal children. FEV(1) and ENO were measured before and at 0, 5, 10, and 15 min after exercise performed on a treadmill for 6 min. EIB was defined as a decrease in FEV(1) of more than 15% after the exercise. Normal children (control group) did not have EIB. Twenty-one patients with asthma had EIB (EIB group) whereas the remaining 18 patients did not (non-EIB group). The baseline ENO value was significantly higher in the asthmatic children than in the normal children, and there was a positive correlation between the maximal percent decrease in FEV(1) and the baseline ENO value (r = 0.501, p = 0.012). At the end of the exercise, ENO had decreased in all the subjects. In the non-EIB and control groups, ENO rebounded to above the baseline at 5 min after the exercise and thereafter. In contrast, ENO remained at a decreased level in the EIB group. The change in ENO did not correlate with the change in minute ventilation, and beta-agonist inhalation at the peak of EIB that accelerated the recovery of FEV(1) did not affect the depressed level of ENO, demonstrating that the reduction of ENO is not a simple consequence of increased ventilation nor airway obstruction. Among the EIB group, steroid-treated patients showed sooner recovery in ENO after the exercise than steroid-naive patients. Our study suggests that NO production in response to exercise may be impaired in patients with EIB, and that ENO represents not only airway inflammation but also a protective function of NO in EIB.","author":[{"dropping-particle":"","family":"Terada","given":"A","non-dropping-particle":"","parse-names":false,"suffix":""},{"dropping-particle":"","family":"Fujisawa","given":"T","non-dropping-particle":"","parse-names":false,"suffix":""},{"dropping-particle":"","family":"Togashi","given":"K","non-dropping-particle":"","parse-names":false,"suffix":""},{"dropping-particle":"","family":"Miyazaki","given":"T","non-dropping-particle":"","parse-names":false,"suffix":""},{"dropping-particle":"","family":"Katsumata","given":"H","non-dropping-particle":"","parse-names":false,"suffix":""},{"dropping-particle":"","family":"Atsuta","given":"J","non-dropping-particle":"","parse-names":false,"suffix":""},{"dropping-particle":"","family":"Iguchi","given":"K","non-dropping-particle":"","parse-names":false,"suffix":""},{"dropping-particle":"","family":"Kamiya","given":"H","non-dropping-particle":"","parse-names":false,"suffix":""},{"dropping-particle":"","family":"Togari","given":"H","non-dropping-particle":"","parse-names":false,"suffix":""}],"container-title":"Am J Respir Crit Care Med","id":"ITEM-1","issue":"10 Pt 1","issued":{"date-parts":[["2001"]]},"page":"1879-84","title":"Exhaled nitric oxide decreases during exercise-induced bronchoconstriction in children with asthma.","type":"article-journal","volume":"164"},"uris":["http://www.mendeley.com/documents/?uuid=6bbd0e23-6727-4997-a257-f8055c55b6ad"]},{"id":"ITEM-2","itemData":{"DOI":"10.1016/j.prrv.2013.11.006","ISSN":"15260542","author":[{"dropping-particle":"","family":"Barreto","given":"Mario","non-dropping-particle":"","parse-names":false,"suffix":""},{"dropping-particle":"","family":"Zambardi","given":"Rosanna","non-dropping-particle":"","parse-names":false,"suffix":""},{"dropping-particle":"","family":"Villa","given":"Maria Pia","non-dropping-particle":"","parse-names":false,"suffix":""}],"container-title":"Paediatr Respir Rev","id":"ITEM-2","issue":"1","issued":{"date-parts":[["2015"]]},"page":"68-74","title":"Exhaled nitric oxide and other exhaled biomarkers in bronchial challenge with exercise in asthmatic children: current knowledge","type":"article-journal","volume":"16"},"uris":["http://www.mendeley.com/documents/?uuid=12d4ed51-dc0a-493f-8993-b8b39de71cac"]}],"mendeley":{"formattedCitation":"[41,43]","plainTextFormattedCitation":"[41,43]","previouslyFormattedCitation":"[41,43]"},"properties":{"noteIndex":0},"schema":"https://github.com/citation-style-language/schema/raw/master/csl-citation.json"}</w:instrText>
      </w:r>
      <w:r w:rsidR="00E2593E" w:rsidRPr="00272CA2">
        <w:rPr>
          <w:rFonts w:ascii="Times New Roman" w:hAnsi="Times New Roman" w:cs="Times New Roman"/>
          <w:sz w:val="24"/>
          <w:szCs w:val="24"/>
          <w:lang w:val="en-GB"/>
        </w:rPr>
        <w:fldChar w:fldCharType="separate"/>
      </w:r>
      <w:r w:rsidR="00191892" w:rsidRPr="00272CA2">
        <w:rPr>
          <w:rFonts w:ascii="Times New Roman" w:hAnsi="Times New Roman" w:cs="Times New Roman"/>
          <w:noProof/>
          <w:sz w:val="24"/>
          <w:szCs w:val="24"/>
          <w:lang w:val="en-GB"/>
        </w:rPr>
        <w:t>[41,43]</w:t>
      </w:r>
      <w:r w:rsidR="00E2593E" w:rsidRPr="00272CA2">
        <w:rPr>
          <w:rFonts w:ascii="Times New Roman" w:hAnsi="Times New Roman" w:cs="Times New Roman"/>
          <w:sz w:val="24"/>
          <w:szCs w:val="24"/>
          <w:lang w:val="en-GB"/>
        </w:rPr>
        <w:fldChar w:fldCharType="end"/>
      </w:r>
      <w:r w:rsidR="00E2593E" w:rsidRPr="00272CA2">
        <w:rPr>
          <w:rFonts w:ascii="Times New Roman" w:hAnsi="Times New Roman" w:cs="Times New Roman"/>
          <w:sz w:val="24"/>
          <w:szCs w:val="24"/>
          <w:lang w:val="en-GB"/>
        </w:rPr>
        <w:t>. Regarding our study, an important question would be whether this dysfunction seen in FENO in the previous study</w:t>
      </w:r>
      <w:r w:rsidR="00E2593E" w:rsidRPr="00272CA2">
        <w:rPr>
          <w:rFonts w:ascii="Times New Roman" w:hAnsi="Times New Roman" w:cs="Times New Roman"/>
          <w:sz w:val="24"/>
          <w:szCs w:val="24"/>
          <w:lang w:val="en-GB"/>
        </w:rPr>
        <w:fldChar w:fldCharType="begin" w:fldLock="1"/>
      </w:r>
      <w:r w:rsidR="00191892" w:rsidRPr="00272CA2">
        <w:rPr>
          <w:rFonts w:ascii="Times New Roman" w:hAnsi="Times New Roman" w:cs="Times New Roman"/>
          <w:sz w:val="24"/>
          <w:szCs w:val="24"/>
          <w:lang w:val="en-GB"/>
        </w:rPr>
        <w:instrText>ADDIN CSL_CITATION {"citationItems":[{"id":"ITEM-1","itemData":{"DOI":"10.1164/ajrccm.164.10.2009105","ISSN":"1073-449X","PMID":"11734440","abstract":"Nitric oxide (NO) produced in the airways can be either detrimental or protective to the host. To investigate the role of NO in the pathogenesis of exercise-induced bronchoconstriction (EIB), we measured exhaled NO (ENO) after exercise challenge in 39 asthmatic and six normal children. FEV(1) and ENO were measured before and at 0, 5, 10, and 15 min after exercise performed on a treadmill for 6 min. EIB was defined as a decrease in FEV(1) of more than 15% after the exercise. Normal children (control group) did not have EIB. Twenty-one patients with asthma had EIB (EIB group) whereas the remaining 18 patients did not (non-EIB group). The baseline ENO value was significantly higher in the asthmatic children than in the normal children, and there was a positive correlation between the maximal percent decrease in FEV(1) and the baseline ENO value (r = 0.501, p = 0.012). At the end of the exercise, ENO had decreased in all the subjects. In the non-EIB and control groups, ENO rebounded to above the baseline at 5 min after the exercise and thereafter. In contrast, ENO remained at a decreased level in the EIB group. The change in ENO did not correlate with the change in minute ventilation, and beta-agonist inhalation at the peak of EIB that accelerated the recovery of FEV(1) did not affect the depressed level of ENO, demonstrating that the reduction of ENO is not a simple consequence of increased ventilation nor airway obstruction. Among the EIB group, steroid-treated patients showed sooner recovery in ENO after the exercise than steroid-naive patients. Our study suggests that NO production in response to exercise may be impaired in patients with EIB, and that ENO represents not only airway inflammation but also a protective function of NO in EIB.","author":[{"dropping-particle":"","family":"Terada","given":"A","non-dropping-particle":"","parse-names":false,"suffix":""},{"dropping-particle":"","family":"Fujisawa","given":"T","non-dropping-particle":"","parse-names":false,"suffix":""},{"dropping-particle":"","family":"Togashi","given":"K","non-dropping-particle":"","parse-names":false,"suffix":""},{"dropping-particle":"","family":"Miyazaki","given":"T","non-dropping-particle":"","parse-names":false,"suffix":""},{"dropping-particle":"","family":"Katsumata","given":"H","non-dropping-particle":"","parse-names":false,"suffix":""},{"dropping-particle":"","family":"Atsuta","given":"J","non-dropping-particle":"","parse-names":false,"suffix":""},{"dropping-particle":"","family":"Iguchi","given":"K","non-dropping-particle":"","parse-names":false,"suffix":""},{"dropping-particle":"","family":"Kamiya","given":"H","non-dropping-particle":"","parse-names":false,"suffix":""},{"dropping-particle":"","family":"Togari","given":"H","non-dropping-particle":"","parse-names":false,"suffix":""}],"container-title":"Am J Respir Crit Care Med","id":"ITEM-1","issue":"10 Pt 1","issued":{"date-parts":[["2001"]]},"page":"1879-84","title":"Exhaled nitric oxide decreases during exercise-induced bronchoconstriction in children with asthma.","type":"article-journal","volume":"164"},"uris":["http://www.mendeley.com/documents/?uuid=6bbd0e23-6727-4997-a257-f8055c55b6ad"]}],"mendeley":{"formattedCitation":"[43]","plainTextFormattedCitation":"[43]","previouslyFormattedCitation":"[43]"},"properties":{"noteIndex":0},"schema":"https://github.com/citation-style-language/schema/raw/master/csl-citation.json"}</w:instrText>
      </w:r>
      <w:r w:rsidR="00E2593E" w:rsidRPr="00272CA2">
        <w:rPr>
          <w:rFonts w:ascii="Times New Roman" w:hAnsi="Times New Roman" w:cs="Times New Roman"/>
          <w:sz w:val="24"/>
          <w:szCs w:val="24"/>
          <w:lang w:val="en-GB"/>
        </w:rPr>
        <w:fldChar w:fldCharType="separate"/>
      </w:r>
      <w:r w:rsidR="00191892" w:rsidRPr="00272CA2">
        <w:rPr>
          <w:rFonts w:ascii="Times New Roman" w:hAnsi="Times New Roman" w:cs="Times New Roman"/>
          <w:noProof/>
          <w:sz w:val="24"/>
          <w:szCs w:val="24"/>
          <w:lang w:val="en-GB"/>
        </w:rPr>
        <w:t>[43]</w:t>
      </w:r>
      <w:r w:rsidR="00E2593E" w:rsidRPr="00272CA2">
        <w:rPr>
          <w:rFonts w:ascii="Times New Roman" w:hAnsi="Times New Roman" w:cs="Times New Roman"/>
          <w:sz w:val="24"/>
          <w:szCs w:val="24"/>
          <w:lang w:val="en-GB"/>
        </w:rPr>
        <w:fldChar w:fldCharType="end"/>
      </w:r>
      <w:r w:rsidR="00E2593E" w:rsidRPr="00272CA2">
        <w:rPr>
          <w:rFonts w:ascii="Times New Roman" w:hAnsi="Times New Roman" w:cs="Times New Roman"/>
          <w:sz w:val="24"/>
          <w:szCs w:val="24"/>
          <w:lang w:val="en-GB"/>
        </w:rPr>
        <w:t xml:space="preserve"> would be a possible response to the delay of the parasympathetic </w:t>
      </w:r>
      <w:r w:rsidR="00600A90" w:rsidRPr="00272CA2">
        <w:rPr>
          <w:rFonts w:ascii="Times New Roman" w:hAnsi="Times New Roman" w:cs="Times New Roman"/>
          <w:sz w:val="24"/>
          <w:szCs w:val="24"/>
          <w:lang w:val="en-GB"/>
        </w:rPr>
        <w:t xml:space="preserve">activity </w:t>
      </w:r>
      <w:r w:rsidR="00E2593E" w:rsidRPr="00272CA2">
        <w:rPr>
          <w:rFonts w:ascii="Times New Roman" w:hAnsi="Times New Roman" w:cs="Times New Roman"/>
          <w:sz w:val="24"/>
          <w:szCs w:val="24"/>
          <w:lang w:val="en-GB"/>
        </w:rPr>
        <w:t>seen in the heart, since the rapid return of the parasympathetic</w:t>
      </w:r>
      <w:r w:rsidR="00600A90" w:rsidRPr="00272CA2">
        <w:rPr>
          <w:rFonts w:ascii="Times New Roman" w:hAnsi="Times New Roman" w:cs="Times New Roman"/>
          <w:sz w:val="24"/>
          <w:szCs w:val="24"/>
          <w:lang w:val="en-GB"/>
        </w:rPr>
        <w:t xml:space="preserve"> activity</w:t>
      </w:r>
      <w:r w:rsidR="00E2593E" w:rsidRPr="00272CA2">
        <w:rPr>
          <w:rFonts w:ascii="Times New Roman" w:hAnsi="Times New Roman" w:cs="Times New Roman"/>
          <w:sz w:val="24"/>
          <w:szCs w:val="24"/>
          <w:lang w:val="en-GB"/>
        </w:rPr>
        <w:t xml:space="preserve"> in a bronchus that is contracted could cause damage even greater in lung function. </w:t>
      </w:r>
      <w:r w:rsidR="007717F0" w:rsidRPr="00272CA2">
        <w:rPr>
          <w:rFonts w:ascii="Times New Roman" w:hAnsi="Times New Roman" w:cs="Times New Roman"/>
          <w:sz w:val="24"/>
          <w:szCs w:val="24"/>
          <w:lang w:val="en-GB"/>
        </w:rPr>
        <w:t>These facts lack scientific evidence</w:t>
      </w:r>
      <w:r w:rsidR="00E2593E" w:rsidRPr="00272CA2">
        <w:rPr>
          <w:rFonts w:ascii="Times New Roman" w:hAnsi="Times New Roman" w:cs="Times New Roman"/>
          <w:sz w:val="24"/>
          <w:szCs w:val="24"/>
          <w:lang w:val="en-GB"/>
        </w:rPr>
        <w:fldChar w:fldCharType="begin" w:fldLock="1"/>
      </w:r>
      <w:r w:rsidR="00191892" w:rsidRPr="00272CA2">
        <w:rPr>
          <w:rFonts w:ascii="Times New Roman" w:hAnsi="Times New Roman" w:cs="Times New Roman"/>
          <w:sz w:val="24"/>
          <w:szCs w:val="24"/>
          <w:lang w:val="en-GB"/>
        </w:rPr>
        <w:instrText>ADDIN CSL_CITATION {"citationItems":[{"id":"ITEM-1","itemData":{"DOI":"10.1164/ajrccm.164.10.2009105","ISSN":"1073-449X","PMID":"11734440","abstract":"Nitric oxide (NO) produced in the airways can be either detrimental or protective to the host. To investigate the role of NO in the pathogenesis of exercise-induced bronchoconstriction (EIB), we measured exhaled NO (ENO) after exercise challenge in 39 asthmatic and six normal children. FEV(1) and ENO were measured before and at 0, 5, 10, and 15 min after exercise performed on a treadmill for 6 min. EIB was defined as a decrease in FEV(1) of more than 15% after the exercise. Normal children (control group) did not have EIB. Twenty-one patients with asthma had EIB (EIB group) whereas the remaining 18 patients did not (non-EIB group). The baseline ENO value was significantly higher in the asthmatic children than in the normal children, and there was a positive correlation between the maximal percent decrease in FEV(1) and the baseline ENO value (r = 0.501, p = 0.012). At the end of the exercise, ENO had decreased in all the subjects. In the non-EIB and control groups, ENO rebounded to above the baseline at 5 min after the exercise and thereafter. In contrast, ENO remained at a decreased level in the EIB group. The change in ENO did not correlate with the change in minute ventilation, and beta-agonist inhalation at the peak of EIB that accelerated the recovery of FEV(1) did not affect the depressed level of ENO, demonstrating that the reduction of ENO is not a simple consequence of increased ventilation nor airway obstruction. Among the EIB group, steroid-treated patients showed sooner recovery in ENO after the exercise than steroid-naive patients. Our study suggests that NO production in response to exercise may be impaired in patients with EIB, and that ENO represents not only airway inflammation but also a protective function of NO in EIB.","author":[{"dropping-particle":"","family":"Terada","given":"A","non-dropping-particle":"","parse-names":false,"suffix":""},{"dropping-particle":"","family":"Fujisawa","given":"T","non-dropping-particle":"","parse-names":false,"suffix":""},{"dropping-particle":"","family":"Togashi","given":"K","non-dropping-particle":"","parse-names":false,"suffix":""},{"dropping-particle":"","family":"Miyazaki","given":"T","non-dropping-particle":"","parse-names":false,"suffix":""},{"dropping-particle":"","family":"Katsumata","given":"H","non-dropping-particle":"","parse-names":false,"suffix":""},{"dropping-particle":"","family":"Atsuta","given":"J","non-dropping-particle":"","parse-names":false,"suffix":""},{"dropping-particle":"","family":"Iguchi","given":"K","non-dropping-particle":"","parse-names":false,"suffix":""},{"dropping-particle":"","family":"Kamiya","given":"H","non-dropping-particle":"","parse-names":false,"suffix":""},{"dropping-particle":"","family":"Togari","given":"H","non-dropping-particle":"","parse-names":false,"suffix":""}],"container-title":"Am J Respir Crit Care Med","id":"ITEM-1","issue":"10 Pt 1","issued":{"date-parts":[["2001"]]},"page":"1879-84","title":"Exhaled nitric oxide decreases during exercise-induced bronchoconstriction in children with asthma.","type":"article-journal","volume":"164"},"uris":["http://www.mendeley.com/documents/?uuid=6bbd0e23-6727-4997-a257-f8055c55b6ad"]},{"id":"ITEM-2","itemData":{"DOI":"10.1016/j.prrv.2013.11.006","ISSN":"15260542","author":[{"dropping-particle":"","family":"Barreto","given":"Mario","non-dropping-particle":"","parse-names":false,"suffix":""},{"dropping-particle":"","family":"Zambardi","given":"Rosanna","non-dropping-particle":"","parse-names":false,"suffix":""},{"dropping-particle":"","family":"Villa","given":"Maria Pia","non-dropping-particle":"","parse-names":false,"suffix":""}],"container-title":"Paediatr Respir Rev","id":"ITEM-2","issue":"1","issued":{"date-parts":[["2015"]]},"page":"68-74","title":"Exhaled nitric oxide and other exhaled biomarkers in bronchial challenge with exercise in asthmatic children: current knowledge","type":"article-journal","volume":"16"},"uris":["http://www.mendeley.com/documents/?uuid=12d4ed51-dc0a-493f-8993-b8b39de71cac"]}],"mendeley":{"formattedCitation":"[41,43]","plainTextFormattedCitation":"[41,43]","previouslyFormattedCitation":"[41,43]"},"properties":{"noteIndex":0},"schema":"https://github.com/citation-style-language/schema/raw/master/csl-citation.json"}</w:instrText>
      </w:r>
      <w:r w:rsidR="00E2593E" w:rsidRPr="00272CA2">
        <w:rPr>
          <w:rFonts w:ascii="Times New Roman" w:hAnsi="Times New Roman" w:cs="Times New Roman"/>
          <w:sz w:val="24"/>
          <w:szCs w:val="24"/>
          <w:lang w:val="en-GB"/>
        </w:rPr>
        <w:fldChar w:fldCharType="separate"/>
      </w:r>
      <w:r w:rsidR="00191892" w:rsidRPr="00272CA2">
        <w:rPr>
          <w:rFonts w:ascii="Times New Roman" w:hAnsi="Times New Roman" w:cs="Times New Roman"/>
          <w:noProof/>
          <w:sz w:val="24"/>
          <w:szCs w:val="24"/>
          <w:lang w:val="en-GB"/>
        </w:rPr>
        <w:t>[41,43]</w:t>
      </w:r>
      <w:r w:rsidR="00E2593E" w:rsidRPr="00272CA2">
        <w:rPr>
          <w:rFonts w:ascii="Times New Roman" w:hAnsi="Times New Roman" w:cs="Times New Roman"/>
          <w:sz w:val="24"/>
          <w:szCs w:val="24"/>
          <w:lang w:val="en-GB"/>
        </w:rPr>
        <w:fldChar w:fldCharType="end"/>
      </w:r>
      <w:r w:rsidR="007717F0" w:rsidRPr="00272CA2">
        <w:rPr>
          <w:rFonts w:ascii="Times New Roman" w:hAnsi="Times New Roman" w:cs="Times New Roman"/>
          <w:sz w:val="24"/>
          <w:szCs w:val="24"/>
          <w:lang w:val="en-GB"/>
        </w:rPr>
        <w:t xml:space="preserve"> and highlight the innovative nature of our current research.</w:t>
      </w:r>
    </w:p>
    <w:p w14:paraId="28C0E522" w14:textId="7549D3D2" w:rsidR="00041B52" w:rsidRPr="00272CA2" w:rsidRDefault="00600A90" w:rsidP="00041B52">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Altered p</w:t>
      </w:r>
      <w:r w:rsidR="00227067" w:rsidRPr="00272CA2">
        <w:rPr>
          <w:rFonts w:ascii="Times New Roman" w:hAnsi="Times New Roman" w:cs="Times New Roman"/>
          <w:sz w:val="24"/>
          <w:szCs w:val="24"/>
          <w:lang w:val="en-GB"/>
        </w:rPr>
        <w:t>arasympathetic activity is an important indicator of health and even mortality, it is usually affected in older individuals and in chronic diseases</w:t>
      </w:r>
      <w:r w:rsidR="004E3765" w:rsidRPr="00272CA2">
        <w:rPr>
          <w:rFonts w:ascii="Times New Roman" w:hAnsi="Times New Roman" w:cs="Times New Roman"/>
          <w:sz w:val="24"/>
          <w:szCs w:val="24"/>
          <w:lang w:val="en-GB"/>
        </w:rPr>
        <w:fldChar w:fldCharType="begin" w:fldLock="1"/>
      </w:r>
      <w:r w:rsidR="004E3765" w:rsidRPr="00272CA2">
        <w:rPr>
          <w:rFonts w:ascii="Times New Roman" w:hAnsi="Times New Roman" w:cs="Times New Roman"/>
          <w:sz w:val="24"/>
          <w:szCs w:val="24"/>
          <w:lang w:val="en-GB"/>
        </w:rPr>
        <w:instrText>ADDIN CSL_CITATION {"citationItems":[{"id":"ITEM-1","itemData":{"DOI":"10.4196/kjpp.2018.22.4.363","ISSN":"1226-4512","author":[{"dropping-particle":"","family":"Jin","given":"Guang-Shi","non-dropping-particle":"","parse-names":false,"suffix":""},{"dropping-particle":"","family":"Li","given":"Xiang-Lan","non-dropping-particle":"","parse-names":false,"suffix":""},{"dropping-particle":"","family":"Jin","given":"Yuan-Zhe","non-dropping-particle":"","parse-names":false,"suffix":""},{"dropping-particle":"","family":"Kim","given":"Min Sun","non-dropping-particle":"","parse-names":false,"suffix":""},{"dropping-particle":"","family":"Park","given":"Byung Rim","non-dropping-particle":"","parse-names":false,"suffix":""}],"container-title":"Korean J Physiol Pharmacol","id":"ITEM-1","issue":"4","issued":{"date-parts":[["2018"]]},"page":"363","title":"Role of peripheral vestibular receptors in the control of blood pressure following hypotension","type":"article-journal","volume":"22"},"uris":["http://www.mendeley.com/documents/?uuid=21de08b3-6f64-41eb-9221-02b25aab16cd"]},{"id":"ITEM-2","itemData":{"DOI":"10.1016/j.numecd.2005.06.010","ISSN":"09394753","author":[{"dropping-particle":"","family":"Frontoni","given":"Simona","non-dropping-particle":"","parse-names":false,"suffix":""},{"dropping-particle":"","family":"Bracaglia","given":"Daniela","non-dropping-particle":"","parse-names":false,"suffix":""},{"dropping-particle":"","family":"Gigli","given":"Fabrizio","non-dropping-particle":"","parse-names":false,"suffix":""}],"container-title":"Nutr Metab Cardiovasc Dis","id":"ITEM-2","issue":"6","issued":{"date-parts":[["2005"]]},"page":"441-449","title":"Relationship between autonomic dysfunction, insulin resistance and hypertension, in diabetes","type":"article-journal","volume":"15"},"uris":["http://www.mendeley.com/documents/?uuid=7a07d7e3-dbca-4dfc-81a0-efa859eb92d3"]}],"mendeley":{"formattedCitation":"[20,21]","plainTextFormattedCitation":"[20,21]","previouslyFormattedCitation":"[20,21]"},"properties":{"noteIndex":0},"schema":"https://github.com/citation-style-language/schema/raw/master/csl-citation.json"}</w:instrText>
      </w:r>
      <w:r w:rsidR="004E3765" w:rsidRPr="00272CA2">
        <w:rPr>
          <w:rFonts w:ascii="Times New Roman" w:hAnsi="Times New Roman" w:cs="Times New Roman"/>
          <w:sz w:val="24"/>
          <w:szCs w:val="24"/>
          <w:lang w:val="en-GB"/>
        </w:rPr>
        <w:fldChar w:fldCharType="separate"/>
      </w:r>
      <w:r w:rsidR="004E3765" w:rsidRPr="00272CA2">
        <w:rPr>
          <w:rFonts w:ascii="Times New Roman" w:hAnsi="Times New Roman" w:cs="Times New Roman"/>
          <w:noProof/>
          <w:sz w:val="24"/>
          <w:szCs w:val="24"/>
          <w:lang w:val="en-GB"/>
        </w:rPr>
        <w:t>[20,21]</w:t>
      </w:r>
      <w:r w:rsidR="004E3765" w:rsidRPr="00272CA2">
        <w:rPr>
          <w:rFonts w:ascii="Times New Roman" w:hAnsi="Times New Roman" w:cs="Times New Roman"/>
          <w:sz w:val="24"/>
          <w:szCs w:val="24"/>
          <w:lang w:val="en-GB"/>
        </w:rPr>
        <w:fldChar w:fldCharType="end"/>
      </w:r>
      <w:r w:rsidR="00227067" w:rsidRPr="00272CA2">
        <w:rPr>
          <w:rFonts w:ascii="Times New Roman" w:hAnsi="Times New Roman" w:cs="Times New Roman"/>
          <w:sz w:val="24"/>
          <w:szCs w:val="24"/>
          <w:lang w:val="en-GB"/>
        </w:rPr>
        <w:t>, but it can be compromised in children in the case of asthmatics, especially with EIB</w:t>
      </w:r>
      <w:r w:rsidR="00227067" w:rsidRPr="00272CA2">
        <w:rPr>
          <w:rFonts w:ascii="Times New Roman" w:hAnsi="Times New Roman" w:cs="Times New Roman"/>
          <w:sz w:val="24"/>
          <w:szCs w:val="24"/>
          <w:lang w:val="en-GB"/>
        </w:rPr>
        <w:fldChar w:fldCharType="begin" w:fldLock="1"/>
      </w:r>
      <w:r w:rsidR="00227067" w:rsidRPr="00272CA2">
        <w:rPr>
          <w:rFonts w:ascii="Times New Roman" w:hAnsi="Times New Roman" w:cs="Times New Roman"/>
          <w:sz w:val="24"/>
          <w:szCs w:val="24"/>
          <w:lang w:val="en-GB"/>
        </w:rPr>
        <w:instrText>ADDIN CSL_CITATION {"citationItems":[{"id":"ITEM-1","itemData":{"DOI":"10.1002/ppul.26340","ISSN":"8755-6863","author":[{"dropping-particle":"","family":"Schiwe","given":"Daniele","non-dropping-particle":"","parse-names":false,"suffix":""},{"dropping-particle":"","family":"Vendrusculo","given":"Fernanda Maria","non-dropping-particle":"","parse-names":false,"suffix":""},{"dropping-particle":"","family":"Becker","given":"Nicolas Acosta","non-dropping-particle":"","parse-names":false,"suffix":""},{"dropping-particle":"","family":"Donadio","given":"Márcio Vinícius Fagundes","non-dropping-particle":"","parse-names":false,"suffix":""}],"container-title":"Pediatr Pulmonol","id":"ITEM-1","issue":"5","issued":{"date-parts":[["2023"]]},"page":"1310-1321","title":"Impact of asthma on heart rate variability in children and adolescents: Systematic review and meta‐analysis","type":"article-journal","volume":"58"},"uris":["http://www.mendeley.com/documents/?uuid=6f3b343c-129b-41ff-a17b-933cef6ff0a4"]}],"mendeley":{"formattedCitation":"[22]","plainTextFormattedCitation":"[22]","previouslyFormattedCitation":"[22]"},"properties":{"noteIndex":0},"schema":"https://github.com/citation-style-language/schema/raw/master/csl-citation.json"}</w:instrText>
      </w:r>
      <w:r w:rsidR="00227067" w:rsidRPr="00272CA2">
        <w:rPr>
          <w:rFonts w:ascii="Times New Roman" w:hAnsi="Times New Roman" w:cs="Times New Roman"/>
          <w:sz w:val="24"/>
          <w:szCs w:val="24"/>
          <w:lang w:val="en-GB"/>
        </w:rPr>
        <w:fldChar w:fldCharType="separate"/>
      </w:r>
      <w:r w:rsidR="00227067" w:rsidRPr="00272CA2">
        <w:rPr>
          <w:rFonts w:ascii="Times New Roman" w:hAnsi="Times New Roman" w:cs="Times New Roman"/>
          <w:noProof/>
          <w:sz w:val="24"/>
          <w:szCs w:val="24"/>
          <w:lang w:val="en-GB"/>
        </w:rPr>
        <w:t>[22]</w:t>
      </w:r>
      <w:r w:rsidR="00227067" w:rsidRPr="00272CA2">
        <w:rPr>
          <w:rFonts w:ascii="Times New Roman" w:hAnsi="Times New Roman" w:cs="Times New Roman"/>
          <w:sz w:val="24"/>
          <w:szCs w:val="24"/>
          <w:lang w:val="en-GB"/>
        </w:rPr>
        <w:fldChar w:fldCharType="end"/>
      </w:r>
      <w:r w:rsidR="00227067" w:rsidRPr="00272CA2">
        <w:rPr>
          <w:rFonts w:ascii="Times New Roman" w:hAnsi="Times New Roman" w:cs="Times New Roman"/>
          <w:sz w:val="24"/>
          <w:szCs w:val="24"/>
          <w:lang w:val="en-GB"/>
        </w:rPr>
        <w:t xml:space="preserve">. This respiratory impairment induced by a stimulus </w:t>
      </w:r>
      <w:proofErr w:type="gramStart"/>
      <w:r w:rsidR="00227067" w:rsidRPr="00272CA2">
        <w:rPr>
          <w:rFonts w:ascii="Times New Roman" w:hAnsi="Times New Roman" w:cs="Times New Roman"/>
          <w:sz w:val="24"/>
          <w:szCs w:val="24"/>
          <w:lang w:val="en-GB"/>
        </w:rPr>
        <w:t>similar to</w:t>
      </w:r>
      <w:proofErr w:type="gramEnd"/>
      <w:r w:rsidR="00227067" w:rsidRPr="00272CA2">
        <w:rPr>
          <w:rFonts w:ascii="Times New Roman" w:hAnsi="Times New Roman" w:cs="Times New Roman"/>
          <w:sz w:val="24"/>
          <w:szCs w:val="24"/>
          <w:lang w:val="en-GB"/>
        </w:rPr>
        <w:t xml:space="preserve"> exercise showed that, in addition to bronchoconstriction at the pulmonary level, assessed by FEV</w:t>
      </w:r>
      <w:r w:rsidR="00227067" w:rsidRPr="00272CA2">
        <w:rPr>
          <w:rFonts w:ascii="Times New Roman" w:hAnsi="Times New Roman" w:cs="Times New Roman"/>
          <w:sz w:val="24"/>
          <w:szCs w:val="24"/>
          <w:vertAlign w:val="subscript"/>
          <w:lang w:val="en-GB"/>
        </w:rPr>
        <w:t>1</w:t>
      </w:r>
      <w:r w:rsidR="00227067" w:rsidRPr="00272CA2">
        <w:rPr>
          <w:rFonts w:ascii="Times New Roman" w:hAnsi="Times New Roman" w:cs="Times New Roman"/>
          <w:sz w:val="24"/>
          <w:szCs w:val="24"/>
          <w:lang w:val="en-GB"/>
        </w:rPr>
        <w:t>, there was also an impact on cardiac autonomic modulation.</w:t>
      </w:r>
      <w:r w:rsidR="00041B52" w:rsidRPr="00272CA2">
        <w:rPr>
          <w:rFonts w:ascii="Times New Roman" w:hAnsi="Times New Roman" w:cs="Times New Roman"/>
          <w:sz w:val="24"/>
          <w:szCs w:val="24"/>
          <w:lang w:val="en-GB"/>
        </w:rPr>
        <w:t xml:space="preserve"> </w:t>
      </w:r>
      <w:r w:rsidR="00227067" w:rsidRPr="00272CA2">
        <w:rPr>
          <w:rFonts w:ascii="Times New Roman" w:hAnsi="Times New Roman" w:cs="Times New Roman"/>
          <w:sz w:val="24"/>
          <w:szCs w:val="24"/>
          <w:lang w:val="en-GB"/>
        </w:rPr>
        <w:t xml:space="preserve">As the autonomic balance is a fundamental health mechanism, if there is an anomaly in the rapid control of the ANS, this may be affecting several systems, since most organs are </w:t>
      </w:r>
      <w:r w:rsidRPr="00272CA2">
        <w:rPr>
          <w:rFonts w:ascii="Times New Roman" w:hAnsi="Times New Roman" w:cs="Times New Roman"/>
          <w:sz w:val="24"/>
          <w:szCs w:val="24"/>
          <w:lang w:val="en-GB"/>
        </w:rPr>
        <w:t>able to</w:t>
      </w:r>
      <w:r w:rsidR="00227067"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 xml:space="preserve">response </w:t>
      </w:r>
      <w:r w:rsidR="00227067" w:rsidRPr="00272CA2">
        <w:rPr>
          <w:rFonts w:ascii="Times New Roman" w:hAnsi="Times New Roman" w:cs="Times New Roman"/>
          <w:sz w:val="24"/>
          <w:szCs w:val="24"/>
          <w:lang w:val="en-GB"/>
        </w:rPr>
        <w:t>quick</w:t>
      </w:r>
      <w:r w:rsidRPr="00272CA2">
        <w:rPr>
          <w:rFonts w:ascii="Times New Roman" w:hAnsi="Times New Roman" w:cs="Times New Roman"/>
          <w:sz w:val="24"/>
          <w:szCs w:val="24"/>
          <w:lang w:val="en-GB"/>
        </w:rPr>
        <w:t>ly</w:t>
      </w:r>
      <w:r w:rsidR="00227067" w:rsidRPr="00272CA2">
        <w:rPr>
          <w:rFonts w:ascii="Times New Roman" w:hAnsi="Times New Roman" w:cs="Times New Roman"/>
          <w:sz w:val="24"/>
          <w:szCs w:val="24"/>
          <w:lang w:val="en-GB"/>
        </w:rPr>
        <w:t xml:space="preserve">, as well as cardiac chronotropic and inotropic activities, blood pressure blood pressure and even </w:t>
      </w:r>
      <w:proofErr w:type="spellStart"/>
      <w:r w:rsidR="00227067" w:rsidRPr="00272CA2">
        <w:rPr>
          <w:rFonts w:ascii="Times New Roman" w:hAnsi="Times New Roman" w:cs="Times New Roman"/>
          <w:sz w:val="24"/>
          <w:szCs w:val="24"/>
          <w:lang w:val="en-GB"/>
        </w:rPr>
        <w:t>glycemic</w:t>
      </w:r>
      <w:proofErr w:type="spellEnd"/>
      <w:r w:rsidR="00227067" w:rsidRPr="00272CA2">
        <w:rPr>
          <w:rFonts w:ascii="Times New Roman" w:hAnsi="Times New Roman" w:cs="Times New Roman"/>
          <w:sz w:val="24"/>
          <w:szCs w:val="24"/>
          <w:lang w:val="en-GB"/>
        </w:rPr>
        <w:t xml:space="preserve"> control</w:t>
      </w:r>
      <w:r w:rsidR="004E3765" w:rsidRPr="00272CA2">
        <w:rPr>
          <w:rFonts w:ascii="Times New Roman" w:hAnsi="Times New Roman" w:cs="Times New Roman"/>
          <w:sz w:val="24"/>
          <w:szCs w:val="24"/>
          <w:lang w:val="en-GB"/>
        </w:rPr>
        <w:fldChar w:fldCharType="begin" w:fldLock="1"/>
      </w:r>
      <w:r w:rsidR="004E3765" w:rsidRPr="00272CA2">
        <w:rPr>
          <w:rFonts w:ascii="Times New Roman" w:hAnsi="Times New Roman" w:cs="Times New Roman"/>
          <w:sz w:val="24"/>
          <w:szCs w:val="24"/>
          <w:lang w:val="en-GB"/>
        </w:rPr>
        <w:instrText>ADDIN CSL_CITATION {"citationItems":[{"id":"ITEM-1","itemData":{"DOI":"10.4196/kjpp.2018.22.4.363","ISSN":"1226-4512","author":[{"dropping-particle":"","family":"Jin","given":"Guang-Shi","non-dropping-particle":"","parse-names":false,"suffix":""},{"dropping-particle":"","family":"Li","given":"Xiang-Lan","non-dropping-particle":"","parse-names":false,"suffix":""},{"dropping-particle":"","family":"Jin","given":"Yuan-Zhe","non-dropping-particle":"","parse-names":false,"suffix":""},{"dropping-particle":"","family":"Kim","given":"Min Sun","non-dropping-particle":"","parse-names":false,"suffix":""},{"dropping-particle":"","family":"Park","given":"Byung Rim","non-dropping-particle":"","parse-names":false,"suffix":""}],"container-title":"Korean J Physiol Pharmacol","id":"ITEM-1","issue":"4","issued":{"date-parts":[["2018"]]},"page":"363","title":"Role of peripheral vestibular receptors in the control of blood pressure following hypotension","type":"article-journal","volume":"22"},"uris":["http://www.mendeley.com/documents/?uuid=21de08b3-6f64-41eb-9221-02b25aab16cd"]},{"id":"ITEM-2","itemData":{"DOI":"10.1016/j.numecd.2005.06.010","ISSN":"09394753","author":[{"dropping-particle":"","family":"Frontoni","given":"Simona","non-dropping-particle":"","parse-names":false,"suffix":""},{"dropping-particle":"","family":"Bracaglia","given":"Daniela","non-dropping-particle":"","parse-names":false,"suffix":""},{"dropping-particle":"","family":"Gigli","given":"Fabrizio","non-dropping-particle":"","parse-names":false,"suffix":""}],"container-title":"Nutr Metab Cardiovasc Dis","id":"ITEM-2","issue":"6","issued":{"date-parts":[["2005"]]},"page":"441-449","title":"Relationship between autonomic dysfunction, insulin resistance and hypertension, in diabetes","type":"article-journal","volume":"15"},"uris":["http://www.mendeley.com/documents/?uuid=7a07d7e3-dbca-4dfc-81a0-efa859eb92d3"]}],"mendeley":{"formattedCitation":"[20,21]","plainTextFormattedCitation":"[20,21]","previouslyFormattedCitation":"[20,21]"},"properties":{"noteIndex":0},"schema":"https://github.com/citation-style-language/schema/raw/master/csl-citation.json"}</w:instrText>
      </w:r>
      <w:r w:rsidR="004E3765" w:rsidRPr="00272CA2">
        <w:rPr>
          <w:rFonts w:ascii="Times New Roman" w:hAnsi="Times New Roman" w:cs="Times New Roman"/>
          <w:sz w:val="24"/>
          <w:szCs w:val="24"/>
          <w:lang w:val="en-GB"/>
        </w:rPr>
        <w:fldChar w:fldCharType="separate"/>
      </w:r>
      <w:r w:rsidR="004E3765" w:rsidRPr="00272CA2">
        <w:rPr>
          <w:rFonts w:ascii="Times New Roman" w:hAnsi="Times New Roman" w:cs="Times New Roman"/>
          <w:noProof/>
          <w:sz w:val="24"/>
          <w:szCs w:val="24"/>
          <w:lang w:val="en-GB"/>
        </w:rPr>
        <w:t>[20,21]</w:t>
      </w:r>
      <w:r w:rsidR="004E3765" w:rsidRPr="00272CA2">
        <w:rPr>
          <w:rFonts w:ascii="Times New Roman" w:hAnsi="Times New Roman" w:cs="Times New Roman"/>
          <w:sz w:val="24"/>
          <w:szCs w:val="24"/>
          <w:lang w:val="en-GB"/>
        </w:rPr>
        <w:fldChar w:fldCharType="end"/>
      </w:r>
      <w:r w:rsidR="00227067" w:rsidRPr="00272CA2">
        <w:rPr>
          <w:rFonts w:ascii="Times New Roman" w:hAnsi="Times New Roman" w:cs="Times New Roman"/>
          <w:sz w:val="24"/>
          <w:szCs w:val="24"/>
          <w:lang w:val="en-GB"/>
        </w:rPr>
        <w:t>.</w:t>
      </w:r>
    </w:p>
    <w:p w14:paraId="0E2372F2" w14:textId="42E75B81" w:rsidR="00227067" w:rsidRPr="00272CA2" w:rsidRDefault="00227067" w:rsidP="00227067">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In this sense, a delay of a few seconds in the parasympathetic system already means a loss of autonomic function and control of several organs</w:t>
      </w:r>
      <w:r w:rsidR="00005E58" w:rsidRPr="00272CA2">
        <w:rPr>
          <w:rFonts w:ascii="Times New Roman" w:hAnsi="Times New Roman" w:cs="Times New Roman"/>
          <w:sz w:val="24"/>
          <w:szCs w:val="24"/>
          <w:lang w:val="en-GB"/>
        </w:rPr>
        <w:fldChar w:fldCharType="begin" w:fldLock="1"/>
      </w:r>
      <w:r w:rsidR="00191892" w:rsidRPr="00272CA2">
        <w:rPr>
          <w:rFonts w:ascii="Times New Roman" w:hAnsi="Times New Roman" w:cs="Times New Roman"/>
          <w:sz w:val="24"/>
          <w:szCs w:val="24"/>
          <w:lang w:val="en-GB"/>
        </w:rPr>
        <w:instrText>ADDIN CSL_CITATION {"citationItems":[{"id":"ITEM-1","itemData":{"DOI":"10.4196/kjpp.2018.22.4.363","ISSN":"1226-4512","author":[{"dropping-particle":"","family":"Jin","given":"Guang-Shi","non-dropping-particle":"","parse-names":false,"suffix":""},{"dropping-particle":"","family":"Li","given":"Xiang-Lan","non-dropping-particle":"","parse-names":false,"suffix":""},{"dropping-particle":"","family":"Jin","given":"Yuan-Zhe","non-dropping-particle":"","parse-names":false,"suffix":""},{"dropping-particle":"","family":"Kim","given":"Min Sun","non-dropping-particle":"","parse-names":false,"suffix":""},{"dropping-particle":"","family":"Park","given":"Byung Rim","non-dropping-particle":"","parse-names":false,"suffix":""}],"container-title":"Korean J Physiol Pharmacol","id":"ITEM-1","issue":"4","issued":{"date-parts":[["2018"]]},"page":"363","title":"Role of peripheral vestibular receptors in the control of blood pressure following hypotension","type":"article-journal","volume":"22"},"uris":["http://www.mendeley.com/documents/?uuid=21de08b3-6f64-41eb-9221-02b25aab16cd"]},{"id":"ITEM-2","itemData":{"DOI":"10.1016/j.numecd.2005.06.010","ISSN":"09394753","author":[{"dropping-particle":"","family":"Frontoni","given":"Simona","non-dropping-particle":"","parse-names":false,"suffix":""},{"dropping-particle":"","family":"Bracaglia","given":"Daniela","non-dropping-particle":"","parse-names":false,"suffix":""},{"dropping-particle":"","family":"Gigli","given":"Fabrizio","non-dropping-particle":"","parse-names":false,"suffix":""}],"container-title":"Nutr Metab Cardiovasc Dis","id":"ITEM-2","issue":"6","issued":{"date-parts":[["2005"]]},"page":"441-449","title":"Relationship between autonomic dysfunction, insulin resistance and hypertension, in diabetes","type":"article-journal","volume":"15"},"uris":["http://www.mendeley.com/documents/?uuid=7a07d7e3-dbca-4dfc-81a0-efa859eb92d3"]},{"id":"ITEM-3","itemData":{"ISSN":"0195-668X","PMID":"8737210","container-title":"Eur Heart J","id":"ITEM-3","issue":"3","issued":{"date-parts":[["1996"]]},"page":"354-81","title":"Heart rate variability. Standards of measurement, physiological interpretation, and clinical use. Task Force of the European Society of Cardiology and the North American Society of Pacing and Electrophysiology.","type":"article-journal","volume":"17"},"uris":["http://www.mendeley.com/documents/?uuid=2d54fcab-3457-4b93-b89b-3e8086c41d8b"]}],"mendeley":{"formattedCitation":"[20,21,39]","plainTextFormattedCitation":"[20,21,39]","previouslyFormattedCitation":"[20,21,39]"},"properties":{"noteIndex":0},"schema":"https://github.com/citation-style-language/schema/raw/master/csl-citation.json"}</w:instrText>
      </w:r>
      <w:r w:rsidR="00005E58" w:rsidRPr="00272CA2">
        <w:rPr>
          <w:rFonts w:ascii="Times New Roman" w:hAnsi="Times New Roman" w:cs="Times New Roman"/>
          <w:sz w:val="24"/>
          <w:szCs w:val="24"/>
          <w:lang w:val="en-GB"/>
        </w:rPr>
        <w:fldChar w:fldCharType="separate"/>
      </w:r>
      <w:r w:rsidR="00191892" w:rsidRPr="00272CA2">
        <w:rPr>
          <w:rFonts w:ascii="Times New Roman" w:hAnsi="Times New Roman" w:cs="Times New Roman"/>
          <w:noProof/>
          <w:sz w:val="24"/>
          <w:szCs w:val="24"/>
          <w:lang w:val="en-GB"/>
        </w:rPr>
        <w:t>[20,21,39]</w:t>
      </w:r>
      <w:r w:rsidR="00005E58"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 xml:space="preserve">. Thus, the impairment identified by the HRV measurements caused by a pulmonary stimulus serves as a warning that there may be a problem in the rapid response of other organs. With this, the early identification and treatment of EIB can help not only in the engagement in physical activities and socialization </w:t>
      </w:r>
      <w:r w:rsidRPr="00272CA2">
        <w:rPr>
          <w:rFonts w:ascii="Times New Roman" w:hAnsi="Times New Roman" w:cs="Times New Roman"/>
          <w:sz w:val="24"/>
          <w:szCs w:val="24"/>
          <w:lang w:val="en-GB"/>
        </w:rPr>
        <w:lastRenderedPageBreak/>
        <w:t>of these young people, but also in a possible adjustment of the autonomic homeostatic return after exercise of individuals with EIB and asthma.</w:t>
      </w:r>
    </w:p>
    <w:p w14:paraId="071B4B6C" w14:textId="04B62F51" w:rsidR="00DE59CC" w:rsidRPr="00272CA2" w:rsidRDefault="000A56B7" w:rsidP="006E790A">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Pichon et al.</w:t>
      </w:r>
      <w:r w:rsidR="00A21792" w:rsidRPr="00272CA2">
        <w:rPr>
          <w:rFonts w:ascii="Times New Roman" w:hAnsi="Times New Roman" w:cs="Times New Roman"/>
          <w:sz w:val="24"/>
          <w:szCs w:val="24"/>
          <w:lang w:val="en-GB"/>
        </w:rPr>
        <w:fldChar w:fldCharType="begin" w:fldLock="1"/>
      </w:r>
      <w:r w:rsidR="00191892" w:rsidRPr="00272CA2">
        <w:rPr>
          <w:rFonts w:ascii="Times New Roman" w:hAnsi="Times New Roman" w:cs="Times New Roman"/>
          <w:sz w:val="24"/>
          <w:szCs w:val="24"/>
          <w:lang w:val="en-GB"/>
        </w:rPr>
        <w:instrText>ADDIN CSL_CITATION {"citationItems":[{"id":"ITEM-1","itemData":{"DOI":"10.1378/chest.127.1.23","ISSN":"00123692","author":[{"dropping-particle":"","family":"Pichon","given":"Aurélien","non-dropping-particle":"","parse-names":false,"suffix":""},{"dropping-particle":"","family":"Bisschop","given":"Claire","non-dropping-particle":"de","parse-names":false,"suffix":""},{"dropping-particle":"","family":"Diaz","given":"Véronique","non-dropping-particle":"","parse-names":false,"suffix":""},{"dropping-particle":"","family":"Denjean","given":"André","non-dropping-particle":"","parse-names":false,"suffix":""}],"container-title":"Chest","id":"ITEM-1","issue":"1","issued":{"date-parts":[["2005"]]},"page":"23-29","title":"Parasympathetic Airway Response and Heart Rate Variability Before and at the End of Methacholine Challenge","type":"article-journal","volume":"127"},"uris":["http://www.mendeley.com/documents/?uuid=2136caec-b32a-4928-bb56-4eb350e3c607"]}],"mendeley":{"formattedCitation":"[45]","plainTextFormattedCitation":"[45]","previouslyFormattedCitation":"[45]"},"properties":{"noteIndex":0},"schema":"https://github.com/citation-style-language/schema/raw/master/csl-citation.json"}</w:instrText>
      </w:r>
      <w:r w:rsidR="00A21792" w:rsidRPr="00272CA2">
        <w:rPr>
          <w:rFonts w:ascii="Times New Roman" w:hAnsi="Times New Roman" w:cs="Times New Roman"/>
          <w:sz w:val="24"/>
          <w:szCs w:val="24"/>
          <w:lang w:val="en-GB"/>
        </w:rPr>
        <w:fldChar w:fldCharType="separate"/>
      </w:r>
      <w:r w:rsidR="00191892" w:rsidRPr="00272CA2">
        <w:rPr>
          <w:rFonts w:ascii="Times New Roman" w:hAnsi="Times New Roman" w:cs="Times New Roman"/>
          <w:noProof/>
          <w:sz w:val="24"/>
          <w:szCs w:val="24"/>
          <w:lang w:val="en-GB"/>
        </w:rPr>
        <w:t>[45]</w:t>
      </w:r>
      <w:r w:rsidR="00A21792"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 xml:space="preserve"> evaluated the relationship between bronchial hyperresponsiveness and the cardiac parasympathetic component in 53 adults undergoing bronchial challenge with methacholine. </w:t>
      </w:r>
      <w:r w:rsidR="007D150B" w:rsidRPr="00272CA2">
        <w:rPr>
          <w:rFonts w:ascii="Times New Roman" w:hAnsi="Times New Roman" w:cs="Times New Roman"/>
          <w:sz w:val="24"/>
          <w:szCs w:val="24"/>
          <w:lang w:val="en-GB"/>
        </w:rPr>
        <w:t>A</w:t>
      </w:r>
      <w:r w:rsidRPr="00272CA2">
        <w:rPr>
          <w:rFonts w:ascii="Times New Roman" w:hAnsi="Times New Roman" w:cs="Times New Roman"/>
          <w:sz w:val="24"/>
          <w:szCs w:val="24"/>
          <w:lang w:val="en-GB"/>
        </w:rPr>
        <w:t xml:space="preserve"> synthetic derivative of the neurotransmitter acetylcholine, methacholine is used to assess </w:t>
      </w:r>
      <w:r w:rsidR="00030885" w:rsidRPr="00272CA2">
        <w:rPr>
          <w:rFonts w:ascii="Times New Roman" w:hAnsi="Times New Roman" w:cs="Times New Roman"/>
          <w:sz w:val="24"/>
          <w:szCs w:val="24"/>
          <w:lang w:val="en-GB"/>
        </w:rPr>
        <w:t xml:space="preserve">airway hyperresponsiveness (AHR) </w:t>
      </w:r>
      <w:r w:rsidRPr="00272CA2">
        <w:rPr>
          <w:rFonts w:ascii="Times New Roman" w:hAnsi="Times New Roman" w:cs="Times New Roman"/>
          <w:sz w:val="24"/>
          <w:szCs w:val="24"/>
          <w:lang w:val="en-GB"/>
        </w:rPr>
        <w:t>through direct aerosol administration to the smooth muscles of the bronchi, leading to constriction by stimulation of muscarinic M3 receptors</w:t>
      </w:r>
      <w:r w:rsidR="00A21792" w:rsidRPr="00272CA2">
        <w:rPr>
          <w:rFonts w:ascii="Times New Roman" w:hAnsi="Times New Roman" w:cs="Times New Roman"/>
          <w:sz w:val="24"/>
          <w:szCs w:val="24"/>
          <w:lang w:val="en-GB"/>
        </w:rPr>
        <w:fldChar w:fldCharType="begin" w:fldLock="1"/>
      </w:r>
      <w:r w:rsidR="000F7F64" w:rsidRPr="00272CA2">
        <w:rPr>
          <w:rFonts w:ascii="Times New Roman" w:hAnsi="Times New Roman" w:cs="Times New Roman"/>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id":"ITEM-2","itemData":{"DOI":"10.1183/13993003.01033-2018","ISSN":"0903-1936","PMID":"30361249","abstract":"Recently, this international task force reported the general considerations for bronchial challenge testing and the performance of the methacholine challenge test, a “direct” airway challenge test. Here, the task force provides an updated description of the pathophysiology and the methods to conduct indirect challenge tests. Because indirect challenge tests trigger airway narrowing through the activation of endogenous pathways that are involved in asthma, indirect challenge tests tend to be specific for asthma and reveal much about the biology of asthma, but may be less sensitive than direct tests for the detection of airway hyperresponsiveness. We provide recommendations for the conduct and interpretation of hyperpnoea challenge tests such as dry air exercise challenge and eucapnic voluntary hyperpnoea that provide a single strong stimulus for airway narrowing. This technical standard expands the recommendations to additional indirect tests such as hypertonic saline, mannitol and adenosine challenge that are incremental tests, but still retain characteristics of other indirect challenges. Assessment of airway hyperresponsiveness, with direct and indirect tests, are valuable tools to understand and to monitor airway function and to characterise the underlying asthma phenotype to guide therapy. The tests should be interpreted within the context of the clinical features of asthma.","author":[{"dropping-particle":"","family":"Hallstrand","given":"Teal S","non-dropping-particle":"","parse-names":false,"suffix":""},{"dropping-particle":"","family":"Leuppi","given":"Joerg D","non-dropping-particle":"","parse-names":false,"suffix":""},{"dropping-particle":"","family":"Joos","given":"Guy","non-dropping-particle":"","parse-names":false,"suffix":""},{"dropping-particle":"","family":"Hall","given":"Graham L","non-dropping-particle":"","parse-names":false,"suffix":""},{"dropping-particle":"","family":"Carlsen","given":"Kai-Håkon","non-dropping-particle":"","parse-names":false,"suffix":""},{"dropping-particle":"","family":"Kaminsky","given":"David A","non-dropping-particle":"","parse-names":false,"suffix":""},{"dropping-particle":"","family":"Coates","given":"Allan L","non-dropping-particle":"","parse-names":false,"suffix":""},{"dropping-particle":"","family":"Cockcroft","given":"Donald W.","non-dropping-particle":"","parse-names":false,"suffix":""},{"dropping-particle":"","family":"Culver","given":"Bruce H","non-dropping-particle":"","parse-names":false,"suffix":""},{"dropping-particle":"","family":"Diamant","given":"Zuzana","non-dropping-particle":"","parse-names":false,"suffix":""},{"dropping-particle":"","family":"Gauvreau","given":"Gail M.","non-dropping-particle":"","parse-names":false,"suffix":""},{"dropping-particle":"","family":"Horvath","given":"Ildiko","non-dropping-particle":"","parse-names":false,"suffix":""},{"dropping-particle":"","family":"Jongh","given":"Frans H.C.","non-dropping-particle":"de","parse-names":false,"suffix":""},{"dropping-particle":"","family":"Laube","given":"Beth L","non-dropping-particle":"","parse-names":false,"suffix":""},{"dropping-particle":"","family":"Sterk","given":"Peter J","non-dropping-particle":"","parse-names":false,"suffix":""},{"dropping-particle":"","family":"Wanger","given":"Jack","non-dropping-particle":"","parse-names":false,"suffix":""}],"container-title":"Eur Respir J","id":"ITEM-2","issue":"5","issued":{"date-parts":[["2018"]]},"page":"1801033","title":"ERS technical standard on bronchial challenge testing: pathophysiology and methodology of indirect airway challenge testing","type":"article-journal","volume":"52"},"uris":["http://www.mendeley.com/documents/?uuid=7617ecc0-ff72-4762-a536-4dc2d49bed9e"]}],"mendeley":{"formattedCitation":"[2,5]","plainTextFormattedCitation":"[2,5]","previouslyFormattedCitation":"[2,5]"},"properties":{"noteIndex":0},"schema":"https://github.com/citation-style-language/schema/raw/master/csl-citation.json"}</w:instrText>
      </w:r>
      <w:r w:rsidR="00A21792" w:rsidRPr="00272CA2">
        <w:rPr>
          <w:rFonts w:ascii="Times New Roman" w:hAnsi="Times New Roman" w:cs="Times New Roman"/>
          <w:sz w:val="24"/>
          <w:szCs w:val="24"/>
          <w:lang w:val="en-GB"/>
        </w:rPr>
        <w:fldChar w:fldCharType="separate"/>
      </w:r>
      <w:r w:rsidR="000F7F64" w:rsidRPr="00272CA2">
        <w:rPr>
          <w:rFonts w:ascii="Times New Roman" w:hAnsi="Times New Roman" w:cs="Times New Roman"/>
          <w:noProof/>
          <w:sz w:val="24"/>
          <w:szCs w:val="24"/>
          <w:lang w:val="en-GB"/>
        </w:rPr>
        <w:t>[2,5]</w:t>
      </w:r>
      <w:r w:rsidR="00A21792"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 The authors</w:t>
      </w:r>
      <w:r w:rsidR="00BC5D4D" w:rsidRPr="00272CA2">
        <w:rPr>
          <w:rFonts w:ascii="Times New Roman" w:hAnsi="Times New Roman" w:cs="Times New Roman"/>
          <w:sz w:val="24"/>
          <w:szCs w:val="24"/>
          <w:lang w:val="en-GB"/>
        </w:rPr>
        <w:fldChar w:fldCharType="begin" w:fldLock="1"/>
      </w:r>
      <w:r w:rsidR="00191892" w:rsidRPr="00272CA2">
        <w:rPr>
          <w:rFonts w:ascii="Times New Roman" w:hAnsi="Times New Roman" w:cs="Times New Roman"/>
          <w:sz w:val="24"/>
          <w:szCs w:val="24"/>
          <w:lang w:val="en-GB"/>
        </w:rPr>
        <w:instrText>ADDIN CSL_CITATION {"citationItems":[{"id":"ITEM-1","itemData":{"DOI":"10.1378/chest.127.1.23","ISSN":"00123692","author":[{"dropping-particle":"","family":"Pichon","given":"Aurélien","non-dropping-particle":"","parse-names":false,"suffix":""},{"dropping-particle":"","family":"Bisschop","given":"Claire","non-dropping-particle":"de","parse-names":false,"suffix":""},{"dropping-particle":"","family":"Diaz","given":"Véronique","non-dropping-particle":"","parse-names":false,"suffix":""},{"dropping-particle":"","family":"Denjean","given":"André","non-dropping-particle":"","parse-names":false,"suffix":""}],"container-title":"Chest","id":"ITEM-1","issue":"1","issued":{"date-parts":[["2005"]]},"page":"23-29","title":"Parasympathetic Airway Response and Heart Rate Variability Before and at the End of Methacholine Challenge","type":"article-journal","volume":"127"},"uris":["http://www.mendeley.com/documents/?uuid=2136caec-b32a-4928-bb56-4eb350e3c607"]}],"mendeley":{"formattedCitation":"[45]","plainTextFormattedCitation":"[45]","previouslyFormattedCitation":"[45]"},"properties":{"noteIndex":0},"schema":"https://github.com/citation-style-language/schema/raw/master/csl-citation.json"}</w:instrText>
      </w:r>
      <w:r w:rsidR="00BC5D4D" w:rsidRPr="00272CA2">
        <w:rPr>
          <w:rFonts w:ascii="Times New Roman" w:hAnsi="Times New Roman" w:cs="Times New Roman"/>
          <w:sz w:val="24"/>
          <w:szCs w:val="24"/>
          <w:lang w:val="en-GB"/>
        </w:rPr>
        <w:fldChar w:fldCharType="separate"/>
      </w:r>
      <w:r w:rsidR="00191892" w:rsidRPr="00272CA2">
        <w:rPr>
          <w:rFonts w:ascii="Times New Roman" w:hAnsi="Times New Roman" w:cs="Times New Roman"/>
          <w:noProof/>
          <w:sz w:val="24"/>
          <w:szCs w:val="24"/>
          <w:lang w:val="en-GB"/>
        </w:rPr>
        <w:t>[45]</w:t>
      </w:r>
      <w:r w:rsidR="00BC5D4D"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reported a significant increase in parasympathetic tone at rest in the 24</w:t>
      </w:r>
      <w:r w:rsidR="00F348F7"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45.3%) test-positive individuals, in addition to showing an increase in SD1</w:t>
      </w:r>
      <w:r w:rsidR="00E74F8E"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parasympathetic) after cholinergic stimulation when compared to baseline values up to five minutes of exam</w:t>
      </w:r>
      <w:r w:rsidR="007C24A1" w:rsidRPr="00272CA2">
        <w:rPr>
          <w:rFonts w:ascii="Times New Roman" w:hAnsi="Times New Roman" w:cs="Times New Roman"/>
          <w:sz w:val="24"/>
          <w:szCs w:val="24"/>
          <w:lang w:val="en-GB"/>
        </w:rPr>
        <w:t>ination</w:t>
      </w:r>
      <w:r w:rsidRPr="00272CA2">
        <w:rPr>
          <w:rFonts w:ascii="Times New Roman" w:hAnsi="Times New Roman" w:cs="Times New Roman"/>
          <w:sz w:val="24"/>
          <w:szCs w:val="24"/>
          <w:lang w:val="en-GB"/>
        </w:rPr>
        <w:t xml:space="preserve">. In our research, we used the </w:t>
      </w:r>
      <w:r w:rsidR="00A7143F" w:rsidRPr="00272CA2">
        <w:rPr>
          <w:rFonts w:ascii="Times New Roman" w:hAnsi="Times New Roman" w:cs="Times New Roman"/>
          <w:sz w:val="24"/>
          <w:szCs w:val="24"/>
          <w:lang w:val="en-GB"/>
        </w:rPr>
        <w:t>EVH</w:t>
      </w:r>
      <w:r w:rsidRPr="00272CA2">
        <w:rPr>
          <w:rFonts w:ascii="Times New Roman" w:hAnsi="Times New Roman" w:cs="Times New Roman"/>
          <w:sz w:val="24"/>
          <w:szCs w:val="24"/>
          <w:lang w:val="en-GB"/>
        </w:rPr>
        <w:t xml:space="preserve"> test in young asthmatics and </w:t>
      </w:r>
      <w:r w:rsidR="001E5E7E" w:rsidRPr="00272CA2">
        <w:rPr>
          <w:rFonts w:ascii="Times New Roman" w:hAnsi="Times New Roman" w:cs="Times New Roman"/>
          <w:sz w:val="24"/>
          <w:szCs w:val="24"/>
          <w:lang w:val="en-GB"/>
        </w:rPr>
        <w:t>in contrast to the fi</w:t>
      </w:r>
      <w:r w:rsidR="00E44882" w:rsidRPr="00272CA2">
        <w:rPr>
          <w:rFonts w:ascii="Times New Roman" w:hAnsi="Times New Roman" w:cs="Times New Roman"/>
          <w:sz w:val="24"/>
          <w:szCs w:val="24"/>
          <w:lang w:val="en-GB"/>
        </w:rPr>
        <w:t>n</w:t>
      </w:r>
      <w:r w:rsidR="001E5E7E" w:rsidRPr="00272CA2">
        <w:rPr>
          <w:rFonts w:ascii="Times New Roman" w:hAnsi="Times New Roman" w:cs="Times New Roman"/>
          <w:sz w:val="24"/>
          <w:szCs w:val="24"/>
          <w:lang w:val="en-GB"/>
        </w:rPr>
        <w:t xml:space="preserve">dings of </w:t>
      </w:r>
      <w:r w:rsidRPr="00272CA2">
        <w:rPr>
          <w:rFonts w:ascii="Times New Roman" w:hAnsi="Times New Roman" w:cs="Times New Roman"/>
          <w:sz w:val="24"/>
          <w:szCs w:val="24"/>
          <w:lang w:val="en-GB"/>
        </w:rPr>
        <w:t xml:space="preserve"> Pichon et al.</w:t>
      </w:r>
      <w:r w:rsidR="00BC5D4D" w:rsidRPr="00272CA2">
        <w:rPr>
          <w:rFonts w:ascii="Times New Roman" w:hAnsi="Times New Roman" w:cs="Times New Roman"/>
          <w:sz w:val="24"/>
          <w:szCs w:val="24"/>
          <w:lang w:val="en-GB"/>
        </w:rPr>
        <w:fldChar w:fldCharType="begin" w:fldLock="1"/>
      </w:r>
      <w:r w:rsidR="00191892" w:rsidRPr="00272CA2">
        <w:rPr>
          <w:rFonts w:ascii="Times New Roman" w:hAnsi="Times New Roman" w:cs="Times New Roman"/>
          <w:sz w:val="24"/>
          <w:szCs w:val="24"/>
          <w:lang w:val="en-GB"/>
        </w:rPr>
        <w:instrText>ADDIN CSL_CITATION {"citationItems":[{"id":"ITEM-1","itemData":{"DOI":"10.1378/chest.127.1.23","ISSN":"00123692","author":[{"dropping-particle":"","family":"Pichon","given":"Aurélien","non-dropping-particle":"","parse-names":false,"suffix":""},{"dropping-particle":"","family":"Bisschop","given":"Claire","non-dropping-particle":"de","parse-names":false,"suffix":""},{"dropping-particle":"","family":"Diaz","given":"Véronique","non-dropping-particle":"","parse-names":false,"suffix":""},{"dropping-particle":"","family":"Denjean","given":"André","non-dropping-particle":"","parse-names":false,"suffix":""}],"container-title":"Chest","id":"ITEM-1","issue":"1","issued":{"date-parts":[["2005"]]},"page":"23-29","title":"Parasympathetic Airway Response and Heart Rate Variability Before and at the End of Methacholine Challenge","type":"article-journal","volume":"127"},"uris":["http://www.mendeley.com/documents/?uuid=2136caec-b32a-4928-bb56-4eb350e3c607"]}],"mendeley":{"formattedCitation":"[45]","plainTextFormattedCitation":"[45]","previouslyFormattedCitation":"[45]"},"properties":{"noteIndex":0},"schema":"https://github.com/citation-style-language/schema/raw/master/csl-citation.json"}</w:instrText>
      </w:r>
      <w:r w:rsidR="00BC5D4D" w:rsidRPr="00272CA2">
        <w:rPr>
          <w:rFonts w:ascii="Times New Roman" w:hAnsi="Times New Roman" w:cs="Times New Roman"/>
          <w:sz w:val="24"/>
          <w:szCs w:val="24"/>
          <w:lang w:val="en-GB"/>
        </w:rPr>
        <w:fldChar w:fldCharType="separate"/>
      </w:r>
      <w:r w:rsidR="00191892" w:rsidRPr="00272CA2">
        <w:rPr>
          <w:rFonts w:ascii="Times New Roman" w:hAnsi="Times New Roman" w:cs="Times New Roman"/>
          <w:noProof/>
          <w:sz w:val="24"/>
          <w:szCs w:val="24"/>
          <w:lang w:val="en-GB"/>
        </w:rPr>
        <w:t>[45]</w:t>
      </w:r>
      <w:r w:rsidR="00BC5D4D" w:rsidRPr="00272CA2">
        <w:rPr>
          <w:rFonts w:ascii="Times New Roman" w:hAnsi="Times New Roman" w:cs="Times New Roman"/>
          <w:sz w:val="24"/>
          <w:szCs w:val="24"/>
          <w:lang w:val="en-GB"/>
        </w:rPr>
        <w:fldChar w:fldCharType="end"/>
      </w:r>
      <w:r w:rsidR="00BC5D4D"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 xml:space="preserve">no differences </w:t>
      </w:r>
      <w:r w:rsidR="00743DDA" w:rsidRPr="00272CA2">
        <w:rPr>
          <w:rFonts w:ascii="Times New Roman" w:hAnsi="Times New Roman" w:cs="Times New Roman"/>
          <w:sz w:val="24"/>
          <w:szCs w:val="24"/>
          <w:lang w:val="en-GB"/>
        </w:rPr>
        <w:t>in parasympathetic</w:t>
      </w:r>
      <w:r w:rsidR="00DA7800" w:rsidRPr="00272CA2">
        <w:rPr>
          <w:rFonts w:ascii="Times New Roman" w:hAnsi="Times New Roman" w:cs="Times New Roman"/>
          <w:sz w:val="24"/>
          <w:szCs w:val="24"/>
          <w:lang w:val="en-GB"/>
        </w:rPr>
        <w:t xml:space="preserve"> activity</w:t>
      </w:r>
      <w:r w:rsidR="00743DDA"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 xml:space="preserve">were found in rest </w:t>
      </w:r>
      <w:r w:rsidR="00743DDA" w:rsidRPr="00272CA2">
        <w:rPr>
          <w:rFonts w:ascii="Times New Roman" w:hAnsi="Times New Roman" w:cs="Times New Roman"/>
          <w:sz w:val="24"/>
          <w:szCs w:val="24"/>
          <w:lang w:val="en-GB"/>
        </w:rPr>
        <w:t>and</w:t>
      </w:r>
      <w:r w:rsidRPr="00272CA2">
        <w:rPr>
          <w:rFonts w:ascii="Times New Roman" w:hAnsi="Times New Roman" w:cs="Times New Roman"/>
          <w:sz w:val="24"/>
          <w:szCs w:val="24"/>
          <w:lang w:val="en-GB"/>
        </w:rPr>
        <w:t xml:space="preserve"> in the first five minutes</w:t>
      </w:r>
      <w:r w:rsidR="00AD55A3" w:rsidRPr="00272CA2">
        <w:rPr>
          <w:rFonts w:ascii="Times New Roman" w:hAnsi="Times New Roman" w:cs="Times New Roman"/>
          <w:sz w:val="24"/>
          <w:szCs w:val="24"/>
          <w:lang w:val="en-GB"/>
        </w:rPr>
        <w:t xml:space="preserve"> post EVH</w:t>
      </w:r>
      <w:r w:rsidRPr="00272CA2">
        <w:rPr>
          <w:rFonts w:ascii="Times New Roman" w:hAnsi="Times New Roman" w:cs="Times New Roman"/>
          <w:sz w:val="24"/>
          <w:szCs w:val="24"/>
          <w:lang w:val="en-GB"/>
        </w:rPr>
        <w:t>.</w:t>
      </w:r>
      <w:r w:rsidR="001D344A" w:rsidRPr="00272CA2">
        <w:rPr>
          <w:rFonts w:ascii="Times New Roman" w:hAnsi="Times New Roman" w:cs="Times New Roman"/>
          <w:sz w:val="24"/>
          <w:szCs w:val="24"/>
          <w:lang w:val="en-GB"/>
        </w:rPr>
        <w:t xml:space="preserve"> The</w:t>
      </w:r>
      <w:r w:rsidR="00033B1A" w:rsidRPr="00272CA2">
        <w:rPr>
          <w:rFonts w:ascii="Times New Roman" w:hAnsi="Times New Roman" w:cs="Times New Roman"/>
          <w:sz w:val="24"/>
          <w:szCs w:val="24"/>
          <w:lang w:val="en-GB"/>
        </w:rPr>
        <w:t xml:space="preserve"> increased</w:t>
      </w:r>
      <w:r w:rsidR="001D344A" w:rsidRPr="00272CA2">
        <w:rPr>
          <w:rFonts w:ascii="Times New Roman" w:hAnsi="Times New Roman" w:cs="Times New Roman"/>
          <w:sz w:val="24"/>
          <w:szCs w:val="24"/>
          <w:lang w:val="en-GB"/>
        </w:rPr>
        <w:t xml:space="preserve"> parasympathetic response occurred only at 25 minutes in subjects with a </w:t>
      </w:r>
      <w:r w:rsidR="009C77E6" w:rsidRPr="00272CA2">
        <w:rPr>
          <w:rFonts w:ascii="Times New Roman" w:hAnsi="Times New Roman" w:cs="Times New Roman"/>
          <w:sz w:val="24"/>
          <w:szCs w:val="24"/>
          <w:lang w:val="en-GB"/>
        </w:rPr>
        <w:t>bronchoconstriction</w:t>
      </w:r>
      <w:r w:rsidR="001D344A" w:rsidRPr="00272CA2">
        <w:rPr>
          <w:rFonts w:ascii="Times New Roman" w:hAnsi="Times New Roman" w:cs="Times New Roman"/>
          <w:sz w:val="24"/>
          <w:szCs w:val="24"/>
          <w:lang w:val="en-GB"/>
        </w:rPr>
        <w:t xml:space="preserve"> response to the test</w:t>
      </w:r>
      <w:r w:rsidR="007C5923" w:rsidRPr="00272CA2">
        <w:rPr>
          <w:rFonts w:ascii="Times New Roman" w:hAnsi="Times New Roman" w:cs="Times New Roman"/>
          <w:sz w:val="24"/>
          <w:szCs w:val="24"/>
          <w:lang w:val="en-GB"/>
        </w:rPr>
        <w:t xml:space="preserve"> (</w:t>
      </w:r>
      <w:r w:rsidR="007C5923" w:rsidRPr="00272CA2">
        <w:rPr>
          <w:rFonts w:ascii="Times New Roman" w:hAnsi="Times New Roman" w:cs="Times New Roman"/>
          <w:color w:val="FF0000"/>
          <w:sz w:val="24"/>
          <w:szCs w:val="24"/>
          <w:lang w:val="en-GB"/>
        </w:rPr>
        <w:t>compared to rest in the same group)</w:t>
      </w:r>
      <w:r w:rsidR="00E130AE" w:rsidRPr="00272CA2">
        <w:rPr>
          <w:rFonts w:ascii="Times New Roman" w:hAnsi="Times New Roman" w:cs="Times New Roman"/>
          <w:color w:val="FF0000"/>
          <w:sz w:val="24"/>
          <w:szCs w:val="24"/>
          <w:lang w:val="en-GB"/>
        </w:rPr>
        <w:t xml:space="preserve"> </w:t>
      </w:r>
      <w:r w:rsidR="00E130AE" w:rsidRPr="00272CA2">
        <w:rPr>
          <w:rFonts w:ascii="Times New Roman" w:hAnsi="Times New Roman" w:cs="Times New Roman"/>
          <w:sz w:val="24"/>
          <w:szCs w:val="24"/>
          <w:lang w:val="en-GB"/>
        </w:rPr>
        <w:t>and 5 minutes for those without</w:t>
      </w:r>
      <w:r w:rsidR="007C5923" w:rsidRPr="00272CA2">
        <w:rPr>
          <w:rFonts w:ascii="Times New Roman" w:hAnsi="Times New Roman" w:cs="Times New Roman"/>
          <w:sz w:val="24"/>
          <w:szCs w:val="24"/>
          <w:lang w:val="en-GB"/>
        </w:rPr>
        <w:t xml:space="preserve"> (</w:t>
      </w:r>
      <w:r w:rsidR="007C5923" w:rsidRPr="00272CA2">
        <w:rPr>
          <w:rFonts w:ascii="Times New Roman" w:hAnsi="Times New Roman" w:cs="Times New Roman"/>
          <w:color w:val="FF0000"/>
          <w:sz w:val="24"/>
          <w:szCs w:val="24"/>
          <w:lang w:val="en-GB"/>
        </w:rPr>
        <w:t>compared to rest in the same group)</w:t>
      </w:r>
      <w:r w:rsidR="001D344A" w:rsidRPr="00272CA2">
        <w:rPr>
          <w:rFonts w:ascii="Times New Roman" w:hAnsi="Times New Roman" w:cs="Times New Roman"/>
          <w:sz w:val="24"/>
          <w:szCs w:val="24"/>
          <w:lang w:val="en-GB"/>
        </w:rPr>
        <w:t>,</w:t>
      </w:r>
      <w:r w:rsidR="006367BD" w:rsidRPr="00272CA2">
        <w:rPr>
          <w:rFonts w:ascii="Times New Roman" w:hAnsi="Times New Roman" w:cs="Times New Roman"/>
          <w:sz w:val="24"/>
          <w:szCs w:val="24"/>
          <w:lang w:val="en-GB"/>
        </w:rPr>
        <w:t xml:space="preserve"> </w:t>
      </w:r>
      <w:r w:rsidR="00192955" w:rsidRPr="00272CA2">
        <w:rPr>
          <w:rFonts w:ascii="Times New Roman" w:hAnsi="Times New Roman" w:cs="Times New Roman"/>
          <w:sz w:val="24"/>
          <w:szCs w:val="24"/>
          <w:lang w:val="en-GB"/>
        </w:rPr>
        <w:t>both of which</w:t>
      </w:r>
      <w:r w:rsidR="001D344A" w:rsidRPr="00272CA2">
        <w:rPr>
          <w:rFonts w:ascii="Times New Roman" w:hAnsi="Times New Roman" w:cs="Times New Roman"/>
          <w:sz w:val="24"/>
          <w:szCs w:val="24"/>
          <w:lang w:val="en-GB"/>
        </w:rPr>
        <w:t xml:space="preserve"> correspond to an improvement in the fall in FEV</w:t>
      </w:r>
      <w:r w:rsidR="001D344A" w:rsidRPr="00272CA2">
        <w:rPr>
          <w:rFonts w:ascii="Times New Roman" w:hAnsi="Times New Roman" w:cs="Times New Roman"/>
          <w:sz w:val="24"/>
          <w:szCs w:val="24"/>
          <w:vertAlign w:val="subscript"/>
          <w:lang w:val="en-GB"/>
        </w:rPr>
        <w:t>1</w:t>
      </w:r>
      <w:r w:rsidR="001D344A" w:rsidRPr="00272CA2">
        <w:rPr>
          <w:rFonts w:ascii="Times New Roman" w:hAnsi="Times New Roman" w:cs="Times New Roman"/>
          <w:sz w:val="24"/>
          <w:szCs w:val="24"/>
          <w:lang w:val="en-GB"/>
        </w:rPr>
        <w:t>.</w:t>
      </w:r>
    </w:p>
    <w:p w14:paraId="23BCD896" w14:textId="3D7382F7" w:rsidR="002A483D" w:rsidRPr="00272CA2" w:rsidRDefault="001D344A" w:rsidP="00DE59CC">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 xml:space="preserve">It is </w:t>
      </w:r>
      <w:r w:rsidR="0065295B" w:rsidRPr="00272CA2">
        <w:rPr>
          <w:rFonts w:ascii="Times New Roman" w:hAnsi="Times New Roman" w:cs="Times New Roman"/>
          <w:sz w:val="24"/>
          <w:szCs w:val="24"/>
          <w:lang w:val="en-GB"/>
        </w:rPr>
        <w:t>clear</w:t>
      </w:r>
      <w:r w:rsidRPr="00272CA2">
        <w:rPr>
          <w:rFonts w:ascii="Times New Roman" w:hAnsi="Times New Roman" w:cs="Times New Roman"/>
          <w:sz w:val="24"/>
          <w:szCs w:val="24"/>
          <w:lang w:val="en-GB"/>
        </w:rPr>
        <w:t xml:space="preserve"> that the direct cholinergic stimulus</w:t>
      </w:r>
      <w:r w:rsidR="00BC5D4D" w:rsidRPr="00272CA2">
        <w:rPr>
          <w:rFonts w:ascii="Times New Roman" w:hAnsi="Times New Roman" w:cs="Times New Roman"/>
          <w:sz w:val="24"/>
          <w:szCs w:val="24"/>
          <w:lang w:val="en-GB"/>
        </w:rPr>
        <w:fldChar w:fldCharType="begin" w:fldLock="1"/>
      </w:r>
      <w:r w:rsidR="00191892" w:rsidRPr="00272CA2">
        <w:rPr>
          <w:rFonts w:ascii="Times New Roman" w:hAnsi="Times New Roman" w:cs="Times New Roman"/>
          <w:sz w:val="24"/>
          <w:szCs w:val="24"/>
          <w:lang w:val="en-GB"/>
        </w:rPr>
        <w:instrText>ADDIN CSL_CITATION {"citationItems":[{"id":"ITEM-1","itemData":{"DOI":"10.1378/chest.127.1.23","ISSN":"00123692","author":[{"dropping-particle":"","family":"Pichon","given":"Aurélien","non-dropping-particle":"","parse-names":false,"suffix":""},{"dropping-particle":"","family":"Bisschop","given":"Claire","non-dropping-particle":"de","parse-names":false,"suffix":""},{"dropping-particle":"","family":"Diaz","given":"Véronique","non-dropping-particle":"","parse-names":false,"suffix":""},{"dropping-particle":"","family":"Denjean","given":"André","non-dropping-particle":"","parse-names":false,"suffix":""}],"container-title":"Chest","id":"ITEM-1","issue":"1","issued":{"date-parts":[["2005"]]},"page":"23-29","title":"Parasympathetic Airway Response and Heart Rate Variability Before and at the End of Methacholine Challenge","type":"article-journal","volume":"127"},"uris":["http://www.mendeley.com/documents/?uuid=2136caec-b32a-4928-bb56-4eb350e3c607"]}],"mendeley":{"formattedCitation":"[45]","plainTextFormattedCitation":"[45]","previouslyFormattedCitation":"[45]"},"properties":{"noteIndex":0},"schema":"https://github.com/citation-style-language/schema/raw/master/csl-citation.json"}</w:instrText>
      </w:r>
      <w:r w:rsidR="00BC5D4D" w:rsidRPr="00272CA2">
        <w:rPr>
          <w:rFonts w:ascii="Times New Roman" w:hAnsi="Times New Roman" w:cs="Times New Roman"/>
          <w:sz w:val="24"/>
          <w:szCs w:val="24"/>
          <w:lang w:val="en-GB"/>
        </w:rPr>
        <w:fldChar w:fldCharType="separate"/>
      </w:r>
      <w:r w:rsidR="00191892" w:rsidRPr="00272CA2">
        <w:rPr>
          <w:rFonts w:ascii="Times New Roman" w:hAnsi="Times New Roman" w:cs="Times New Roman"/>
          <w:noProof/>
          <w:sz w:val="24"/>
          <w:szCs w:val="24"/>
          <w:lang w:val="en-GB"/>
        </w:rPr>
        <w:t>[45]</w:t>
      </w:r>
      <w:r w:rsidR="00BC5D4D" w:rsidRPr="00272CA2">
        <w:rPr>
          <w:rFonts w:ascii="Times New Roman" w:hAnsi="Times New Roman" w:cs="Times New Roman"/>
          <w:sz w:val="24"/>
          <w:szCs w:val="24"/>
          <w:lang w:val="en-GB"/>
        </w:rPr>
        <w:fldChar w:fldCharType="end"/>
      </w:r>
      <w:r w:rsidR="00BC5D4D"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 xml:space="preserve">in the bronchi causes a different response </w:t>
      </w:r>
      <w:r w:rsidR="00910990" w:rsidRPr="00272CA2">
        <w:rPr>
          <w:rFonts w:ascii="Times New Roman" w:hAnsi="Times New Roman" w:cs="Times New Roman"/>
          <w:sz w:val="24"/>
          <w:szCs w:val="24"/>
          <w:lang w:val="en-GB"/>
        </w:rPr>
        <w:t>than</w:t>
      </w:r>
      <w:r w:rsidRPr="00272CA2">
        <w:rPr>
          <w:rFonts w:ascii="Times New Roman" w:hAnsi="Times New Roman" w:cs="Times New Roman"/>
          <w:sz w:val="24"/>
          <w:szCs w:val="24"/>
          <w:lang w:val="en-GB"/>
        </w:rPr>
        <w:t xml:space="preserve"> </w:t>
      </w:r>
      <w:r w:rsidR="00BA5D25" w:rsidRPr="00272CA2">
        <w:rPr>
          <w:rFonts w:ascii="Times New Roman" w:hAnsi="Times New Roman" w:cs="Times New Roman"/>
          <w:sz w:val="24"/>
          <w:szCs w:val="24"/>
          <w:lang w:val="en-GB"/>
        </w:rPr>
        <w:t>EVH</w:t>
      </w:r>
      <w:r w:rsidR="00DE59CC" w:rsidRPr="00272CA2">
        <w:rPr>
          <w:rFonts w:ascii="Times New Roman" w:hAnsi="Times New Roman" w:cs="Times New Roman"/>
          <w:sz w:val="24"/>
          <w:szCs w:val="24"/>
          <w:lang w:val="en-GB"/>
        </w:rPr>
        <w:t xml:space="preserve"> and exercise</w:t>
      </w:r>
      <w:r w:rsidRPr="00272CA2">
        <w:rPr>
          <w:rFonts w:ascii="Times New Roman" w:hAnsi="Times New Roman" w:cs="Times New Roman"/>
          <w:sz w:val="24"/>
          <w:szCs w:val="24"/>
          <w:lang w:val="en-GB"/>
        </w:rPr>
        <w:t>.</w:t>
      </w:r>
      <w:r w:rsidR="00897854" w:rsidRPr="00272CA2">
        <w:rPr>
          <w:rFonts w:ascii="Times New Roman" w:hAnsi="Times New Roman" w:cs="Times New Roman"/>
          <w:sz w:val="24"/>
          <w:szCs w:val="24"/>
          <w:lang w:val="en-GB"/>
        </w:rPr>
        <w:t xml:space="preserve"> </w:t>
      </w:r>
      <w:r w:rsidR="00DE59CC" w:rsidRPr="00272CA2">
        <w:rPr>
          <w:rFonts w:ascii="Times New Roman" w:hAnsi="Times New Roman" w:cs="Times New Roman"/>
          <w:color w:val="FF0000"/>
          <w:sz w:val="24"/>
          <w:szCs w:val="24"/>
          <w:lang w:val="en-GB"/>
        </w:rPr>
        <w:t>Methacholine inhalation is a test for evaluating direct AHR, not for EIB. There is significant discordance between AHR to methacholine and the severity of EIB</w:t>
      </w:r>
      <w:r w:rsidR="00BD0A2D" w:rsidRPr="00272CA2">
        <w:rPr>
          <w:rFonts w:ascii="Times New Roman" w:hAnsi="Times New Roman" w:cs="Times New Roman"/>
          <w:color w:val="FF0000"/>
          <w:sz w:val="24"/>
          <w:szCs w:val="24"/>
          <w:lang w:val="en-GB"/>
        </w:rPr>
        <w:fldChar w:fldCharType="begin" w:fldLock="1"/>
      </w:r>
      <w:r w:rsidR="00191892" w:rsidRPr="00272CA2">
        <w:rPr>
          <w:rFonts w:ascii="Times New Roman" w:hAnsi="Times New Roman" w:cs="Times New Roman"/>
          <w:color w:val="FF0000"/>
          <w:sz w:val="24"/>
          <w:szCs w:val="24"/>
          <w:lang w:val="en-GB"/>
        </w:rPr>
        <w:instrText>ADDIN CSL_CITATION {"citationItems":[{"id":"ITEM-1","itemData":{"DOI":"10.3109/02770903.2012.697955","ISSN":"0277-0903","author":[{"dropping-particle":"","family":"Holley","given":"Aaron B.","non-dropping-particle":"","parse-names":false,"suffix":""},{"dropping-particle":"","family":"Cohee","given":"Brian","non-dropping-particle":"","parse-names":false,"suffix":""},{"dropping-particle":"","family":"Walter","given":"Robert J.","non-dropping-particle":"","parse-names":false,"suffix":""},{"dropping-particle":"","family":"Shah","given":"Anita A.","non-dropping-particle":"","parse-names":false,"suffix":""},{"dropping-particle":"","family":"King","given":"Christopher S.","non-dropping-particle":"","parse-names":false,"suffix":""},{"dropping-particle":"","family":"Roop","given":"Stuart","non-dropping-particle":"","parse-names":false,"suffix":""}],"container-title":"J Asthma","id":"ITEM-1","issue":"6","issued":{"date-parts":[["2012"]]},"page":"614-619","title":"Eucapnic Voluntary Hyperventilation Is Superior to Methacholine Challenge Testing for Detecting Airway Hyperreactivity in Nonathletes","type":"article-journal","volume":"49"},"uris":["http://www.mendeley.com/documents/?uuid=fdebfc29-36e4-4673-bcb5-fb9cc1d13ed0"]},{"id":"ITEM-2","itemData":{"DOI":"10.1034/j.1399-3038.2002.01034.x","ISSN":"09056157","author":[{"dropping-particle":"","family":"Henriksen","given":"Anne Hildur","non-dropping-particle":"","parse-names":false,"suffix":""},{"dropping-particle":"","family":"Tveit","given":"Kjerst Hafstad","non-dropping-particle":"","parse-names":false,"suffix":""},{"dropping-particle":"","family":"Holmen","given":"Turid Lingaas","non-dropping-particle":"","parse-names":false,"suffix":""},{"dropping-particle":"","family":"Sue-Chu","given":"Malcolm","non-dropping-particle":"","parse-names":false,"suffix":""},{"dropping-particle":"","family":"Bjermer","given":"Leif","non-dropping-particle":"","parse-names":false,"suffix":""}],"container-title":"Pediatr Allergy Immunol","id":"ITEM-2","issue":"3","issued":{"date-parts":[["2002"]]},"page":"203-208","title":"A study of the association between exercise-induced wheeze and exercise versus methacholine-induced bronchoconstriction in adolescents","type":"article-journal","volume":"13"},"uris":["http://www.mendeley.com/documents/?uuid=aaaf5d8b-35fa-4884-8806-7b5a0b4e162e"]},{"id":"ITEM-3","itemData":{"DOI":"10.1183/13993003.01033-2018","ISSN":"0903-1936","PMID":"30361249","abstract":"Recently, this international task force reported the general considerations for bronchial challenge testing and the performance of the methacholine challenge test, a “direct” airway challenge test. Here, the task force provides an updated description of the pathophysiology and the methods to conduct indirect challenge tests. Because indirect challenge tests trigger airway narrowing through the activation of endogenous pathways that are involved in asthma, indirect challenge tests tend to be specific for asthma and reveal much about the biology of asthma, but may be less sensitive than direct tests for the detection of airway hyperresponsiveness. We provide recommendations for the conduct and interpretation of hyperpnoea challenge tests such as dry air exercise challenge and eucapnic voluntary hyperpnoea that provide a single strong stimulus for airway narrowing. This technical standard expands the recommendations to additional indirect tests such as hypertonic saline, mannitol and adenosine challenge that are incremental tests, but still retain characteristics of other indirect challenges. Assessment of airway hyperresponsiveness, with direct and indirect tests, are valuable tools to understand and to monitor airway function and to characterise the underlying asthma phenotype to guide therapy. The tests should be interpreted within the context of the clinical features of asthma.","author":[{"dropping-particle":"","family":"Hallstrand","given":"Teal S","non-dropping-particle":"","parse-names":false,"suffix":""},{"dropping-particle":"","family":"Leuppi","given":"Joerg D","non-dropping-particle":"","parse-names":false,"suffix":""},{"dropping-particle":"","family":"Joos","given":"Guy","non-dropping-particle":"","parse-names":false,"suffix":""},{"dropping-particle":"","family":"Hall","given":"Graham L","non-dropping-particle":"","parse-names":false,"suffix":""},{"dropping-particle":"","family":"Carlsen","given":"Kai-Håkon","non-dropping-particle":"","parse-names":false,"suffix":""},{"dropping-particle":"","family":"Kaminsky","given":"David A","non-dropping-particle":"","parse-names":false,"suffix":""},{"dropping-particle":"","family":"Coates","given":"Allan L","non-dropping-particle":"","parse-names":false,"suffix":""},{"dropping-particle":"","family":"Cockcroft","given":"Donald W.","non-dropping-particle":"","parse-names":false,"suffix":""},{"dropping-particle":"","family":"Culver","given":"Bruce H","non-dropping-particle":"","parse-names":false,"suffix":""},{"dropping-particle":"","family":"Diamant","given":"Zuzana","non-dropping-particle":"","parse-names":false,"suffix":""},{"dropping-particle":"","family":"Gauvreau","given":"Gail M.","non-dropping-particle":"","parse-names":false,"suffix":""},{"dropping-particle":"","family":"Horvath","given":"Ildiko","non-dropping-particle":"","parse-names":false,"suffix":""},{"dropping-particle":"","family":"Jongh","given":"Frans H.C.","non-dropping-particle":"de","parse-names":false,"suffix":""},{"dropping-particle":"","family":"Laube","given":"Beth L","non-dropping-particle":"","parse-names":false,"suffix":""},{"dropping-particle":"","family":"Sterk","given":"Peter J","non-dropping-particle":"","parse-names":false,"suffix":""},{"dropping-particle":"","family":"Wanger","given":"Jack","non-dropping-particle":"","parse-names":false,"suffix":""}],"container-title":"Eur Respir J","id":"ITEM-3","issue":"5","issued":{"date-parts":[["2018"]]},"page":"1801033","title":"ERS technical standard on bronchial challenge testing: pathophysiology and methodology of indirect airway challenge testing","type":"article-journal","volume":"52"},"uris":["http://www.mendeley.com/documents/?uuid=7617ecc0-ff72-4762-a536-4dc2d49bed9e"]}],"mendeley":{"formattedCitation":"[5,46,47]","plainTextFormattedCitation":"[5,46,47]","previouslyFormattedCitation":"[5,46,47]"},"properties":{"noteIndex":0},"schema":"https://github.com/citation-style-language/schema/raw/master/csl-citation.json"}</w:instrText>
      </w:r>
      <w:r w:rsidR="00BD0A2D" w:rsidRPr="00272CA2">
        <w:rPr>
          <w:rFonts w:ascii="Times New Roman" w:hAnsi="Times New Roman" w:cs="Times New Roman"/>
          <w:color w:val="FF0000"/>
          <w:sz w:val="24"/>
          <w:szCs w:val="24"/>
          <w:lang w:val="en-GB"/>
        </w:rPr>
        <w:fldChar w:fldCharType="separate"/>
      </w:r>
      <w:r w:rsidR="00191892" w:rsidRPr="00272CA2">
        <w:rPr>
          <w:rFonts w:ascii="Times New Roman" w:hAnsi="Times New Roman" w:cs="Times New Roman"/>
          <w:noProof/>
          <w:color w:val="FF0000"/>
          <w:sz w:val="24"/>
          <w:szCs w:val="24"/>
          <w:lang w:val="en-GB"/>
        </w:rPr>
        <w:t>[5,46,47]</w:t>
      </w:r>
      <w:r w:rsidR="00BD0A2D" w:rsidRPr="00272CA2">
        <w:rPr>
          <w:rFonts w:ascii="Times New Roman" w:hAnsi="Times New Roman" w:cs="Times New Roman"/>
          <w:color w:val="FF0000"/>
          <w:sz w:val="24"/>
          <w:szCs w:val="24"/>
          <w:lang w:val="en-GB"/>
        </w:rPr>
        <w:fldChar w:fldCharType="end"/>
      </w:r>
      <w:r w:rsidR="00DE59CC" w:rsidRPr="00272CA2">
        <w:rPr>
          <w:rFonts w:ascii="Times New Roman" w:hAnsi="Times New Roman" w:cs="Times New Roman"/>
          <w:color w:val="FF0000"/>
          <w:sz w:val="24"/>
          <w:szCs w:val="24"/>
          <w:lang w:val="en-GB"/>
        </w:rPr>
        <w:t>.</w:t>
      </w:r>
      <w:r w:rsidR="00897854" w:rsidRPr="00272CA2">
        <w:rPr>
          <w:rFonts w:ascii="Times New Roman" w:hAnsi="Times New Roman" w:cs="Times New Roman"/>
          <w:color w:val="FF0000"/>
          <w:sz w:val="24"/>
          <w:szCs w:val="24"/>
          <w:lang w:val="en-GB"/>
        </w:rPr>
        <w:t xml:space="preserve"> Despite</w:t>
      </w:r>
      <w:r w:rsidR="00BD0A2D" w:rsidRPr="00272CA2">
        <w:rPr>
          <w:rFonts w:ascii="Times New Roman" w:hAnsi="Times New Roman" w:cs="Times New Roman"/>
          <w:color w:val="FF0000"/>
          <w:sz w:val="24"/>
          <w:szCs w:val="24"/>
          <w:lang w:val="en-GB"/>
        </w:rPr>
        <w:t xml:space="preserve"> supporting the potential diagnosis of EIB, a positive methacholine challenge test does not rule in EIB, and a negative methacholine challenge does</w:t>
      </w:r>
      <w:r w:rsidR="00897854" w:rsidRPr="00272CA2">
        <w:rPr>
          <w:rFonts w:ascii="Times New Roman" w:hAnsi="Times New Roman" w:cs="Times New Roman"/>
          <w:color w:val="FF0000"/>
          <w:sz w:val="24"/>
          <w:szCs w:val="24"/>
          <w:lang w:val="en-GB"/>
        </w:rPr>
        <w:t xml:space="preserve"> not entirely exclude EIB</w:t>
      </w:r>
      <w:r w:rsidR="00897854" w:rsidRPr="00272CA2">
        <w:rPr>
          <w:rFonts w:ascii="Times New Roman" w:hAnsi="Times New Roman" w:cs="Times New Roman"/>
          <w:color w:val="FF0000"/>
          <w:sz w:val="24"/>
          <w:szCs w:val="24"/>
          <w:lang w:val="en-GB"/>
        </w:rPr>
        <w:fldChar w:fldCharType="begin" w:fldLock="1"/>
      </w:r>
      <w:r w:rsidR="00C02CDB" w:rsidRPr="00272CA2">
        <w:rPr>
          <w:rFonts w:ascii="Times New Roman" w:hAnsi="Times New Roman" w:cs="Times New Roman"/>
          <w:color w:val="FF0000"/>
          <w:sz w:val="24"/>
          <w:szCs w:val="24"/>
          <w:lang w:val="en-GB"/>
        </w:rPr>
        <w:instrText>ADDIN CSL_CITATION {"citationItems":[{"id":"ITEM-1","itemData":{"DOI":"10.1183/13993003.01033-2018","ISSN":"0903-1936","PMID":"30361249","abstract":"Recently, this international task force reported the general considerations for bronchial challenge testing and the performance of the methacholine challenge test, a “direct” airway challenge test. Here, the task force provides an updated description of the pathophysiology and the methods to conduct indirect challenge tests. Because indirect challenge tests trigger airway narrowing through the activation of endogenous pathways that are involved in asthma, indirect challenge tests tend to be specific for asthma and reveal much about the biology of asthma, but may be less sensitive than direct tests for the detection of airway hyperresponsiveness. We provide recommendations for the conduct and interpretation of hyperpnoea challenge tests such as dry air exercise challenge and eucapnic voluntary hyperpnoea that provide a single strong stimulus for airway narrowing. This technical standard expands the recommendations to additional indirect tests such as hypertonic saline, mannitol and adenosine challenge that are incremental tests, but still retain characteristics of other indirect challenges. Assessment of airway hyperresponsiveness, with direct and indirect tests, are valuable tools to understand and to monitor airway function and to characterise the underlying asthma phenotype to guide therapy. The tests should be interpreted within the context of the clinical features of asthma.","author":[{"dropping-particle":"","family":"Hallstrand","given":"Teal S","non-dropping-particle":"","parse-names":false,"suffix":""},{"dropping-particle":"","family":"Leuppi","given":"Joerg D","non-dropping-particle":"","parse-names":false,"suffix":""},{"dropping-particle":"","family":"Joos","given":"Guy","non-dropping-particle":"","parse-names":false,"suffix":""},{"dropping-particle":"","family":"Hall","given":"Graham L","non-dropping-particle":"","parse-names":false,"suffix":""},{"dropping-particle":"","family":"Carlsen","given":"Kai-Håkon","non-dropping-particle":"","parse-names":false,"suffix":""},{"dropping-particle":"","family":"Kaminsky","given":"David A","non-dropping-particle":"","parse-names":false,"suffix":""},{"dropping-particle":"","family":"Coates","given":"Allan L","non-dropping-particle":"","parse-names":false,"suffix":""},{"dropping-particle":"","family":"Cockcroft","given":"Donald W.","non-dropping-particle":"","parse-names":false,"suffix":""},{"dropping-particle":"","family":"Culver","given":"Bruce H","non-dropping-particle":"","parse-names":false,"suffix":""},{"dropping-particle":"","family":"Diamant","given":"Zuzana","non-dropping-particle":"","parse-names":false,"suffix":""},{"dropping-particle":"","family":"Gauvreau","given":"Gail M.","non-dropping-particle":"","parse-names":false,"suffix":""},{"dropping-particle":"","family":"Horvath","given":"Ildiko","non-dropping-particle":"","parse-names":false,"suffix":""},{"dropping-particle":"","family":"Jongh","given":"Frans H.C.","non-dropping-particle":"de","parse-names":false,"suffix":""},{"dropping-particle":"","family":"Laube","given":"Beth L","non-dropping-particle":"","parse-names":false,"suffix":""},{"dropping-particle":"","family":"Sterk","given":"Peter J","non-dropping-particle":"","parse-names":false,"suffix":""},{"dropping-particle":"","family":"Wanger","given":"Jack","non-dropping-particle":"","parse-names":false,"suffix":""}],"container-title":"Eur Respir J","id":"ITEM-1","issue":"5","issued":{"date-parts":[["2018"]]},"page":"1801033","title":"ERS technical standard on bronchial challenge testing: pathophysiology and methodology of indirect airway challenge testing","type":"article-journal","volume":"52"},"uris":["http://www.mendeley.com/documents/?uuid=7617ecc0-ff72-4762-a536-4dc2d49bed9e"]}],"mendeley":{"formattedCitation":"[5]","plainTextFormattedCitation":"[5]","previouslyFormattedCitation":"[5]"},"properties":{"noteIndex":0},"schema":"https://github.com/citation-style-language/schema/raw/master/csl-citation.json"}</w:instrText>
      </w:r>
      <w:r w:rsidR="00897854" w:rsidRPr="00272CA2">
        <w:rPr>
          <w:rFonts w:ascii="Times New Roman" w:hAnsi="Times New Roman" w:cs="Times New Roman"/>
          <w:color w:val="FF0000"/>
          <w:sz w:val="24"/>
          <w:szCs w:val="24"/>
          <w:lang w:val="en-GB"/>
        </w:rPr>
        <w:fldChar w:fldCharType="separate"/>
      </w:r>
      <w:r w:rsidR="00897854" w:rsidRPr="00272CA2">
        <w:rPr>
          <w:rFonts w:ascii="Times New Roman" w:hAnsi="Times New Roman" w:cs="Times New Roman"/>
          <w:noProof/>
          <w:color w:val="FF0000"/>
          <w:sz w:val="24"/>
          <w:szCs w:val="24"/>
          <w:lang w:val="en-GB"/>
        </w:rPr>
        <w:t>[5]</w:t>
      </w:r>
      <w:r w:rsidR="00897854" w:rsidRPr="00272CA2">
        <w:rPr>
          <w:rFonts w:ascii="Times New Roman" w:hAnsi="Times New Roman" w:cs="Times New Roman"/>
          <w:color w:val="FF0000"/>
          <w:sz w:val="24"/>
          <w:szCs w:val="24"/>
          <w:lang w:val="en-GB"/>
        </w:rPr>
        <w:fldChar w:fldCharType="end"/>
      </w:r>
      <w:r w:rsidR="00BD0A2D" w:rsidRPr="00272CA2">
        <w:rPr>
          <w:rFonts w:ascii="Times New Roman" w:hAnsi="Times New Roman" w:cs="Times New Roman"/>
          <w:color w:val="FF0000"/>
          <w:sz w:val="24"/>
          <w:szCs w:val="24"/>
          <w:lang w:val="en-GB"/>
        </w:rPr>
        <w:t>.</w:t>
      </w:r>
      <w:r w:rsidR="00DE59CC" w:rsidRPr="00272CA2">
        <w:rPr>
          <w:rFonts w:ascii="Times New Roman" w:hAnsi="Times New Roman" w:cs="Times New Roman"/>
          <w:color w:val="FF0000"/>
          <w:sz w:val="24"/>
          <w:szCs w:val="24"/>
          <w:lang w:val="en-GB"/>
        </w:rPr>
        <w:t xml:space="preserve">  Exercise challenge is the direct method to determine whether exercise-related respiratory effects are EIB</w:t>
      </w:r>
      <w:r w:rsidR="00C02CDB" w:rsidRPr="00272CA2">
        <w:rPr>
          <w:rFonts w:ascii="Times New Roman" w:hAnsi="Times New Roman" w:cs="Times New Roman"/>
          <w:color w:val="FF0000"/>
          <w:sz w:val="24"/>
          <w:szCs w:val="24"/>
          <w:lang w:val="en-GB"/>
        </w:rPr>
        <w:fldChar w:fldCharType="begin" w:fldLock="1"/>
      </w:r>
      <w:r w:rsidR="00191892" w:rsidRPr="00272CA2">
        <w:rPr>
          <w:rFonts w:ascii="Times New Roman" w:hAnsi="Times New Roman" w:cs="Times New Roman"/>
          <w:color w:val="FF0000"/>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id":"ITEM-2","itemData":{"DOI":"10.1183/13993003.01033-2018","ISSN":"0903-1936","PMID":"30361249","abstract":"Recently, this international task force reported the general considerations for bronchial challenge testing and the performance of the methacholine challenge test, a “direct” airway challenge test. Here, the task force provides an updated description of the pathophysiology and the methods to conduct indirect challenge tests. Because indirect challenge tests trigger airway narrowing through the activation of endogenous pathways that are involved in asthma, indirect challenge tests tend to be specific for asthma and reveal much about the biology of asthma, but may be less sensitive than direct tests for the detection of airway hyperresponsiveness. We provide recommendations for the conduct and interpretation of hyperpnoea challenge tests such as dry air exercise challenge and eucapnic voluntary hyperpnoea that provide a single strong stimulus for airway narrowing. This technical standard expands the recommendations to additional indirect tests such as hypertonic saline, mannitol and adenosine challenge that are incremental tests, but still retain characteristics of other indirect challenges. Assessment of airway hyperresponsiveness, with direct and indirect tests, are valuable tools to understand and to monitor airway function and to characterise the underlying asthma phenotype to guide therapy. The tests should be interpreted within the context of the clinical features of asthma.","author":[{"dropping-particle":"","family":"Hallstrand","given":"Teal S","non-dropping-particle":"","parse-names":false,"suffix":""},{"dropping-particle":"","family":"Leuppi","given":"Joerg D","non-dropping-particle":"","parse-names":false,"suffix":""},{"dropping-particle":"","family":"Joos","given":"Guy","non-dropping-particle":"","parse-names":false,"suffix":""},{"dropping-particle":"","family":"Hall","given":"Graham L","non-dropping-particle":"","parse-names":false,"suffix":""},{"dropping-particle":"","family":"Carlsen","given":"Kai-Håkon","non-dropping-particle":"","parse-names":false,"suffix":""},{"dropping-particle":"","family":"Kaminsky","given":"David A","non-dropping-particle":"","parse-names":false,"suffix":""},{"dropping-particle":"","family":"Coates","given":"Allan L","non-dropping-particle":"","parse-names":false,"suffix":""},{"dropping-particle":"","family":"Cockcroft","given":"Donald W.","non-dropping-particle":"","parse-names":false,"suffix":""},{"dropping-particle":"","family":"Culver","given":"Bruce H","non-dropping-particle":"","parse-names":false,"suffix":""},{"dropping-particle":"","family":"Diamant","given":"Zuzana","non-dropping-particle":"","parse-names":false,"suffix":""},{"dropping-particle":"","family":"Gauvreau","given":"Gail M.","non-dropping-particle":"","parse-names":false,"suffix":""},{"dropping-particle":"","family":"Horvath","given":"Ildiko","non-dropping-particle":"","parse-names":false,"suffix":""},{"dropping-particle":"","family":"Jongh","given":"Frans H.C.","non-dropping-particle":"de","parse-names":false,"suffix":""},{"dropping-particle":"","family":"Laube","given":"Beth L","non-dropping-particle":"","parse-names":false,"suffix":""},{"dropping-particle":"","family":"Sterk","given":"Peter J","non-dropping-particle":"","parse-names":false,"suffix":""},{"dropping-particle":"","family":"Wanger","given":"Jack","non-dropping-particle":"","parse-names":false,"suffix":""}],"container-title":"Eur Respir J","id":"ITEM-2","issue":"5","issued":{"date-parts":[["2018"]]},"page":"1801033","title":"ERS technical standard on bronchial challenge testing: pathophysiology and methodology of indirect airway challenge testing","type":"article-journal","volume":"52"},"uris":["http://www.mendeley.com/documents/?uuid=7617ecc0-ff72-4762-a536-4dc2d49bed9e"]},{"id":"ITEM-3","itemData":{"DOI":"10.1016/j.jaci.2016.05.029","ISSN":"10976825","abstract":"The first practice parameter on exercise-induced bronchoconstriction (EIB) was published in 2010. This updated practice parameter was prepared 5 years later. In the ensuing years, there has been increased understanding of the pathogenesis of EIB and improved diagnosis of this disorder by using objective testing. At the time of this publication, observations included the following: dry powder mannitol for inhalation as a bronchial provocation test is FDA approved however not currently available in the United States; if baseline pulmonary function test results are normal to near normal (before and after bronchodilator) in a person with suspected EIB, then further testing should be performed by using standardized exercise challenge or eucapnic voluntary hyperpnea (EVH); and the efficacy of nonpharmaceutical interventions (omega-3 fatty acids) has been challenged. The workgroup preparing this practice parameter updated contemporary practice guidelines based on a current systematic literature review. The group obtained supplementary literature and consensus expert opinions when the published literature was insufficient. A search of the medical literature on PubMed was conducted, and search terms included pathogenesis, diagnosis, differential diagnosis, and therapy (both pharmaceutical and nonpharmaceutical) of exercise-induced bronchoconstriction or exercise-induced asthma (which is no longer a preferred term); asthma; and exercise and asthma. References assessed as relevant to the topic were evaluated to search for additional relevant references. Published clinical studies were appraised by category of evidence and used to document the strength of the recommendation. The parameter was then evaluated by Joint Task Force reviewers and then by reviewers assigned by the parent organizations, as well as the general membership. Based on this process, the parameter can be characterized as an evidence- and consensus-based document.","author":[{"dropping-particle":"","family":"Weiler","given":"John M.","non-dropping-particle":"","parse-names":false,"suffix":""},{"dropping-particle":"","family":"Brannan","given":"John D.","non-dropping-particle":"","parse-names":false,"suffix":""},{"dropping-particle":"","family":"Randolph","given":"Christopher C.","non-dropping-particle":"","parse-names":false,"suffix":""},{"dropping-particle":"","family":"Hallstrand","given":"Teal S.","non-dropping-particle":"","parse-names":false,"suffix":""},{"dropping-particle":"","family":"Parsons","given":"Jonathan","non-dropping-particle":"","parse-names":false,"suffix":""},{"dropping-particle":"","family":"Silvers","given":"William","non-dropping-particle":"","parse-names":false,"suffix":""},{"dropping-particle":"","family":"Storms","given":"William","non-dropping-particle":"","parse-names":false,"suffix":""},{"dropping-particle":"","family":"Zeiger","given":"Joanna","non-dropping-particle":"","parse-names":false,"suffix":""},{"dropping-particle":"","family":"Bernstein","given":"David I.","non-dropping-particle":"","parse-names":false,"suffix":""},{"dropping-particle":"","family":"Blessing-Moore","given":"Joann","non-dropping-particle":"","parse-names":false,"suffix":""},{"dropping-particle":"","family":"Greenhawt","given":"Matthew","non-dropping-particle":"","parse-names":false,"suffix":""},{"dropping-particle":"","family":"Khan","given":"David","non-dropping-particle":"","parse-names":false,"suffix":""},{"dropping-particle":"","family":"Lang","given":"David","non-dropping-particle":"","parse-names":false,"suffix":""},{"dropping-particle":"","family":"Nicklas","given":"Richard A.","non-dropping-particle":"","parse-names":false,"suffix":""},{"dropping-particle":"","family":"Oppenheimer","given":"John","non-dropping-particle":"","parse-names":false,"suffix":""},{"dropping-particle":"","family":"Portnoy","given":"Jay M.","non-dropping-particle":"","parse-names":false,"suffix":""},{"dropping-particle":"","family":"Schuller","given":"Diane E.","non-dropping-particle":"","parse-names":false,"suffix":""},{"dropping-particle":"","family":"Tilles","given":"Stephen A.","non-dropping-particle":"","parse-names":false,"suffix":""},{"dropping-particle":"","family":"Wallace","given":"Dana","non-dropping-particle":"","parse-names":false,"suffix":""}],"container-title":"J Allergy Clin Immunol","id":"ITEM-3","issue":"5","issued":{"date-parts":[["2016"]]},"page":"1292-1295.e36","title":"Exercise-induced bronchoconstriction update—2016","type":"article-journal","volume":"138"},"uris":["http://www.mendeley.com/documents/?uuid=1aecc86c-7d7e-463b-963c-9cef2155c966"]}],"mendeley":{"formattedCitation":"[2,4,5]","plainTextFormattedCitation":"[2,4,5]","previouslyFormattedCitation":"[2,4,5]"},"properties":{"noteIndex":0},"schema":"https://github.com/citation-style-language/schema/raw/master/csl-citation.json"}</w:instrText>
      </w:r>
      <w:r w:rsidR="00C02CDB" w:rsidRPr="00272CA2">
        <w:rPr>
          <w:rFonts w:ascii="Times New Roman" w:hAnsi="Times New Roman" w:cs="Times New Roman"/>
          <w:color w:val="FF0000"/>
          <w:sz w:val="24"/>
          <w:szCs w:val="24"/>
          <w:lang w:val="en-GB"/>
        </w:rPr>
        <w:fldChar w:fldCharType="separate"/>
      </w:r>
      <w:r w:rsidR="00C02CDB" w:rsidRPr="00272CA2">
        <w:rPr>
          <w:rFonts w:ascii="Times New Roman" w:hAnsi="Times New Roman" w:cs="Times New Roman"/>
          <w:noProof/>
          <w:color w:val="FF0000"/>
          <w:sz w:val="24"/>
          <w:szCs w:val="24"/>
          <w:lang w:val="en-GB"/>
        </w:rPr>
        <w:t>[2,4,5]</w:t>
      </w:r>
      <w:r w:rsidR="00C02CDB" w:rsidRPr="00272CA2">
        <w:rPr>
          <w:rFonts w:ascii="Times New Roman" w:hAnsi="Times New Roman" w:cs="Times New Roman"/>
          <w:color w:val="FF0000"/>
          <w:sz w:val="24"/>
          <w:szCs w:val="24"/>
          <w:lang w:val="en-GB"/>
        </w:rPr>
        <w:fldChar w:fldCharType="end"/>
      </w:r>
      <w:r w:rsidR="00DE59CC" w:rsidRPr="00272CA2">
        <w:rPr>
          <w:rFonts w:ascii="Times New Roman" w:hAnsi="Times New Roman" w:cs="Times New Roman"/>
          <w:color w:val="FF0000"/>
          <w:sz w:val="24"/>
          <w:szCs w:val="24"/>
          <w:lang w:val="en-GB"/>
        </w:rPr>
        <w:t>.</w:t>
      </w:r>
      <w:r w:rsidR="00897854" w:rsidRPr="00272CA2">
        <w:rPr>
          <w:rFonts w:ascii="Times New Roman" w:hAnsi="Times New Roman" w:cs="Times New Roman"/>
          <w:color w:val="FF0000"/>
          <w:sz w:val="24"/>
          <w:szCs w:val="24"/>
          <w:lang w:val="en-GB"/>
        </w:rPr>
        <w:t xml:space="preserve"> </w:t>
      </w:r>
      <w:r w:rsidR="00DE59CC" w:rsidRPr="00272CA2">
        <w:rPr>
          <w:rFonts w:ascii="Times New Roman" w:hAnsi="Times New Roman" w:cs="Times New Roman"/>
          <w:color w:val="FF0000"/>
          <w:sz w:val="24"/>
          <w:szCs w:val="24"/>
          <w:lang w:val="en-GB"/>
        </w:rPr>
        <w:t xml:space="preserve">Several substitutes for exercise testing have been developed that may be easier to implement than challenge exercise and ensure the same physiological </w:t>
      </w:r>
      <w:r w:rsidR="00DE59CC" w:rsidRPr="00272CA2">
        <w:rPr>
          <w:rFonts w:ascii="Times New Roman" w:hAnsi="Times New Roman" w:cs="Times New Roman"/>
          <w:color w:val="FF0000"/>
          <w:sz w:val="24"/>
          <w:szCs w:val="24"/>
          <w:lang w:val="en-GB"/>
        </w:rPr>
        <w:lastRenderedPageBreak/>
        <w:t>effects</w:t>
      </w:r>
      <w:r w:rsidR="00C02CDB" w:rsidRPr="00272CA2">
        <w:rPr>
          <w:rFonts w:ascii="Times New Roman" w:hAnsi="Times New Roman" w:cs="Times New Roman"/>
          <w:sz w:val="24"/>
          <w:szCs w:val="24"/>
          <w:lang w:val="en-GB"/>
        </w:rPr>
        <w:fldChar w:fldCharType="begin" w:fldLock="1"/>
      </w:r>
      <w:r w:rsidR="00191892" w:rsidRPr="00272CA2">
        <w:rPr>
          <w:rFonts w:ascii="Times New Roman" w:hAnsi="Times New Roman" w:cs="Times New Roman"/>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id":"ITEM-2","itemData":{"DOI":"10.1183/13993003.01033-2018","ISSN":"0903-1936","PMID":"30361249","abstract":"Recently, this international task force reported the general considerations for bronchial challenge testing and the performance of the methacholine challenge test, a “direct” airway challenge test. Here, the task force provides an updated description of the pathophysiology and the methods to conduct indirect challenge tests. Because indirect challenge tests trigger airway narrowing through the activation of endogenous pathways that are involved in asthma, indirect challenge tests tend to be specific for asthma and reveal much about the biology of asthma, but may be less sensitive than direct tests for the detection of airway hyperresponsiveness. We provide recommendations for the conduct and interpretation of hyperpnoea challenge tests such as dry air exercise challenge and eucapnic voluntary hyperpnoea that provide a single strong stimulus for airway narrowing. This technical standard expands the recommendations to additional indirect tests such as hypertonic saline, mannitol and adenosine challenge that are incremental tests, but still retain characteristics of other indirect challenges. Assessment of airway hyperresponsiveness, with direct and indirect tests, are valuable tools to understand and to monitor airway function and to characterise the underlying asthma phenotype to guide therapy. The tests should be interpreted within the context of the clinical features of asthma.","author":[{"dropping-particle":"","family":"Hallstrand","given":"Teal S","non-dropping-particle":"","parse-names":false,"suffix":""},{"dropping-particle":"","family":"Leuppi","given":"Joerg D","non-dropping-particle":"","parse-names":false,"suffix":""},{"dropping-particle":"","family":"Joos","given":"Guy","non-dropping-particle":"","parse-names":false,"suffix":""},{"dropping-particle":"","family":"Hall","given":"Graham L","non-dropping-particle":"","parse-names":false,"suffix":""},{"dropping-particle":"","family":"Carlsen","given":"Kai-Håkon","non-dropping-particle":"","parse-names":false,"suffix":""},{"dropping-particle":"","family":"Kaminsky","given":"David A","non-dropping-particle":"","parse-names":false,"suffix":""},{"dropping-particle":"","family":"Coates","given":"Allan L","non-dropping-particle":"","parse-names":false,"suffix":""},{"dropping-particle":"","family":"Cockcroft","given":"Donald W.","non-dropping-particle":"","parse-names":false,"suffix":""},{"dropping-particle":"","family":"Culver","given":"Bruce H","non-dropping-particle":"","parse-names":false,"suffix":""},{"dropping-particle":"","family":"Diamant","given":"Zuzana","non-dropping-particle":"","parse-names":false,"suffix":""},{"dropping-particle":"","family":"Gauvreau","given":"Gail M.","non-dropping-particle":"","parse-names":false,"suffix":""},{"dropping-particle":"","family":"Horvath","given":"Ildiko","non-dropping-particle":"","parse-names":false,"suffix":""},{"dropping-particle":"","family":"Jongh","given":"Frans H.C.","non-dropping-particle":"de","parse-names":false,"suffix":""},{"dropping-particle":"","family":"Laube","given":"Beth L","non-dropping-particle":"","parse-names":false,"suffix":""},{"dropping-particle":"","family":"Sterk","given":"Peter J","non-dropping-particle":"","parse-names":false,"suffix":""},{"dropping-particle":"","family":"Wanger","given":"Jack","non-dropping-particle":"","parse-names":false,"suffix":""}],"container-title":"Eur Respir J","id":"ITEM-2","issue":"5","issued":{"date-parts":[["2018"]]},"page":"1801033","title":"ERS technical standard on bronchial challenge testing: pathophysiology and methodology of indirect airway challenge testing","type":"article-journal","volume":"52"},"uris":["http://www.mendeley.com/documents/?uuid=7617ecc0-ff72-4762-a536-4dc2d49bed9e"]},{"id":"ITEM-3","itemData":{"DOI":"10.1016/j.jaci.2016.05.029","ISSN":"10976825","abstract":"The first practice parameter on exercise-induced bronchoconstriction (EIB) was published in 2010. This updated practice parameter was prepared 5 years later. In the ensuing years, there has been increased understanding of the pathogenesis of EIB and improved diagnosis of this disorder by using objective testing. At the time of this publication, observations included the following: dry powder mannitol for inhalation as a bronchial provocation test is FDA approved however not currently available in the United States; if baseline pulmonary function test results are normal to near normal (before and after bronchodilator) in a person with suspected EIB, then further testing should be performed by using standardized exercise challenge or eucapnic voluntary hyperpnea (EVH); and the efficacy of nonpharmaceutical interventions (omega-3 fatty acids) has been challenged. The workgroup preparing this practice parameter updated contemporary practice guidelines based on a current systematic literature review. The group obtained supplementary literature and consensus expert opinions when the published literature was insufficient. A search of the medical literature on PubMed was conducted, and search terms included pathogenesis, diagnosis, differential diagnosis, and therapy (both pharmaceutical and nonpharmaceutical) of exercise-induced bronchoconstriction or exercise-induced asthma (which is no longer a preferred term); asthma; and exercise and asthma. References assessed as relevant to the topic were evaluated to search for additional relevant references. Published clinical studies were appraised by category of evidence and used to document the strength of the recommendation. The parameter was then evaluated by Joint Task Force reviewers and then by reviewers assigned by the parent organizations, as well as the general membership. Based on this process, the parameter can be characterized as an evidence- and consensus-based document.","author":[{"dropping-particle":"","family":"Weiler","given":"John M.","non-dropping-particle":"","parse-names":false,"suffix":""},{"dropping-particle":"","family":"Brannan","given":"John D.","non-dropping-particle":"","parse-names":false,"suffix":""},{"dropping-particle":"","family":"Randolph","given":"Christopher C.","non-dropping-particle":"","parse-names":false,"suffix":""},{"dropping-particle":"","family":"Hallstrand","given":"Teal S.","non-dropping-particle":"","parse-names":false,"suffix":""},{"dropping-particle":"","family":"Parsons","given":"Jonathan","non-dropping-particle":"","parse-names":false,"suffix":""},{"dropping-particle":"","family":"Silvers","given":"William","non-dropping-particle":"","parse-names":false,"suffix":""},{"dropping-particle":"","family":"Storms","given":"William","non-dropping-particle":"","parse-names":false,"suffix":""},{"dropping-particle":"","family":"Zeiger","given":"Joanna","non-dropping-particle":"","parse-names":false,"suffix":""},{"dropping-particle":"","family":"Bernstein","given":"David I.","non-dropping-particle":"","parse-names":false,"suffix":""},{"dropping-particle":"","family":"Blessing-Moore","given":"Joann","non-dropping-particle":"","parse-names":false,"suffix":""},{"dropping-particle":"","family":"Greenhawt","given":"Matthew","non-dropping-particle":"","parse-names":false,"suffix":""},{"dropping-particle":"","family":"Khan","given":"David","non-dropping-particle":"","parse-names":false,"suffix":""},{"dropping-particle":"","family":"Lang","given":"David","non-dropping-particle":"","parse-names":false,"suffix":""},{"dropping-particle":"","family":"Nicklas","given":"Richard A.","non-dropping-particle":"","parse-names":false,"suffix":""},{"dropping-particle":"","family":"Oppenheimer","given":"John","non-dropping-particle":"","parse-names":false,"suffix":""},{"dropping-particle":"","family":"Portnoy","given":"Jay M.","non-dropping-particle":"","parse-names":false,"suffix":""},{"dropping-particle":"","family":"Schuller","given":"Diane E.","non-dropping-particle":"","parse-names":false,"suffix":""},{"dropping-particle":"","family":"Tilles","given":"Stephen A.","non-dropping-particle":"","parse-names":false,"suffix":""},{"dropping-particle":"","family":"Wallace","given":"Dana","non-dropping-particle":"","parse-names":false,"suffix":""}],"container-title":"J Allergy Clin Immunol","id":"ITEM-3","issue":"5","issued":{"date-parts":[["2016"]]},"page":"1292-1295.e36","title":"Exercise-induced bronchoconstriction update—2016","type":"article-journal","volume":"138"},"uris":["http://www.mendeley.com/documents/?uuid=1aecc86c-7d7e-463b-963c-9cef2155c966"]}],"mendeley":{"formattedCitation":"[2,4,5]","plainTextFormattedCitation":"[2,4,5]","previouslyFormattedCitation":"[2,4,5]"},"properties":{"noteIndex":0},"schema":"https://github.com/citation-style-language/schema/raw/master/csl-citation.json"}</w:instrText>
      </w:r>
      <w:r w:rsidR="00C02CDB" w:rsidRPr="00272CA2">
        <w:rPr>
          <w:rFonts w:ascii="Times New Roman" w:hAnsi="Times New Roman" w:cs="Times New Roman"/>
          <w:sz w:val="24"/>
          <w:szCs w:val="24"/>
          <w:lang w:val="en-GB"/>
        </w:rPr>
        <w:fldChar w:fldCharType="separate"/>
      </w:r>
      <w:r w:rsidR="00C02CDB" w:rsidRPr="00272CA2">
        <w:rPr>
          <w:rFonts w:ascii="Times New Roman" w:hAnsi="Times New Roman" w:cs="Times New Roman"/>
          <w:noProof/>
          <w:sz w:val="24"/>
          <w:szCs w:val="24"/>
          <w:lang w:val="en-GB"/>
        </w:rPr>
        <w:t>[2,4,5]</w:t>
      </w:r>
      <w:r w:rsidR="00C02CDB" w:rsidRPr="00272CA2">
        <w:rPr>
          <w:rFonts w:ascii="Times New Roman" w:hAnsi="Times New Roman" w:cs="Times New Roman"/>
          <w:sz w:val="24"/>
          <w:szCs w:val="24"/>
          <w:lang w:val="en-GB"/>
        </w:rPr>
        <w:fldChar w:fldCharType="end"/>
      </w:r>
      <w:r w:rsidR="00DE59CC" w:rsidRPr="00272CA2">
        <w:rPr>
          <w:rFonts w:ascii="Times New Roman" w:hAnsi="Times New Roman" w:cs="Times New Roman"/>
          <w:color w:val="FF0000"/>
          <w:sz w:val="24"/>
          <w:szCs w:val="24"/>
          <w:lang w:val="en-GB"/>
        </w:rPr>
        <w:t>.</w:t>
      </w:r>
      <w:r w:rsidR="00897854" w:rsidRPr="00272CA2">
        <w:rPr>
          <w:rFonts w:ascii="Times New Roman" w:hAnsi="Times New Roman" w:cs="Times New Roman"/>
          <w:color w:val="FF0000"/>
          <w:sz w:val="24"/>
          <w:szCs w:val="24"/>
          <w:lang w:val="en-GB"/>
        </w:rPr>
        <w:t xml:space="preserve"> </w:t>
      </w:r>
      <w:r w:rsidR="00DE59CC" w:rsidRPr="00272CA2">
        <w:rPr>
          <w:rFonts w:ascii="Times New Roman" w:hAnsi="Times New Roman" w:cs="Times New Roman"/>
          <w:color w:val="FF0000"/>
          <w:sz w:val="24"/>
          <w:szCs w:val="24"/>
          <w:lang w:val="en-GB"/>
        </w:rPr>
        <w:t>Among these substitutes, the most widely recognized is EVH, but there is also inhalation of hyperosmolar aerosols, such as 4.5% saline, or dry powder mannitol</w:t>
      </w:r>
      <w:r w:rsidR="00C02CDB" w:rsidRPr="00272CA2">
        <w:rPr>
          <w:rFonts w:ascii="Times New Roman" w:hAnsi="Times New Roman" w:cs="Times New Roman"/>
          <w:sz w:val="24"/>
          <w:szCs w:val="24"/>
          <w:lang w:val="en-GB"/>
        </w:rPr>
        <w:fldChar w:fldCharType="begin" w:fldLock="1"/>
      </w:r>
      <w:r w:rsidR="00191892" w:rsidRPr="00272CA2">
        <w:rPr>
          <w:rFonts w:ascii="Times New Roman" w:hAnsi="Times New Roman" w:cs="Times New Roman"/>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id":"ITEM-2","itemData":{"DOI":"10.1183/13993003.01033-2018","ISSN":"0903-1936","PMID":"30361249","abstract":"Recently, this international task force reported the general considerations for bronchial challenge testing and the performance of the methacholine challenge test, a “direct” airway challenge test. Here, the task force provides an updated description of the pathophysiology and the methods to conduct indirect challenge tests. Because indirect challenge tests trigger airway narrowing through the activation of endogenous pathways that are involved in asthma, indirect challenge tests tend to be specific for asthma and reveal much about the biology of asthma, but may be less sensitive than direct tests for the detection of airway hyperresponsiveness. We provide recommendations for the conduct and interpretation of hyperpnoea challenge tests such as dry air exercise challenge and eucapnic voluntary hyperpnoea that provide a single strong stimulus for airway narrowing. This technical standard expands the recommendations to additional indirect tests such as hypertonic saline, mannitol and adenosine challenge that are incremental tests, but still retain characteristics of other indirect challenges. Assessment of airway hyperresponsiveness, with direct and indirect tests, are valuable tools to understand and to monitor airway function and to characterise the underlying asthma phenotype to guide therapy. The tests should be interpreted within the context of the clinical features of asthma.","author":[{"dropping-particle":"","family":"Hallstrand","given":"Teal S","non-dropping-particle":"","parse-names":false,"suffix":""},{"dropping-particle":"","family":"Leuppi","given":"Joerg D","non-dropping-particle":"","parse-names":false,"suffix":""},{"dropping-particle":"","family":"Joos","given":"Guy","non-dropping-particle":"","parse-names":false,"suffix":""},{"dropping-particle":"","family":"Hall","given":"Graham L","non-dropping-particle":"","parse-names":false,"suffix":""},{"dropping-particle":"","family":"Carlsen","given":"Kai-Håkon","non-dropping-particle":"","parse-names":false,"suffix":""},{"dropping-particle":"","family":"Kaminsky","given":"David A","non-dropping-particle":"","parse-names":false,"suffix":""},{"dropping-particle":"","family":"Coates","given":"Allan L","non-dropping-particle":"","parse-names":false,"suffix":""},{"dropping-particle":"","family":"Cockcroft","given":"Donald W.","non-dropping-particle":"","parse-names":false,"suffix":""},{"dropping-particle":"","family":"Culver","given":"Bruce H","non-dropping-particle":"","parse-names":false,"suffix":""},{"dropping-particle":"","family":"Diamant","given":"Zuzana","non-dropping-particle":"","parse-names":false,"suffix":""},{"dropping-particle":"","family":"Gauvreau","given":"Gail M.","non-dropping-particle":"","parse-names":false,"suffix":""},{"dropping-particle":"","family":"Horvath","given":"Ildiko","non-dropping-particle":"","parse-names":false,"suffix":""},{"dropping-particle":"","family":"Jongh","given":"Frans H.C.","non-dropping-particle":"de","parse-names":false,"suffix":""},{"dropping-particle":"","family":"Laube","given":"Beth L","non-dropping-particle":"","parse-names":false,"suffix":""},{"dropping-particle":"","family":"Sterk","given":"Peter J","non-dropping-particle":"","parse-names":false,"suffix":""},{"dropping-particle":"","family":"Wanger","given":"Jack","non-dropping-particle":"","parse-names":false,"suffix":""}],"container-title":"Eur Respir J","id":"ITEM-2","issue":"5","issued":{"date-parts":[["2018"]]},"page":"1801033","title":"ERS technical standard on bronchial challenge testing: pathophysiology and methodology of indirect airway challenge testing","type":"article-journal","volume":"52"},"uris":["http://www.mendeley.com/documents/?uuid=7617ecc0-ff72-4762-a536-4dc2d49bed9e"]},{"id":"ITEM-3","itemData":{"DOI":"10.1016/j.jaci.2016.05.029","ISSN":"10976825","abstract":"The first practice parameter on exercise-induced bronchoconstriction (EIB) was published in 2010. This updated practice parameter was prepared 5 years later. In the ensuing years, there has been increased understanding of the pathogenesis of EIB and improved diagnosis of this disorder by using objective testing. At the time of this publication, observations included the following: dry powder mannitol for inhalation as a bronchial provocation test is FDA approved however not currently available in the United States; if baseline pulmonary function test results are normal to near normal (before and after bronchodilator) in a person with suspected EIB, then further testing should be performed by using standardized exercise challenge or eucapnic voluntary hyperpnea (EVH); and the efficacy of nonpharmaceutical interventions (omega-3 fatty acids) has been challenged. The workgroup preparing this practice parameter updated contemporary practice guidelines based on a current systematic literature review. The group obtained supplementary literature and consensus expert opinions when the published literature was insufficient. A search of the medical literature on PubMed was conducted, and search terms included pathogenesis, diagnosis, differential diagnosis, and therapy (both pharmaceutical and nonpharmaceutical) of exercise-induced bronchoconstriction or exercise-induced asthma (which is no longer a preferred term); asthma; and exercise and asthma. References assessed as relevant to the topic were evaluated to search for additional relevant references. Published clinical studies were appraised by category of evidence and used to document the strength of the recommendation. The parameter was then evaluated by Joint Task Force reviewers and then by reviewers assigned by the parent organizations, as well as the general membership. Based on this process, the parameter can be characterized as an evidence- and consensus-based document.","author":[{"dropping-particle":"","family":"Weiler","given":"John M.","non-dropping-particle":"","parse-names":false,"suffix":""},{"dropping-particle":"","family":"Brannan","given":"John D.","non-dropping-particle":"","parse-names":false,"suffix":""},{"dropping-particle":"","family":"Randolph","given":"Christopher C.","non-dropping-particle":"","parse-names":false,"suffix":""},{"dropping-particle":"","family":"Hallstrand","given":"Teal S.","non-dropping-particle":"","parse-names":false,"suffix":""},{"dropping-particle":"","family":"Parsons","given":"Jonathan","non-dropping-particle":"","parse-names":false,"suffix":""},{"dropping-particle":"","family":"Silvers","given":"William","non-dropping-particle":"","parse-names":false,"suffix":""},{"dropping-particle":"","family":"Storms","given":"William","non-dropping-particle":"","parse-names":false,"suffix":""},{"dropping-particle":"","family":"Zeiger","given":"Joanna","non-dropping-particle":"","parse-names":false,"suffix":""},{"dropping-particle":"","family":"Bernstein","given":"David I.","non-dropping-particle":"","parse-names":false,"suffix":""},{"dropping-particle":"","family":"Blessing-Moore","given":"Joann","non-dropping-particle":"","parse-names":false,"suffix":""},{"dropping-particle":"","family":"Greenhawt","given":"Matthew","non-dropping-particle":"","parse-names":false,"suffix":""},{"dropping-particle":"","family":"Khan","given":"David","non-dropping-particle":"","parse-names":false,"suffix":""},{"dropping-particle":"","family":"Lang","given":"David","non-dropping-particle":"","parse-names":false,"suffix":""},{"dropping-particle":"","family":"Nicklas","given":"Richard A.","non-dropping-particle":"","parse-names":false,"suffix":""},{"dropping-particle":"","family":"Oppenheimer","given":"John","non-dropping-particle":"","parse-names":false,"suffix":""},{"dropping-particle":"","family":"Portnoy","given":"Jay M.","non-dropping-particle":"","parse-names":false,"suffix":""},{"dropping-particle":"","family":"Schuller","given":"Diane E.","non-dropping-particle":"","parse-names":false,"suffix":""},{"dropping-particle":"","family":"Tilles","given":"Stephen A.","non-dropping-particle":"","parse-names":false,"suffix":""},{"dropping-particle":"","family":"Wallace","given":"Dana","non-dropping-particle":"","parse-names":false,"suffix":""}],"container-title":"J Allergy Clin Immunol","id":"ITEM-3","issue":"5","issued":{"date-parts":[["2016"]]},"page":"1292-1295.e36","title":"Exercise-induced bronchoconstriction update—2016","type":"article-journal","volume":"138"},"uris":["http://www.mendeley.com/documents/?uuid=1aecc86c-7d7e-463b-963c-9cef2155c966"]}],"mendeley":{"formattedCitation":"[2,4,5]","plainTextFormattedCitation":"[2,4,5]","previouslyFormattedCitation":"[2,4,5]"},"properties":{"noteIndex":0},"schema":"https://github.com/citation-style-language/schema/raw/master/csl-citation.json"}</w:instrText>
      </w:r>
      <w:r w:rsidR="00C02CDB" w:rsidRPr="00272CA2">
        <w:rPr>
          <w:rFonts w:ascii="Times New Roman" w:hAnsi="Times New Roman" w:cs="Times New Roman"/>
          <w:sz w:val="24"/>
          <w:szCs w:val="24"/>
          <w:lang w:val="en-GB"/>
        </w:rPr>
        <w:fldChar w:fldCharType="separate"/>
      </w:r>
      <w:r w:rsidR="00C02CDB" w:rsidRPr="00272CA2">
        <w:rPr>
          <w:rFonts w:ascii="Times New Roman" w:hAnsi="Times New Roman" w:cs="Times New Roman"/>
          <w:noProof/>
          <w:sz w:val="24"/>
          <w:szCs w:val="24"/>
          <w:lang w:val="en-GB"/>
        </w:rPr>
        <w:t>[2,4,5]</w:t>
      </w:r>
      <w:r w:rsidR="00C02CDB" w:rsidRPr="00272CA2">
        <w:rPr>
          <w:rFonts w:ascii="Times New Roman" w:hAnsi="Times New Roman" w:cs="Times New Roman"/>
          <w:sz w:val="24"/>
          <w:szCs w:val="24"/>
          <w:lang w:val="en-GB"/>
        </w:rPr>
        <w:fldChar w:fldCharType="end"/>
      </w:r>
      <w:r w:rsidR="00DE59CC" w:rsidRPr="00272CA2">
        <w:rPr>
          <w:rFonts w:ascii="Times New Roman" w:hAnsi="Times New Roman" w:cs="Times New Roman"/>
          <w:color w:val="FF0000"/>
          <w:sz w:val="24"/>
          <w:szCs w:val="24"/>
          <w:lang w:val="en-GB"/>
        </w:rPr>
        <w:t>.</w:t>
      </w:r>
    </w:p>
    <w:p w14:paraId="56E087AA" w14:textId="66BCDED8" w:rsidR="00545335" w:rsidRPr="00272CA2" w:rsidRDefault="001D344A" w:rsidP="009D2DD0">
      <w:pPr>
        <w:spacing w:line="480" w:lineRule="auto"/>
        <w:ind w:firstLine="708"/>
        <w:jc w:val="both"/>
        <w:rPr>
          <w:rFonts w:ascii="Times New Roman" w:hAnsi="Times New Roman" w:cs="Times New Roman"/>
          <w:color w:val="FF0000"/>
          <w:sz w:val="24"/>
          <w:szCs w:val="24"/>
          <w:lang w:val="en-GB"/>
        </w:rPr>
      </w:pPr>
      <w:r w:rsidRPr="00272CA2">
        <w:rPr>
          <w:rFonts w:ascii="Times New Roman" w:hAnsi="Times New Roman" w:cs="Times New Roman"/>
          <w:sz w:val="24"/>
          <w:szCs w:val="24"/>
          <w:lang w:val="en-GB"/>
        </w:rPr>
        <w:t xml:space="preserve">The data presented here </w:t>
      </w:r>
      <w:r w:rsidR="00454263" w:rsidRPr="00272CA2">
        <w:rPr>
          <w:rFonts w:ascii="Times New Roman" w:hAnsi="Times New Roman" w:cs="Times New Roman"/>
          <w:sz w:val="24"/>
          <w:szCs w:val="24"/>
          <w:lang w:val="en-GB"/>
        </w:rPr>
        <w:t>provide an</w:t>
      </w:r>
      <w:r w:rsidRPr="00272CA2">
        <w:rPr>
          <w:rFonts w:ascii="Times New Roman" w:hAnsi="Times New Roman" w:cs="Times New Roman"/>
          <w:sz w:val="24"/>
          <w:szCs w:val="24"/>
          <w:lang w:val="en-GB"/>
        </w:rPr>
        <w:t xml:space="preserve"> important question about the type of assessment and method to be used to identify the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Pr="00272CA2">
        <w:rPr>
          <w:rFonts w:ascii="Times New Roman" w:hAnsi="Times New Roman" w:cs="Times New Roman"/>
          <w:sz w:val="24"/>
          <w:szCs w:val="24"/>
          <w:lang w:val="en-GB"/>
        </w:rPr>
        <w:t xml:space="preserve">, with regard to physical exercise and its repercussions on the </w:t>
      </w:r>
      <w:r w:rsidR="00FE31A9" w:rsidRPr="00272CA2">
        <w:rPr>
          <w:rFonts w:ascii="Times New Roman" w:hAnsi="Times New Roman" w:cs="Times New Roman"/>
          <w:sz w:val="24"/>
          <w:szCs w:val="24"/>
          <w:lang w:val="en-GB"/>
        </w:rPr>
        <w:t>ANS</w:t>
      </w:r>
      <w:r w:rsidRPr="00272CA2">
        <w:rPr>
          <w:rFonts w:ascii="Times New Roman" w:hAnsi="Times New Roman" w:cs="Times New Roman"/>
          <w:sz w:val="24"/>
          <w:szCs w:val="24"/>
          <w:lang w:val="en-GB"/>
        </w:rPr>
        <w:t xml:space="preserve">. </w:t>
      </w:r>
      <w:r w:rsidR="00B01E7F" w:rsidRPr="00272CA2">
        <w:rPr>
          <w:rFonts w:ascii="Times New Roman" w:hAnsi="Times New Roman" w:cs="Times New Roman"/>
          <w:color w:val="FF0000"/>
          <w:sz w:val="24"/>
          <w:szCs w:val="24"/>
          <w:lang w:val="en-GB"/>
        </w:rPr>
        <w:t>Silva et al.</w:t>
      </w:r>
      <w:r w:rsidR="00B01E7F" w:rsidRPr="00272CA2">
        <w:rPr>
          <w:rFonts w:ascii="Times New Roman" w:hAnsi="Times New Roman" w:cs="Times New Roman"/>
          <w:color w:val="FF0000"/>
          <w:sz w:val="24"/>
          <w:szCs w:val="24"/>
          <w:lang w:val="en-GB"/>
        </w:rPr>
        <w:fldChar w:fldCharType="begin" w:fldLock="1"/>
      </w:r>
      <w:r w:rsidR="00B01E7F" w:rsidRPr="00272CA2">
        <w:rPr>
          <w:rFonts w:ascii="Times New Roman" w:hAnsi="Times New Roman" w:cs="Times New Roman"/>
          <w:color w:val="FF0000"/>
          <w:sz w:val="24"/>
          <w:szCs w:val="24"/>
          <w:lang w:val="en-GB"/>
        </w:rPr>
        <w:instrText>ADDIN CSL_CITATION {"citationItems":[{"id":"ITEM-1","itemData":{"DOI":"10.1186/s12890-020-01355-9","ISSN":"1471-2466","author":[{"dropping-particle":"","family":"Silva","given":"Élida Pereira","non-dropping-particle":"","parse-names":false,"suffix":""},{"dropping-particle":"","family":"Soares","given":"Bruno Alvarenga","non-dropping-particle":"","parse-names":false,"suffix":""},{"dropping-particle":"","family":"Reimberg","given":"Mariana M.","non-dropping-particle":"","parse-names":false,"suffix":""},{"dropping-particle":"","family":"Ritti-Dias","given":"Raphael","non-dropping-particle":"","parse-names":false,"suffix":""},{"dropping-particle":"","family":"Nascimento","given":"Karina Silva","non-dropping-particle":"","parse-names":false,"suffix":""},{"dropping-particle":"","family":"Anjos","given":"Fabiana Silvia","non-dropping-particle":"","parse-names":false,"suffix":""},{"dropping-particle":"","family":"Wandalsen","given":"Gustavo Falbo","non-dropping-particle":"","parse-names":false,"suffix":""},{"dropping-particle":"","family":"Solé","given":"Dirceu","non-dropping-particle":"","parse-names":false,"suffix":""},{"dropping-particle":"","family":"Dal Corso","given":"Simone","non-dropping-particle":"","parse-names":false,"suffix":""},{"dropping-particle":"","family":"Lanza","given":"Fernanda Cordoba","non-dropping-particle":"","parse-names":false,"suffix":""}],"container-title":"BMC Pulm Med","id":"ITEM-1","issue":"1","issued":{"date-parts":[["2021"]]},"page":"61","title":"Heart rate recovery in asthmatic children and adolescents after clinical field test","type":"article-journal","volume":"21"},"uris":["http://www.mendeley.com/documents/?uuid=43fa12f1-a792-44b9-9798-76d8d731be35"]}],"mendeley":{"formattedCitation":"[26]","plainTextFormattedCitation":"[26]","previouslyFormattedCitation":"[26]"},"properties":{"noteIndex":0},"schema":"https://github.com/citation-style-language/schema/raw/master/csl-citation.json"}</w:instrText>
      </w:r>
      <w:r w:rsidR="00B01E7F" w:rsidRPr="00272CA2">
        <w:rPr>
          <w:rFonts w:ascii="Times New Roman" w:hAnsi="Times New Roman" w:cs="Times New Roman"/>
          <w:color w:val="FF0000"/>
          <w:sz w:val="24"/>
          <w:szCs w:val="24"/>
          <w:lang w:val="en-GB"/>
        </w:rPr>
        <w:fldChar w:fldCharType="separate"/>
      </w:r>
      <w:r w:rsidR="00B01E7F" w:rsidRPr="00272CA2">
        <w:rPr>
          <w:rFonts w:ascii="Times New Roman" w:hAnsi="Times New Roman" w:cs="Times New Roman"/>
          <w:noProof/>
          <w:color w:val="FF0000"/>
          <w:sz w:val="24"/>
          <w:szCs w:val="24"/>
          <w:lang w:val="en-GB"/>
        </w:rPr>
        <w:t>[26]</w:t>
      </w:r>
      <w:r w:rsidR="00B01E7F" w:rsidRPr="00272CA2">
        <w:rPr>
          <w:rFonts w:ascii="Times New Roman" w:hAnsi="Times New Roman" w:cs="Times New Roman"/>
          <w:color w:val="FF0000"/>
          <w:sz w:val="24"/>
          <w:szCs w:val="24"/>
          <w:lang w:val="en-GB"/>
        </w:rPr>
        <w:fldChar w:fldCharType="end"/>
      </w:r>
      <w:r w:rsidR="00B01E7F" w:rsidRPr="00272CA2">
        <w:rPr>
          <w:rFonts w:ascii="Times New Roman" w:hAnsi="Times New Roman" w:cs="Times New Roman"/>
          <w:color w:val="FF0000"/>
          <w:sz w:val="24"/>
          <w:szCs w:val="24"/>
          <w:lang w:val="en-GB"/>
        </w:rPr>
        <w:t>, when evaluating the autonomic dysfunction through the HR recovery after the functional capacity test (shuttle test), reported  that youth with asthma had a delayed HR recovery compared to the group without asthma, suggesting ANS imbalance in this population. Gomes et al.</w:t>
      </w:r>
      <w:r w:rsidR="00B01E7F" w:rsidRPr="00272CA2">
        <w:rPr>
          <w:rFonts w:ascii="Times New Roman" w:hAnsi="Times New Roman" w:cs="Times New Roman"/>
          <w:color w:val="FF0000"/>
          <w:sz w:val="24"/>
          <w:szCs w:val="24"/>
          <w:lang w:val="en-GB"/>
        </w:rPr>
        <w:fldChar w:fldCharType="begin" w:fldLock="1"/>
      </w:r>
      <w:r w:rsidR="00B01E7F" w:rsidRPr="00272CA2">
        <w:rPr>
          <w:rFonts w:ascii="Times New Roman" w:hAnsi="Times New Roman" w:cs="Times New Roman"/>
          <w:color w:val="FF0000"/>
          <w:sz w:val="24"/>
          <w:szCs w:val="24"/>
          <w:lang w:val="en-GB"/>
        </w:rPr>
        <w:instrText>ADDIN CSL_CITATION {"citationItems":[{"id":"ITEM-1","itemData":{"DOI":"10.3109/02770903.2013.793707","ISSN":"0277-0903","author":[{"dropping-particle":"","family":"Gomes","given":"Évelim L. F. Dantas","non-dropping-particle":"","parse-names":false,"suffix":""},{"dropping-particle":"","family":"Sampaio","given":"Luciana Maria Malosá","non-dropping-particle":"","parse-names":false,"suffix":""},{"dropping-particle":"","family":"Costa","given":"Ivan Peres","non-dropping-particle":"","parse-names":false,"suffix":""},{"dropping-particle":"","family":"Dias","given":"Fernanda Dultra","non-dropping-particle":"","parse-names":false,"suffix":""},{"dropping-particle":"","family":"Ferneda","given":"Viviane S.","non-dropping-particle":"","parse-names":false,"suffix":""},{"dropping-particle":"","family":"Silva","given":"Graziella A.","non-dropping-particle":"","parse-names":false,"suffix":""},{"dropping-particle":"","family":"Costa","given":"Dirceu","non-dropping-particle":"","parse-names":false,"suffix":""}],"container-title":"J Asthma","id":"ITEM-1","issue":"6","issued":{"date-parts":[["2013"]]},"page":"613-618","title":"Analysis of Autonomic Modulation During Maximal and Submaximal Work Rate and Functional Capacity in Asthmatic Children","type":"article-journal","volume":"50"},"uris":["http://www.mendeley.com/documents/?uuid=144a482b-7f9c-480e-a5e4-319a3242bd5e"]}],"mendeley":{"formattedCitation":"[27]","plainTextFormattedCitation":"[27]","previouslyFormattedCitation":"[27]"},"properties":{"noteIndex":0},"schema":"https://github.com/citation-style-language/schema/raw/master/csl-citation.json"}</w:instrText>
      </w:r>
      <w:r w:rsidR="00B01E7F" w:rsidRPr="00272CA2">
        <w:rPr>
          <w:rFonts w:ascii="Times New Roman" w:hAnsi="Times New Roman" w:cs="Times New Roman"/>
          <w:color w:val="FF0000"/>
          <w:sz w:val="24"/>
          <w:szCs w:val="24"/>
          <w:lang w:val="en-GB"/>
        </w:rPr>
        <w:fldChar w:fldCharType="separate"/>
      </w:r>
      <w:r w:rsidR="00B01E7F" w:rsidRPr="00272CA2">
        <w:rPr>
          <w:rFonts w:ascii="Times New Roman" w:hAnsi="Times New Roman" w:cs="Times New Roman"/>
          <w:noProof/>
          <w:color w:val="FF0000"/>
          <w:sz w:val="24"/>
          <w:szCs w:val="24"/>
          <w:lang w:val="en-GB"/>
        </w:rPr>
        <w:t>[27]</w:t>
      </w:r>
      <w:r w:rsidR="00B01E7F" w:rsidRPr="00272CA2">
        <w:rPr>
          <w:rFonts w:ascii="Times New Roman" w:hAnsi="Times New Roman" w:cs="Times New Roman"/>
          <w:color w:val="FF0000"/>
          <w:sz w:val="24"/>
          <w:szCs w:val="24"/>
          <w:lang w:val="en-GB"/>
        </w:rPr>
        <w:fldChar w:fldCharType="end"/>
      </w:r>
      <w:r w:rsidR="00B01E7F" w:rsidRPr="00272CA2">
        <w:rPr>
          <w:rFonts w:ascii="Times New Roman" w:hAnsi="Times New Roman" w:cs="Times New Roman"/>
          <w:color w:val="FF0000"/>
          <w:sz w:val="24"/>
          <w:szCs w:val="24"/>
          <w:lang w:val="en-GB"/>
        </w:rPr>
        <w:t xml:space="preserve"> </w:t>
      </w:r>
      <w:r w:rsidR="00272CA2" w:rsidRPr="00272CA2">
        <w:rPr>
          <w:rFonts w:ascii="Times New Roman" w:hAnsi="Times New Roman" w:cs="Times New Roman"/>
          <w:color w:val="FF0000"/>
          <w:sz w:val="24"/>
          <w:szCs w:val="24"/>
          <w:lang w:val="en-GB"/>
        </w:rPr>
        <w:t>analysed</w:t>
      </w:r>
      <w:r w:rsidR="00B01E7F" w:rsidRPr="00272CA2">
        <w:rPr>
          <w:rFonts w:ascii="Times New Roman" w:hAnsi="Times New Roman" w:cs="Times New Roman"/>
          <w:color w:val="FF0000"/>
          <w:sz w:val="24"/>
          <w:szCs w:val="24"/>
          <w:lang w:val="en-GB"/>
        </w:rPr>
        <w:t xml:space="preserve"> 18 asthmatic and six healthy children after the walk test and the step test and found a significantly higher baseline HR in asthmatics, suggesting that resting tachycardia in asthmatic children may be caused by a change in autonomic modulation of the heart. </w:t>
      </w:r>
      <w:r w:rsidR="00272CA2" w:rsidRPr="00272CA2">
        <w:rPr>
          <w:rFonts w:ascii="Times New Roman" w:hAnsi="Times New Roman" w:cs="Times New Roman"/>
          <w:color w:val="FF0000"/>
          <w:sz w:val="24"/>
          <w:szCs w:val="24"/>
          <w:lang w:val="en-GB"/>
        </w:rPr>
        <w:t xml:space="preserve">Different from our study, </w:t>
      </w:r>
      <w:r w:rsidR="00B01E7F" w:rsidRPr="00272CA2">
        <w:rPr>
          <w:rFonts w:ascii="Times New Roman" w:hAnsi="Times New Roman" w:cs="Times New Roman"/>
          <w:color w:val="FF0000"/>
          <w:sz w:val="24"/>
          <w:szCs w:val="24"/>
          <w:lang w:val="en-GB"/>
        </w:rPr>
        <w:t>Silva et al.</w:t>
      </w:r>
      <w:r w:rsidR="00B01E7F" w:rsidRPr="00272CA2">
        <w:rPr>
          <w:rFonts w:ascii="Times New Roman" w:hAnsi="Times New Roman" w:cs="Times New Roman"/>
          <w:color w:val="FF0000"/>
          <w:sz w:val="24"/>
          <w:szCs w:val="24"/>
          <w:lang w:val="en-GB"/>
        </w:rPr>
        <w:fldChar w:fldCharType="begin" w:fldLock="1"/>
      </w:r>
      <w:r w:rsidR="00B01E7F" w:rsidRPr="00272CA2">
        <w:rPr>
          <w:rFonts w:ascii="Times New Roman" w:hAnsi="Times New Roman" w:cs="Times New Roman"/>
          <w:color w:val="FF0000"/>
          <w:sz w:val="24"/>
          <w:szCs w:val="24"/>
          <w:lang w:val="en-GB"/>
        </w:rPr>
        <w:instrText>ADDIN CSL_CITATION {"citationItems":[{"id":"ITEM-1","itemData":{"DOI":"10.1186/s12890-020-01355-9","ISSN":"1471-2466","author":[{"dropping-particle":"","family":"Silva","given":"Élida Pereira","non-dropping-particle":"","parse-names":false,"suffix":""},{"dropping-particle":"","family":"Soares","given":"Bruno Alvarenga","non-dropping-particle":"","parse-names":false,"suffix":""},{"dropping-particle":"","family":"Reimberg","given":"Mariana M.","non-dropping-particle":"","parse-names":false,"suffix":""},{"dropping-particle":"","family":"Ritti-Dias","given":"Raphael","non-dropping-particle":"","parse-names":false,"suffix":""},{"dropping-particle":"","family":"Nascimento","given":"Karina Silva","non-dropping-particle":"","parse-names":false,"suffix":""},{"dropping-particle":"","family":"Anjos","given":"Fabiana Silvia","non-dropping-particle":"","parse-names":false,"suffix":""},{"dropping-particle":"","family":"Wandalsen","given":"Gustavo Falbo","non-dropping-particle":"","parse-names":false,"suffix":""},{"dropping-particle":"","family":"Solé","given":"Dirceu","non-dropping-particle":"","parse-names":false,"suffix":""},{"dropping-particle":"","family":"Dal Corso","given":"Simone","non-dropping-particle":"","parse-names":false,"suffix":""},{"dropping-particle":"","family":"Lanza","given":"Fernanda Cordoba","non-dropping-particle":"","parse-names":false,"suffix":""}],"container-title":"BMC Pulm Med","id":"ITEM-1","issue":"1","issued":{"date-parts":[["2021"]]},"page":"61","title":"Heart rate recovery in asthmatic children and adolescents after clinical field test","type":"article-journal","volume":"21"},"uris":["http://www.mendeley.com/documents/?uuid=43fa12f1-a792-44b9-9798-76d8d731be35"]}],"mendeley":{"formattedCitation":"[26]","plainTextFormattedCitation":"[26]","previouslyFormattedCitation":"[26]"},"properties":{"noteIndex":0},"schema":"https://github.com/citation-style-language/schema/raw/master/csl-citation.json"}</w:instrText>
      </w:r>
      <w:r w:rsidR="00B01E7F" w:rsidRPr="00272CA2">
        <w:rPr>
          <w:rFonts w:ascii="Times New Roman" w:hAnsi="Times New Roman" w:cs="Times New Roman"/>
          <w:color w:val="FF0000"/>
          <w:sz w:val="24"/>
          <w:szCs w:val="24"/>
          <w:lang w:val="en-GB"/>
        </w:rPr>
        <w:fldChar w:fldCharType="separate"/>
      </w:r>
      <w:r w:rsidR="00B01E7F" w:rsidRPr="00272CA2">
        <w:rPr>
          <w:rFonts w:ascii="Times New Roman" w:hAnsi="Times New Roman" w:cs="Times New Roman"/>
          <w:noProof/>
          <w:color w:val="FF0000"/>
          <w:sz w:val="24"/>
          <w:szCs w:val="24"/>
          <w:lang w:val="en-GB"/>
        </w:rPr>
        <w:t>[26]</w:t>
      </w:r>
      <w:r w:rsidR="00B01E7F" w:rsidRPr="00272CA2">
        <w:rPr>
          <w:rFonts w:ascii="Times New Roman" w:hAnsi="Times New Roman" w:cs="Times New Roman"/>
          <w:color w:val="FF0000"/>
          <w:sz w:val="24"/>
          <w:szCs w:val="24"/>
          <w:lang w:val="en-GB"/>
        </w:rPr>
        <w:fldChar w:fldCharType="end"/>
      </w:r>
      <w:r w:rsidR="00B01E7F" w:rsidRPr="00272CA2">
        <w:rPr>
          <w:rFonts w:ascii="Times New Roman" w:hAnsi="Times New Roman" w:cs="Times New Roman"/>
          <w:color w:val="FF0000"/>
          <w:sz w:val="24"/>
          <w:szCs w:val="24"/>
          <w:lang w:val="en-GB"/>
        </w:rPr>
        <w:t xml:space="preserve"> </w:t>
      </w:r>
      <w:r w:rsidR="00C02CDB" w:rsidRPr="00272CA2">
        <w:rPr>
          <w:rFonts w:ascii="Times New Roman" w:hAnsi="Times New Roman" w:cs="Times New Roman"/>
          <w:color w:val="FF0000"/>
          <w:sz w:val="24"/>
          <w:szCs w:val="24"/>
          <w:lang w:val="en-GB"/>
        </w:rPr>
        <w:t>and,</w:t>
      </w:r>
      <w:r w:rsidR="00B01E7F" w:rsidRPr="00272CA2">
        <w:rPr>
          <w:rFonts w:ascii="Times New Roman" w:hAnsi="Times New Roman" w:cs="Times New Roman"/>
          <w:color w:val="FF0000"/>
          <w:sz w:val="24"/>
          <w:szCs w:val="24"/>
          <w:lang w:val="en-GB"/>
        </w:rPr>
        <w:t xml:space="preserve"> Gomes et al.</w:t>
      </w:r>
      <w:r w:rsidR="00B01E7F" w:rsidRPr="00272CA2">
        <w:rPr>
          <w:rFonts w:ascii="Times New Roman" w:hAnsi="Times New Roman" w:cs="Times New Roman"/>
          <w:color w:val="FF0000"/>
          <w:sz w:val="24"/>
          <w:szCs w:val="24"/>
          <w:lang w:val="en-GB"/>
        </w:rPr>
        <w:fldChar w:fldCharType="begin" w:fldLock="1"/>
      </w:r>
      <w:r w:rsidR="00B01E7F" w:rsidRPr="00272CA2">
        <w:rPr>
          <w:rFonts w:ascii="Times New Roman" w:hAnsi="Times New Roman" w:cs="Times New Roman"/>
          <w:color w:val="FF0000"/>
          <w:sz w:val="24"/>
          <w:szCs w:val="24"/>
          <w:lang w:val="en-GB"/>
        </w:rPr>
        <w:instrText>ADDIN CSL_CITATION {"citationItems":[{"id":"ITEM-1","itemData":{"DOI":"10.3109/02770903.2013.793707","ISSN":"0277-0903","author":[{"dropping-particle":"","family":"Gomes","given":"Évelim L. F. Dantas","non-dropping-particle":"","parse-names":false,"suffix":""},{"dropping-particle":"","family":"Sampaio","given":"Luciana Maria Malosá","non-dropping-particle":"","parse-names":false,"suffix":""},{"dropping-particle":"","family":"Costa","given":"Ivan Peres","non-dropping-particle":"","parse-names":false,"suffix":""},{"dropping-particle":"","family":"Dias","given":"Fernanda Dultra","non-dropping-particle":"","parse-names":false,"suffix":""},{"dropping-particle":"","family":"Ferneda","given":"Viviane S.","non-dropping-particle":"","parse-names":false,"suffix":""},{"dropping-particle":"","family":"Silva","given":"Graziella A.","non-dropping-particle":"","parse-names":false,"suffix":""},{"dropping-particle":"","family":"Costa","given":"Dirceu","non-dropping-particle":"","parse-names":false,"suffix":""}],"container-title":"J Asthma","id":"ITEM-1","issue":"6","issued":{"date-parts":[["2013"]]},"page":"613-618","title":"Analysis of Autonomic Modulation During Maximal and Submaximal Work Rate and Functional Capacity in Asthmatic Children","type":"article-journal","volume":"50"},"uris":["http://www.mendeley.com/documents/?uuid=144a482b-7f9c-480e-a5e4-319a3242bd5e"]}],"mendeley":{"formattedCitation":"[27]","plainTextFormattedCitation":"[27]","previouslyFormattedCitation":"[27]"},"properties":{"noteIndex":0},"schema":"https://github.com/citation-style-language/schema/raw/master/csl-citation.json"}</w:instrText>
      </w:r>
      <w:r w:rsidR="00B01E7F" w:rsidRPr="00272CA2">
        <w:rPr>
          <w:rFonts w:ascii="Times New Roman" w:hAnsi="Times New Roman" w:cs="Times New Roman"/>
          <w:color w:val="FF0000"/>
          <w:sz w:val="24"/>
          <w:szCs w:val="24"/>
          <w:lang w:val="en-GB"/>
        </w:rPr>
        <w:fldChar w:fldCharType="separate"/>
      </w:r>
      <w:r w:rsidR="00B01E7F" w:rsidRPr="00272CA2">
        <w:rPr>
          <w:rFonts w:ascii="Times New Roman" w:hAnsi="Times New Roman" w:cs="Times New Roman"/>
          <w:noProof/>
          <w:color w:val="FF0000"/>
          <w:sz w:val="24"/>
          <w:szCs w:val="24"/>
          <w:lang w:val="en-GB"/>
        </w:rPr>
        <w:t>[27]</w:t>
      </w:r>
      <w:r w:rsidR="00B01E7F" w:rsidRPr="00272CA2">
        <w:rPr>
          <w:rFonts w:ascii="Times New Roman" w:hAnsi="Times New Roman" w:cs="Times New Roman"/>
          <w:color w:val="FF0000"/>
          <w:sz w:val="24"/>
          <w:szCs w:val="24"/>
          <w:lang w:val="en-GB"/>
        </w:rPr>
        <w:fldChar w:fldCharType="end"/>
      </w:r>
      <w:r w:rsidR="00B01E7F" w:rsidRPr="00272CA2">
        <w:rPr>
          <w:rFonts w:ascii="Times New Roman" w:hAnsi="Times New Roman" w:cs="Times New Roman"/>
          <w:color w:val="FF0000"/>
          <w:sz w:val="24"/>
          <w:szCs w:val="24"/>
          <w:lang w:val="en-GB"/>
        </w:rPr>
        <w:t xml:space="preserve"> </w:t>
      </w:r>
      <w:r w:rsidR="00C02CDB" w:rsidRPr="00272CA2">
        <w:rPr>
          <w:rFonts w:ascii="Times New Roman" w:hAnsi="Times New Roman" w:cs="Times New Roman"/>
          <w:color w:val="FF0000"/>
          <w:sz w:val="24"/>
          <w:szCs w:val="24"/>
          <w:lang w:val="en-GB"/>
        </w:rPr>
        <w:t>compared groups of asthmatics and non-asthmatics and did not assess the repercussions of exercise in individuals with and without a diagnosis of EIB with standardized protocols.</w:t>
      </w:r>
      <w:r w:rsidR="00272CA2">
        <w:rPr>
          <w:rFonts w:ascii="Times New Roman" w:hAnsi="Times New Roman" w:cs="Times New Roman"/>
          <w:color w:val="FF0000"/>
          <w:sz w:val="24"/>
          <w:szCs w:val="24"/>
          <w:lang w:val="en-GB"/>
        </w:rPr>
        <w:t xml:space="preserve"> </w:t>
      </w:r>
    </w:p>
    <w:p w14:paraId="665C7FC5" w14:textId="48C19DA2" w:rsidR="0028456C" w:rsidRPr="00272CA2" w:rsidRDefault="002F593A" w:rsidP="00292D08">
      <w:pPr>
        <w:spacing w:line="480" w:lineRule="auto"/>
        <w:ind w:firstLine="708"/>
        <w:jc w:val="both"/>
        <w:rPr>
          <w:rFonts w:ascii="Times New Roman" w:hAnsi="Times New Roman" w:cs="Times New Roman"/>
          <w:color w:val="FF0000"/>
          <w:sz w:val="24"/>
          <w:szCs w:val="24"/>
          <w:lang w:val="en-GB"/>
        </w:rPr>
      </w:pPr>
      <w:r w:rsidRPr="00272CA2">
        <w:rPr>
          <w:rFonts w:ascii="Times New Roman" w:hAnsi="Times New Roman" w:cs="Times New Roman"/>
          <w:sz w:val="24"/>
          <w:szCs w:val="24"/>
          <w:lang w:val="en-GB"/>
        </w:rPr>
        <w:t>Fujii et al.</w:t>
      </w:r>
      <w:r w:rsidRPr="00272CA2">
        <w:rPr>
          <w:rFonts w:ascii="Times New Roman" w:hAnsi="Times New Roman" w:cs="Times New Roman"/>
          <w:sz w:val="24"/>
          <w:szCs w:val="24"/>
          <w:lang w:val="en-GB"/>
        </w:rPr>
        <w:fldChar w:fldCharType="begin" w:fldLock="1"/>
      </w:r>
      <w:r w:rsidRPr="00272CA2">
        <w:rPr>
          <w:rFonts w:ascii="Times New Roman" w:hAnsi="Times New Roman" w:cs="Times New Roman"/>
          <w:sz w:val="24"/>
          <w:szCs w:val="24"/>
          <w:lang w:val="en-GB"/>
        </w:rPr>
        <w:instrText>ADDIN CSL_CITATION {"citationItems":[{"id":"ITEM-1","itemData":{"DOI":"10.1016/S1081-1206(10)62472-6","ISSN":"10811206","author":[{"dropping-particle":"","family":"Fujii","given":"Hidehiko","non-dropping-particle":"","parse-names":false,"suffix":""},{"dropping-particle":"","family":"Fukutomi","given":"Osamu","non-dropping-particle":"","parse-names":false,"suffix":""},{"dropping-particle":"","family":"Inoue","given":"Ryosuke","non-dropping-particle":"","parse-names":false,"suffix":""},{"dropping-particle":"","family":"Shinoda","given":"Shinji","non-dropping-particle":"","parse-names":false,"suffix":""},{"dropping-particle":"","family":"Okammoto","given":"Hiroyuki","non-dropping-particle":"","parse-names":false,"suffix":""},{"dropping-particle":"","family":"Teramoto","given":"Takahide","non-dropping-particle":"","parse-names":false,"suffix":""},{"dropping-particle":"","family":"Kondo","given":"Naomi","non-dropping-particle":"","parse-names":false,"suffix":""},{"dropping-particle":"","family":"Wada","given":"Hisayasu","non-dropping-particle":"","parse-names":false,"suffix":""},{"dropping-particle":"","family":"Saito","given":"Kuniaki","non-dropping-particle":"","parse-names":false,"suffix":""},{"dropping-particle":"","family":"Matsuoka","given":"Toshio","non-dropping-particle":"","parse-names":false,"suffix":""},{"dropping-particle":"","family":"Seishima","given":"Mitsuru","non-dropping-particle":"","parse-names":false,"suffix":""}],"container-title":"Ann Allergy Asthma Immunol","id":"ITEM-1","issue":"3","issued":{"date-parts":[["2000"]]},"page":"233-237","title":"Autonomic regulation after exercise evidenced by spectral analysis of heart rate variability in asthmatic children","type":"article-journal","volume":"85"},"uris":["http://www.mendeley.com/documents/?uuid=2bd436ae-359d-4be8-823b-ff27871b0de0"]}],"mendeley":{"formattedCitation":"[16]","plainTextFormattedCitation":"[16]","previouslyFormattedCitation":"[16]"},"properties":{"noteIndex":0},"schema":"https://github.com/citation-style-language/schema/raw/master/csl-citation.json"}</w:instrText>
      </w:r>
      <w:r w:rsidRPr="00272CA2">
        <w:rPr>
          <w:rFonts w:ascii="Times New Roman" w:hAnsi="Times New Roman" w:cs="Times New Roman"/>
          <w:sz w:val="24"/>
          <w:szCs w:val="24"/>
          <w:lang w:val="en-GB"/>
        </w:rPr>
        <w:fldChar w:fldCharType="separate"/>
      </w:r>
      <w:r w:rsidRPr="00272CA2">
        <w:rPr>
          <w:rFonts w:ascii="Times New Roman" w:hAnsi="Times New Roman" w:cs="Times New Roman"/>
          <w:noProof/>
          <w:sz w:val="24"/>
          <w:szCs w:val="24"/>
          <w:lang w:val="en-GB"/>
        </w:rPr>
        <w:t>[16]</w:t>
      </w:r>
      <w:r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 xml:space="preserve"> performed an analysis of LF, HF and LF/HF after bronchoprovocation challenge on a treadmill in 12 asthmatic children without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Pr="00272CA2">
        <w:rPr>
          <w:rFonts w:ascii="Times New Roman" w:hAnsi="Times New Roman" w:cs="Times New Roman"/>
          <w:sz w:val="24"/>
          <w:szCs w:val="24"/>
          <w:lang w:val="en-GB"/>
        </w:rPr>
        <w:t xml:space="preserve">, three with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004B64D3"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and seven control children. Despite having been conducted more than twenty years</w:t>
      </w:r>
      <w:r w:rsidR="00DA7800" w:rsidRPr="00272CA2">
        <w:rPr>
          <w:rFonts w:ascii="Times New Roman" w:hAnsi="Times New Roman" w:cs="Times New Roman"/>
          <w:sz w:val="24"/>
          <w:szCs w:val="24"/>
          <w:lang w:val="en-GB"/>
        </w:rPr>
        <w:t xml:space="preserve"> ago</w:t>
      </w:r>
      <w:r w:rsidRPr="00272CA2">
        <w:rPr>
          <w:rFonts w:ascii="Times New Roman" w:hAnsi="Times New Roman" w:cs="Times New Roman"/>
          <w:sz w:val="24"/>
          <w:szCs w:val="24"/>
          <w:lang w:val="en-GB"/>
        </w:rPr>
        <w:t xml:space="preserve">, this study was the only one that evaluated lung function and HRV before and at intervals of 0, 5, 10, 15 and 30minutes after </w:t>
      </w:r>
      <w:r w:rsidR="00DA7800" w:rsidRPr="00272CA2">
        <w:rPr>
          <w:rFonts w:ascii="Times New Roman" w:hAnsi="Times New Roman" w:cs="Times New Roman"/>
          <w:sz w:val="24"/>
          <w:szCs w:val="24"/>
          <w:lang w:val="en-GB"/>
        </w:rPr>
        <w:t>a</w:t>
      </w:r>
      <w:r w:rsidRPr="00272CA2">
        <w:rPr>
          <w:rFonts w:ascii="Times New Roman" w:hAnsi="Times New Roman" w:cs="Times New Roman"/>
          <w:sz w:val="24"/>
          <w:szCs w:val="24"/>
          <w:lang w:val="en-GB"/>
        </w:rPr>
        <w:t xml:space="preserve"> treadmill challenge in you</w:t>
      </w:r>
      <w:r w:rsidR="00DA7800" w:rsidRPr="00272CA2">
        <w:rPr>
          <w:rFonts w:ascii="Times New Roman" w:hAnsi="Times New Roman" w:cs="Times New Roman"/>
          <w:sz w:val="24"/>
          <w:szCs w:val="24"/>
          <w:lang w:val="en-GB"/>
        </w:rPr>
        <w:t>ng population</w:t>
      </w:r>
      <w:r w:rsidRPr="00272CA2">
        <w:rPr>
          <w:rFonts w:ascii="Times New Roman" w:hAnsi="Times New Roman" w:cs="Times New Roman"/>
          <w:sz w:val="24"/>
          <w:szCs w:val="24"/>
          <w:lang w:val="en-GB"/>
        </w:rPr>
        <w:t>.</w:t>
      </w:r>
      <w:r w:rsidR="00C02CDB" w:rsidRPr="00272CA2">
        <w:rPr>
          <w:rFonts w:ascii="Times New Roman" w:hAnsi="Times New Roman" w:cs="Times New Roman"/>
          <w:color w:val="FF0000"/>
          <w:sz w:val="24"/>
          <w:szCs w:val="24"/>
          <w:lang w:val="en-GB"/>
        </w:rPr>
        <w:t xml:space="preserve"> </w:t>
      </w:r>
      <w:r w:rsidRPr="00272CA2">
        <w:rPr>
          <w:rFonts w:ascii="Times New Roman" w:hAnsi="Times New Roman" w:cs="Times New Roman"/>
          <w:sz w:val="24"/>
          <w:szCs w:val="24"/>
          <w:lang w:val="en-GB"/>
        </w:rPr>
        <w:t xml:space="preserve">It is important to note that the method used for </w:t>
      </w:r>
      <w:r w:rsidR="004B64D3" w:rsidRPr="00272CA2">
        <w:rPr>
          <w:rFonts w:ascii="Times New Roman" w:hAnsi="Times New Roman" w:cs="Times New Roman"/>
          <w:sz w:val="24"/>
          <w:szCs w:val="24"/>
          <w:lang w:val="en-GB"/>
        </w:rPr>
        <w:t>EIB</w:t>
      </w:r>
      <w:r w:rsidR="004B64D3" w:rsidRPr="00272CA2">
        <w:rPr>
          <w:rFonts w:ascii="Times New Roman" w:hAnsi="Times New Roman" w:cs="Times New Roman"/>
          <w:sz w:val="24"/>
          <w:szCs w:val="24"/>
          <w:vertAlign w:val="subscript"/>
          <w:lang w:val="en-GB"/>
        </w:rPr>
        <w:t>A</w:t>
      </w:r>
      <w:r w:rsidR="004B64D3" w:rsidRPr="00272CA2">
        <w:rPr>
          <w:rFonts w:ascii="Times New Roman" w:hAnsi="Times New Roman" w:cs="Times New Roman"/>
          <w:sz w:val="24"/>
          <w:szCs w:val="24"/>
          <w:lang w:val="en-GB"/>
        </w:rPr>
        <w:t xml:space="preserve"> </w:t>
      </w:r>
      <w:r w:rsidRPr="00272CA2">
        <w:rPr>
          <w:rFonts w:ascii="Times New Roman" w:hAnsi="Times New Roman" w:cs="Times New Roman"/>
          <w:sz w:val="24"/>
          <w:szCs w:val="24"/>
          <w:lang w:val="en-GB"/>
        </w:rPr>
        <w:t>diagnosis (diagnosed in only three patients) performed at the time was different from the one adopted in the current research, in addition to the fact that the authors</w:t>
      </w:r>
      <w:r w:rsidRPr="00272CA2">
        <w:rPr>
          <w:rFonts w:ascii="Times New Roman" w:hAnsi="Times New Roman" w:cs="Times New Roman"/>
          <w:sz w:val="24"/>
          <w:szCs w:val="24"/>
          <w:lang w:val="en-GB"/>
        </w:rPr>
        <w:fldChar w:fldCharType="begin" w:fldLock="1"/>
      </w:r>
      <w:r w:rsidRPr="00272CA2">
        <w:rPr>
          <w:rFonts w:ascii="Times New Roman" w:hAnsi="Times New Roman" w:cs="Times New Roman"/>
          <w:sz w:val="24"/>
          <w:szCs w:val="24"/>
          <w:lang w:val="en-GB"/>
        </w:rPr>
        <w:instrText>ADDIN CSL_CITATION {"citationItems":[{"id":"ITEM-1","itemData":{"DOI":"10.1016/S1081-1206(10)62472-6","ISSN":"10811206","author":[{"dropping-particle":"","family":"Fujii","given":"Hidehiko","non-dropping-particle":"","parse-names":false,"suffix":""},{"dropping-particle":"","family":"Fukutomi","given":"Osamu","non-dropping-particle":"","parse-names":false,"suffix":""},{"dropping-particle":"","family":"Inoue","given":"Ryosuke","non-dropping-particle":"","parse-names":false,"suffix":""},{"dropping-particle":"","family":"Shinoda","given":"Shinji","non-dropping-particle":"","parse-names":false,"suffix":""},{"dropping-particle":"","family":"Okammoto","given":"Hiroyuki","non-dropping-particle":"","parse-names":false,"suffix":""},{"dropping-particle":"","family":"Teramoto","given":"Takahide","non-dropping-particle":"","parse-names":false,"suffix":""},{"dropping-particle":"","family":"Kondo","given":"Naomi","non-dropping-particle":"","parse-names":false,"suffix":""},{"dropping-particle":"","family":"Wada","given":"Hisayasu","non-dropping-particle":"","parse-names":false,"suffix":""},{"dropping-particle":"","family":"Saito","given":"Kuniaki","non-dropping-particle":"","parse-names":false,"suffix":""},{"dropping-particle":"","family":"Matsuoka","given":"Toshio","non-dropping-particle":"","parse-names":false,"suffix":""},{"dropping-particle":"","family":"Seishima","given":"Mitsuru","non-dropping-particle":"","parse-names":false,"suffix":""}],"container-title":"Ann Allergy Asthma Immunol","id":"ITEM-1","issue":"3","issued":{"date-parts":[["2000"]]},"page":"233-237","title":"Autonomic regulation after exercise evidenced by spectral analysis of heart rate variability in asthmatic children","type":"article-journal","volume":"85"},"uris":["http://www.mendeley.com/documents/?uuid=2bd436ae-359d-4be8-823b-ff27871b0de0"]}],"mendeley":{"formattedCitation":"[16]","plainTextFormattedCitation":"[16]","previouslyFormattedCitation":"[16]"},"properties":{"noteIndex":0},"schema":"https://github.com/citation-style-language/schema/raw/master/csl-citation.json"}</w:instrText>
      </w:r>
      <w:r w:rsidRPr="00272CA2">
        <w:rPr>
          <w:rFonts w:ascii="Times New Roman" w:hAnsi="Times New Roman" w:cs="Times New Roman"/>
          <w:sz w:val="24"/>
          <w:szCs w:val="24"/>
          <w:lang w:val="en-GB"/>
        </w:rPr>
        <w:fldChar w:fldCharType="separate"/>
      </w:r>
      <w:r w:rsidRPr="00272CA2">
        <w:rPr>
          <w:rFonts w:ascii="Times New Roman" w:hAnsi="Times New Roman" w:cs="Times New Roman"/>
          <w:noProof/>
          <w:sz w:val="24"/>
          <w:szCs w:val="24"/>
          <w:lang w:val="en-GB"/>
        </w:rPr>
        <w:t>[16]</w:t>
      </w:r>
      <w:r w:rsidRPr="00272CA2">
        <w:rPr>
          <w:rFonts w:ascii="Times New Roman" w:hAnsi="Times New Roman" w:cs="Times New Roman"/>
          <w:sz w:val="24"/>
          <w:szCs w:val="24"/>
          <w:lang w:val="en-GB"/>
        </w:rPr>
        <w:fldChar w:fldCharType="end"/>
      </w:r>
      <w:r w:rsidRPr="00272CA2">
        <w:rPr>
          <w:rFonts w:ascii="Times New Roman" w:hAnsi="Times New Roman" w:cs="Times New Roman"/>
          <w:sz w:val="24"/>
          <w:szCs w:val="24"/>
          <w:lang w:val="en-GB"/>
        </w:rPr>
        <w:t xml:space="preserve">  did not evaluate the time domain in their analyses and have used  a statistical approach that evaluated the groups separately, without </w:t>
      </w:r>
      <w:r w:rsidR="00771E79" w:rsidRPr="00272CA2">
        <w:rPr>
          <w:rFonts w:ascii="Times New Roman" w:hAnsi="Times New Roman" w:cs="Times New Roman"/>
          <w:sz w:val="24"/>
          <w:szCs w:val="24"/>
          <w:lang w:val="en-GB"/>
        </w:rPr>
        <w:t>analysing</w:t>
      </w:r>
      <w:r w:rsidRPr="00272CA2">
        <w:rPr>
          <w:rFonts w:ascii="Times New Roman" w:hAnsi="Times New Roman" w:cs="Times New Roman"/>
          <w:sz w:val="24"/>
          <w:szCs w:val="24"/>
          <w:lang w:val="en-GB"/>
        </w:rPr>
        <w:t xml:space="preserve"> the interaction between them, which may have increased the chances of type I error. </w:t>
      </w:r>
      <w:r w:rsidR="007C5923" w:rsidRPr="00272CA2">
        <w:rPr>
          <w:rFonts w:ascii="Times New Roman" w:hAnsi="Times New Roman" w:cs="Times New Roman"/>
          <w:color w:val="FF0000"/>
          <w:sz w:val="24"/>
          <w:szCs w:val="24"/>
          <w:lang w:val="en-GB"/>
        </w:rPr>
        <w:t xml:space="preserve">These findings </w:t>
      </w:r>
      <w:r w:rsidR="0028456C" w:rsidRPr="00272CA2">
        <w:rPr>
          <w:rFonts w:ascii="Times New Roman" w:hAnsi="Times New Roman" w:cs="Times New Roman"/>
          <w:color w:val="FF0000"/>
          <w:sz w:val="24"/>
          <w:szCs w:val="24"/>
          <w:lang w:val="en-GB"/>
        </w:rPr>
        <w:t>still need further investigation</w:t>
      </w:r>
      <w:r w:rsidR="00771E79">
        <w:rPr>
          <w:rFonts w:ascii="Times New Roman" w:hAnsi="Times New Roman" w:cs="Times New Roman"/>
          <w:color w:val="FF0000"/>
          <w:sz w:val="24"/>
          <w:szCs w:val="24"/>
          <w:lang w:val="en-GB"/>
        </w:rPr>
        <w:t>,</w:t>
      </w:r>
      <w:r w:rsidR="0028456C" w:rsidRPr="00272CA2">
        <w:rPr>
          <w:rFonts w:ascii="Times New Roman" w:hAnsi="Times New Roman" w:cs="Times New Roman"/>
          <w:color w:val="FF0000"/>
          <w:sz w:val="24"/>
          <w:szCs w:val="24"/>
          <w:lang w:val="en-GB"/>
        </w:rPr>
        <w:t xml:space="preserve"> </w:t>
      </w:r>
      <w:r w:rsidR="00771E79" w:rsidRPr="00771E79">
        <w:rPr>
          <w:rFonts w:ascii="Times New Roman" w:hAnsi="Times New Roman" w:cs="Times New Roman"/>
          <w:color w:val="FF0000"/>
          <w:sz w:val="24"/>
          <w:szCs w:val="24"/>
          <w:lang w:val="en-GB"/>
        </w:rPr>
        <w:t>but when added to other research they</w:t>
      </w:r>
      <w:r w:rsidR="00771E79">
        <w:rPr>
          <w:rFonts w:ascii="Times New Roman" w:hAnsi="Times New Roman" w:cs="Times New Roman"/>
          <w:color w:val="FF0000"/>
          <w:sz w:val="24"/>
          <w:szCs w:val="24"/>
          <w:lang w:val="en-GB"/>
        </w:rPr>
        <w:t xml:space="preserve"> </w:t>
      </w:r>
      <w:r w:rsidR="0028456C" w:rsidRPr="00272CA2">
        <w:rPr>
          <w:rFonts w:ascii="Times New Roman" w:hAnsi="Times New Roman" w:cs="Times New Roman"/>
          <w:color w:val="FF0000"/>
          <w:sz w:val="24"/>
          <w:szCs w:val="24"/>
          <w:lang w:val="en-GB"/>
        </w:rPr>
        <w:t xml:space="preserve">can add to the pathophysiological understanding of this </w:t>
      </w:r>
      <w:r w:rsidR="0028456C" w:rsidRPr="00272CA2">
        <w:rPr>
          <w:rFonts w:ascii="Times New Roman" w:hAnsi="Times New Roman" w:cs="Times New Roman"/>
          <w:color w:val="FF0000"/>
          <w:sz w:val="24"/>
          <w:szCs w:val="24"/>
          <w:lang w:val="en-GB"/>
        </w:rPr>
        <w:lastRenderedPageBreak/>
        <w:t>clinical manifestation such that health professionals can identify and treat EIB in order that these young individuals do not limit their physical activities</w:t>
      </w:r>
      <w:r w:rsidR="0028456C" w:rsidRPr="00272CA2">
        <w:rPr>
          <w:rFonts w:ascii="Times New Roman" w:hAnsi="Times New Roman" w:cs="Times New Roman"/>
          <w:color w:val="FF0000"/>
          <w:sz w:val="24"/>
          <w:szCs w:val="24"/>
          <w:lang w:val="en-GB"/>
        </w:rPr>
        <w:fldChar w:fldCharType="begin" w:fldLock="1"/>
      </w:r>
      <w:r w:rsidR="00191892" w:rsidRPr="00272CA2">
        <w:rPr>
          <w:rFonts w:ascii="Times New Roman" w:hAnsi="Times New Roman" w:cs="Times New Roman"/>
          <w:color w:val="FF0000"/>
          <w:sz w:val="24"/>
          <w:szCs w:val="24"/>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id":"ITEM-2","itemData":{"DOI":"10.1186/1471-2458-14-287","ISSN":"14712458","abstract":"Background: Physical activities are important for children and adolescents, especially asthmatics. A significant proportion is considered less active than their non-asthmatic peers and mother's beliefs about asthma are thought to be a determinant factor.The research objectives were to investigate whether mothers try to impose limitations on the physical activity (PA) of their asthmatic children/adolescents; identify associated factors; and explore if this attitude has any impact on children's PA levels. Methods. In this cross sectional investigation, we studied 115 asthmatics aged between 9 and 19 years and their mothers. Asthma severity, PA level and exercise induced bronchospasm (EIB) were evaluated. Mothers were questioned on their beliefs about physical activity in non-asthmatic and asthmatic children, if they imposed restrictions on their children's physical activity, on EIB perception and personal levels of anxiety and depression. Results: Ninety six percent of the mothers answered that PA are important for children and adolescents. Despite this, 37% of them admitted imposing restrictions to their children's PA. This attitude was associated with mother's negative opinions about asthmatics doing PA, perception of children's dyspnea after running on a treadmill, mother's anxiety level and children's asthma severity. The mother's restrictive attitudes were not associated with children's lower PA levels. Conclusion: A high proportion of the mothers said that they restrained their asthmatic children from engaging in physical activity. This fact should be recognized by health professionals and discussed with parents and caregivers as these negative beliefs may lead to conflicts and prejudiced attitudes that could discourage children's involvement in physical activities and sports. © 2014 Dantas et al.; licensee BioMed Central Ltd.","author":[{"dropping-particle":"","family":"Dantas","given":"Fabianne M.N.A.","non-dropping-particle":"","parse-names":false,"suffix":""},{"dropping-particle":"","family":"Correia","given":"Marco A.V.","non-dropping-particle":"","parse-names":false,"suffix":""},{"dropping-particle":"","family":"Silva","given":"Almerinda R.","non-dropping-particle":"","parse-names":false,"suffix":""},{"dropping-particle":"","family":"Peixoto","given":"Décio M.","non-dropping-particle":"","parse-names":false,"suffix":""},{"dropping-particle":"","family":"Sarinho","given":"Emanuel S.C.","non-dropping-particle":"","parse-names":false,"suffix":""},{"dropping-particle":"","family":"Rizzo","given":"José A.","non-dropping-particle":"","parse-names":false,"suffix":""}],"container-title":"BMC Public Health","id":"ITEM-2","issue":"1","issued":{"date-parts":[["2014"]]},"page":"1-7","title":"Mothers impose physical activity restrictions on their asthmatic children and adolescents: An analytical cross-sectional study","type":"article-journal","volume":"14"},"uris":["http://www.mendeley.com/documents/?uuid=0bc4c754-62af-49bf-b2e6-d3022a5ad9e7"]},{"id":"ITEM-3","itemData":{"DOI":"10.1016/j.jaci.2016.05.029","ISSN":"10976825","abstract":"The first practice parameter on exercise-induced bronchoconstriction (EIB) was published in 2010. This updated practice parameter was prepared 5 years later. In the ensuing years, there has been increased understanding of the pathogenesis of EIB and improved diagnosis of this disorder by using objective testing. At the time of this publication, observations included the following: dry powder mannitol for inhalation as a bronchial provocation test is FDA approved however not currently available in the United States; if baseline pulmonary function test results are normal to near normal (before and after bronchodilator) in a person with suspected EIB, then further testing should be performed by using standardized exercise challenge or eucapnic voluntary hyperpnea (EVH); and the efficacy of nonpharmaceutical interventions (omega-3 fatty acids) has been challenged. The workgroup preparing this practice parameter updated contemporary practice guidelines based on a current systematic literature review. The group obtained supplementary literature and consensus expert opinions when the published literature was insufficient. A search of the medical literature on PubMed was conducted, and search terms included pathogenesis, diagnosis, differential diagnosis, and therapy (both pharmaceutical and nonpharmaceutical) of exercise-induced bronchoconstriction or exercise-induced asthma (which is no longer a preferred term); asthma; and exercise and asthma. References assessed as relevant to the topic were evaluated to search for additional relevant references. Published clinical studies were appraised by category of evidence and used to document the strength of the recommendation. The parameter was then evaluated by Joint Task Force reviewers and then by reviewers assigned by the parent organizations, as well as the general membership. Based on this process, the parameter can be characterized as an evidence- and consensus-based document.","author":[{"dropping-particle":"","family":"Weiler","given":"John M.","non-dropping-particle":"","parse-names":false,"suffix":""},{"dropping-particle":"","family":"Brannan","given":"John D.","non-dropping-particle":"","parse-names":false,"suffix":""},{"dropping-particle":"","family":"Randolph","given":"Christopher C.","non-dropping-particle":"","parse-names":false,"suffix":""},{"dropping-particle":"","family":"Hallstrand","given":"Teal S.","non-dropping-particle":"","parse-names":false,"suffix":""},{"dropping-particle":"","family":"Parsons","given":"Jonathan","non-dropping-particle":"","parse-names":false,"suffix":""},{"dropping-particle":"","family":"Silvers","given":"William","non-dropping-particle":"","parse-names":false,"suffix":""},{"dropping-particle":"","family":"Storms","given":"William","non-dropping-particle":"","parse-names":false,"suffix":""},{"dropping-particle":"","family":"Zeiger","given":"Joanna","non-dropping-particle":"","parse-names":false,"suffix":""},{"dropping-particle":"","family":"Bernstein","given":"David I.","non-dropping-particle":"","parse-names":false,"suffix":""},{"dropping-particle":"","family":"Blessing-Moore","given":"Joann","non-dropping-particle":"","parse-names":false,"suffix":""},{"dropping-particle":"","family":"Greenhawt","given":"Matthew","non-dropping-particle":"","parse-names":false,"suffix":""},{"dropping-particle":"","family":"Khan","given":"David","non-dropping-particle":"","parse-names":false,"suffix":""},{"dropping-particle":"","family":"Lang","given":"David","non-dropping-particle":"","parse-names":false,"suffix":""},{"dropping-particle":"","family":"Nicklas","given":"Richard A.","non-dropping-particle":"","parse-names":false,"suffix":""},{"dropping-particle":"","family":"Oppenheimer","given":"John","non-dropping-particle":"","parse-names":false,"suffix":""},{"dropping-particle":"","family":"Portnoy","given":"Jay M.","non-dropping-particle":"","parse-names":false,"suffix":""},{"dropping-particle":"","family":"Schuller","given":"Diane E.","non-dropping-particle":"","parse-names":false,"suffix":""},{"dropping-particle":"","family":"Tilles","given":"Stephen A.","non-dropping-particle":"","parse-names":false,"suffix":""},{"dropping-particle":"","family":"Wallace","given":"Dana","non-dropping-particle":"","parse-names":false,"suffix":""}],"container-title":"J Allergy Clin Immunol","id":"ITEM-3","issue":"5","issued":{"date-parts":[["2016"]]},"page":"1292-1295.e36","title":"Exercise-induced bronchoconstriction update—2016","type":"article-journal","volume":"138"},"uris":["http://www.mendeley.com/documents/?uuid=1aecc86c-7d7e-463b-963c-9cef2155c966"]},{"id":"ITEM-4","itemData":{"DOI":"10.1016/j.acap.2019.07.001","ISSN":"18762867","abstract":"Background: Given the high prevalence of asthma and obesity in minority children, there is a need to identify targets for intervention to decrease the impact of these conditions on children's functioning in this high-risk group. Objective: To examine in urban children with persistent asthma, 1) differences in asthma indicators (eg, FEV1% predicted) by weight status, and by ethnic group/weight status, 2) caregivers’ fears about their child's asthma by weight status, and by ethnic group/weight status, and 3) the proportion of children who qualified for exercise-induced bronchospasm (EIB) via exercise challenge test among those whose caregivers endorse exercise as a trigger for asthma. Methods: In this sample of urban children (aged 7–9; N = 147), subjective measures included child/caregiver daily report of asthma symptoms and caregiver fears about their child's asthma. Objective lung function was measured twice daily via handheld spirometer and EIB was confirmed via exercise challenge test. Results: In the overall sample, a greater proportion of normal-weight children reported asthma symptoms compared to overweight/obese children. Caregiver fears about asthma were more prevalent among Latino caregivers. Non-Latino White children whose caregivers were afraid their child may die when having asthma reported more days with asthma symptoms. Very few children had confirmed EIB compared to the proportion of caregivers who endorsed exercise as a dangerous trigger for asthma. Conclusions: Caregiver fear about asthma and misperceptions of exercise as a dangerous trigger for asthma should be addressed during health care visits with families of children with asthma and interventions including urban children with asthma.","author":[{"dropping-particle":"","family":"Eisenberg","given":"Staci R.","non-dropping-particle":"","parse-names":false,"suffix":""},{"dropping-particle":"","family":"Jelalian","given":"Elissa","non-dropping-particle":"","parse-names":false,"suffix":""},{"dropping-particle":"","family":"Farrow","given":"Michael","non-dropping-particle":"","parse-names":false,"suffix":""},{"dropping-particle":"","family":"Kopel","given":"Sheryl J.","non-dropping-particle":"","parse-names":false,"suffix":""},{"dropping-particle":"","family":"Vehse","given":"Nico","non-dropping-particle":"","parse-names":false,"suffix":""},{"dropping-particle":"","family":"Mitchell","given":"Patricia","non-dropping-particle":"","parse-names":false,"suffix":""},{"dropping-particle":"","family":"Dunsiger","given":"Shira","non-dropping-particle":"","parse-names":false,"suffix":""},{"dropping-particle":"","family":"Koinis-Mitchell","given":"Daphne","non-dropping-particle":"","parse-names":false,"suffix":""}],"container-title":"Acad Pediatr","id":"ITEM-4","issue":"1","issued":{"date-parts":[["2020"]]},"page":"55-62","publisher":"Elsevier Inc.","title":"Perceptions of Asthma and Exercise, and Associations With Weight Status and Asthma Morbidity in Urban Children","type":"article-journal","volume":"20"},"uris":["http://www.mendeley.com/documents/?uuid=5a4dcaee-6f87-413f-a03e-b9fbbea7a8c0"]},{"id":"ITEM-5","itemData":{"DOI":"10.1186/s12890-020-01355-9","ISSN":"1471-2466","author":[{"dropping-particle":"","family":"Silva","given":"Élida Pereira","non-dropping-particle":"","parse-names":false,"suffix":""},{"dropping-particle":"","family":"Soares","given":"Bruno Alvarenga","non-dropping-particle":"","parse-names":false,"suffix":""},{"dropping-particle":"","family":"Reimberg","given":"Mariana M.","non-dropping-particle":"","parse-names":false,"suffix":""},{"dropping-particle":"","family":"Ritti-Dias","given":"Raphael","non-dropping-particle":"","parse-names":false,"suffix":""},{"dropping-particle":"","family":"Nascimento","given":"Karina Silva","non-dropping-particle":"","parse-names":false,"suffix":""},{"dropping-particle":"","family":"Anjos","given":"Fabiana Silvia","non-dropping-particle":"","parse-names":false,"suffix":""},{"dropping-particle":"","family":"Wandalsen","given":"Gustavo Falbo","non-dropping-particle":"","parse-names":false,"suffix":""},{"dropping-particle":"","family":"Solé","given":"Dirceu","non-dropping-particle":"","parse-names":false,"suffix":""},{"dropping-particle":"","family":"Dal Corso","given":"Simone","non-dropping-particle":"","parse-names":false,"suffix":""},{"dropping-particle":"","family":"Lanza","given":"Fernanda Cordoba","non-dropping-particle":"","parse-names":false,"suffix":""}],"container-title":"BMC Pulm Med","id":"ITEM-5","issue":"1","issued":{"date-parts":[["2021"]]},"page":"61","title":"Heart rate recovery in asthmatic children and adolescents after clinical field test","type":"article-journal","volume":"21"},"uris":["http://www.mendeley.com/documents/?uuid=43fa12f1-a792-44b9-9798-76d8d731be35"]}],"mendeley":{"formattedCitation":"[2,4,7,26,48]","plainTextFormattedCitation":"[2,4,7,26,48]","previouslyFormattedCitation":"[2,4,7,26,48]"},"properties":{"noteIndex":0},"schema":"https://github.com/citation-style-language/schema/raw/master/csl-citation.json"}</w:instrText>
      </w:r>
      <w:r w:rsidR="0028456C" w:rsidRPr="00272CA2">
        <w:rPr>
          <w:rFonts w:ascii="Times New Roman" w:hAnsi="Times New Roman" w:cs="Times New Roman"/>
          <w:color w:val="FF0000"/>
          <w:sz w:val="24"/>
          <w:szCs w:val="24"/>
          <w:lang w:val="en-GB"/>
        </w:rPr>
        <w:fldChar w:fldCharType="separate"/>
      </w:r>
      <w:r w:rsidR="00191892" w:rsidRPr="00272CA2">
        <w:rPr>
          <w:rFonts w:ascii="Times New Roman" w:hAnsi="Times New Roman" w:cs="Times New Roman"/>
          <w:noProof/>
          <w:color w:val="FF0000"/>
          <w:sz w:val="24"/>
          <w:szCs w:val="24"/>
          <w:lang w:val="en-GB"/>
        </w:rPr>
        <w:t>[2,4,7,26,48]</w:t>
      </w:r>
      <w:r w:rsidR="0028456C" w:rsidRPr="00272CA2">
        <w:rPr>
          <w:rFonts w:ascii="Times New Roman" w:hAnsi="Times New Roman" w:cs="Times New Roman"/>
          <w:color w:val="FF0000"/>
          <w:sz w:val="24"/>
          <w:szCs w:val="24"/>
          <w:lang w:val="en-GB"/>
        </w:rPr>
        <w:fldChar w:fldCharType="end"/>
      </w:r>
      <w:r w:rsidR="0028456C" w:rsidRPr="00272CA2">
        <w:rPr>
          <w:rFonts w:ascii="Times New Roman" w:hAnsi="Times New Roman" w:cs="Times New Roman"/>
          <w:color w:val="FF0000"/>
          <w:sz w:val="24"/>
          <w:szCs w:val="24"/>
          <w:lang w:val="en-GB"/>
        </w:rPr>
        <w:t>.</w:t>
      </w:r>
    </w:p>
    <w:p w14:paraId="2F5F8CDB" w14:textId="42CF40BA" w:rsidR="00227067" w:rsidRPr="00272CA2" w:rsidRDefault="00562FB3" w:rsidP="00227067">
      <w:pPr>
        <w:spacing w:line="480" w:lineRule="auto"/>
        <w:ind w:firstLine="708"/>
        <w:jc w:val="both"/>
        <w:rPr>
          <w:rFonts w:ascii="Times New Roman" w:hAnsi="Times New Roman" w:cs="Times New Roman"/>
          <w:sz w:val="24"/>
          <w:szCs w:val="24"/>
          <w:lang w:val="en-GB"/>
        </w:rPr>
      </w:pPr>
      <w:r w:rsidRPr="00272CA2">
        <w:rPr>
          <w:rFonts w:ascii="Times New Roman" w:hAnsi="Times New Roman" w:cs="Times New Roman"/>
          <w:color w:val="FF0000"/>
          <w:sz w:val="24"/>
          <w:szCs w:val="24"/>
          <w:lang w:val="en-GB"/>
        </w:rPr>
        <w:t>A possible limitation of our study was the non-use of frequency domain parameters due to the absence of respiration rate control (</w:t>
      </w:r>
      <w:r w:rsidR="009B702D" w:rsidRPr="00272CA2">
        <w:rPr>
          <w:rFonts w:ascii="Times New Roman" w:hAnsi="Times New Roman" w:cs="Times New Roman"/>
          <w:color w:val="FF0000"/>
          <w:sz w:val="24"/>
          <w:szCs w:val="24"/>
          <w:lang w:val="en-GB"/>
        </w:rPr>
        <w:t>e.g.,</w:t>
      </w:r>
      <w:r w:rsidRPr="00272CA2">
        <w:rPr>
          <w:rFonts w:ascii="Times New Roman" w:hAnsi="Times New Roman" w:cs="Times New Roman"/>
          <w:color w:val="FF0000"/>
          <w:sz w:val="24"/>
          <w:szCs w:val="24"/>
          <w:lang w:val="en-GB"/>
        </w:rPr>
        <w:t xml:space="preserve"> any respiratory issue including cough) during the collection of RR intervals</w:t>
      </w:r>
      <w:r w:rsidRPr="00272CA2">
        <w:rPr>
          <w:rFonts w:ascii="Times New Roman" w:hAnsi="Times New Roman" w:cs="Times New Roman"/>
          <w:sz w:val="24"/>
          <w:szCs w:val="24"/>
          <w:lang w:val="en-GB"/>
        </w:rPr>
        <w:t>.</w:t>
      </w:r>
      <w:r w:rsidR="00227067" w:rsidRPr="00272CA2">
        <w:rPr>
          <w:rFonts w:ascii="Times New Roman" w:hAnsi="Times New Roman" w:cs="Times New Roman"/>
          <w:sz w:val="24"/>
          <w:szCs w:val="24"/>
          <w:lang w:val="en-GB"/>
        </w:rPr>
        <w:t xml:space="preserve"> Another issue was not having followed these individuals for more than 30 minutes to better assess the pulmonary and HRV response, however, as we strictly followed the protocols, it was necessary to perform beta adrenergic rescue medication in some patients </w:t>
      </w:r>
      <w:r w:rsidR="00615C35" w:rsidRPr="00272CA2">
        <w:rPr>
          <w:rFonts w:ascii="Times New Roman" w:hAnsi="Times New Roman" w:cs="Times New Roman"/>
          <w:sz w:val="24"/>
          <w:szCs w:val="24"/>
          <w:lang w:val="en-GB"/>
        </w:rPr>
        <w:t>after 30 minutes of EVH</w:t>
      </w:r>
      <w:r w:rsidR="00227067" w:rsidRPr="00272CA2">
        <w:rPr>
          <w:rFonts w:ascii="Times New Roman" w:hAnsi="Times New Roman" w:cs="Times New Roman"/>
          <w:sz w:val="24"/>
          <w:szCs w:val="24"/>
          <w:lang w:val="en-GB"/>
        </w:rPr>
        <w:t xml:space="preserve">. Future studies may extend the evaluation time until all patients return to the baseline, in addition to including </w:t>
      </w:r>
      <w:r w:rsidRPr="00272CA2">
        <w:rPr>
          <w:rFonts w:ascii="Times New Roman" w:hAnsi="Times New Roman" w:cs="Times New Roman"/>
          <w:color w:val="FF0000"/>
          <w:sz w:val="24"/>
          <w:szCs w:val="24"/>
          <w:lang w:val="en-GB"/>
        </w:rPr>
        <w:t xml:space="preserve">better control of the respiratory </w:t>
      </w:r>
      <w:r w:rsidRPr="00272CA2">
        <w:rPr>
          <w:rFonts w:ascii="Times New Roman" w:hAnsi="Times New Roman" w:cs="Times New Roman"/>
          <w:sz w:val="24"/>
          <w:szCs w:val="24"/>
          <w:lang w:val="en-GB"/>
        </w:rPr>
        <w:t xml:space="preserve">rate </w:t>
      </w:r>
      <w:r w:rsidR="00227067" w:rsidRPr="00272CA2">
        <w:rPr>
          <w:rFonts w:ascii="Times New Roman" w:hAnsi="Times New Roman" w:cs="Times New Roman"/>
          <w:sz w:val="24"/>
          <w:szCs w:val="24"/>
          <w:lang w:val="en-GB"/>
        </w:rPr>
        <w:t>and comparing other techniques such as the treadmill challenge.</w:t>
      </w:r>
    </w:p>
    <w:p w14:paraId="1F047386" w14:textId="77777777" w:rsidR="00A63899" w:rsidRDefault="00D65430" w:rsidP="00D65430">
      <w:pPr>
        <w:spacing w:line="480" w:lineRule="auto"/>
        <w:ind w:firstLine="708"/>
        <w:jc w:val="both"/>
        <w:rPr>
          <w:rFonts w:ascii="Times New Roman" w:hAnsi="Times New Roman" w:cs="Times New Roman"/>
          <w:sz w:val="24"/>
          <w:szCs w:val="24"/>
          <w:lang w:val="en-GB"/>
        </w:rPr>
      </w:pPr>
      <w:r w:rsidRPr="002A55E0">
        <w:rPr>
          <w:rFonts w:ascii="Times New Roman" w:hAnsi="Times New Roman" w:cs="Times New Roman"/>
          <w:color w:val="FF0000"/>
          <w:sz w:val="24"/>
          <w:szCs w:val="24"/>
          <w:lang w:val="en-GB"/>
        </w:rPr>
        <w:t>The current research adds that the increase in the parasympathetic component after EVH occurred differently in patients with EIB and without EIB. New research may attempt to clarify whether this finding may be related to bronchoconstriction (caused by EVH) or whether an autonomic dysfunction may be influencing these patients to remain with the bronchi contracted.</w:t>
      </w:r>
      <w:r>
        <w:rPr>
          <w:rFonts w:ascii="Times New Roman" w:hAnsi="Times New Roman" w:cs="Times New Roman"/>
          <w:sz w:val="24"/>
          <w:szCs w:val="24"/>
          <w:lang w:val="en-GB"/>
        </w:rPr>
        <w:t xml:space="preserve"> </w:t>
      </w:r>
    </w:p>
    <w:p w14:paraId="48B6CDA9" w14:textId="6EDAEAC8" w:rsidR="00A63899" w:rsidRPr="00A63899" w:rsidRDefault="00A63899" w:rsidP="00A63899">
      <w:pPr>
        <w:spacing w:line="480" w:lineRule="auto"/>
        <w:jc w:val="both"/>
        <w:rPr>
          <w:rFonts w:ascii="Times New Roman" w:hAnsi="Times New Roman" w:cs="Times New Roman"/>
          <w:b/>
          <w:bCs/>
          <w:sz w:val="24"/>
          <w:szCs w:val="24"/>
          <w:lang w:val="en-GB"/>
        </w:rPr>
      </w:pPr>
      <w:r w:rsidRPr="00A63899">
        <w:rPr>
          <w:rFonts w:ascii="Times New Roman" w:hAnsi="Times New Roman" w:cs="Times New Roman"/>
          <w:b/>
          <w:bCs/>
          <w:sz w:val="24"/>
          <w:szCs w:val="24"/>
          <w:lang w:val="en-GB"/>
        </w:rPr>
        <w:t>5.0 Conclusion</w:t>
      </w:r>
    </w:p>
    <w:p w14:paraId="2E198EE7" w14:textId="5E3E81BF" w:rsidR="004B0CD9" w:rsidRPr="00D65430" w:rsidRDefault="00D65430" w:rsidP="00D65430">
      <w:pPr>
        <w:spacing w:line="480" w:lineRule="auto"/>
        <w:ind w:firstLine="708"/>
        <w:jc w:val="both"/>
        <w:rPr>
          <w:rFonts w:ascii="Times New Roman" w:hAnsi="Times New Roman" w:cs="Times New Roman"/>
          <w:sz w:val="24"/>
          <w:szCs w:val="24"/>
          <w:lang w:val="en-GB"/>
        </w:rPr>
      </w:pPr>
      <w:r w:rsidRPr="007B3FBF">
        <w:rPr>
          <w:rFonts w:ascii="Times New Roman" w:hAnsi="Times New Roman" w:cs="Times New Roman"/>
          <w:sz w:val="24"/>
          <w:szCs w:val="24"/>
          <w:lang w:val="en-US"/>
        </w:rPr>
        <w:t xml:space="preserve">It is concluded that the </w:t>
      </w:r>
      <w:r>
        <w:rPr>
          <w:rFonts w:ascii="Times New Roman" w:hAnsi="Times New Roman" w:cs="Times New Roman"/>
          <w:color w:val="FF0000"/>
          <w:sz w:val="24"/>
          <w:szCs w:val="24"/>
          <w:lang w:val="en-US"/>
        </w:rPr>
        <w:t>bronchoconstriction</w:t>
      </w:r>
      <w:r w:rsidRPr="00795FB7">
        <w:rPr>
          <w:rFonts w:ascii="Times New Roman" w:hAnsi="Times New Roman" w:cs="Times New Roman"/>
          <w:color w:val="FF0000"/>
          <w:sz w:val="24"/>
          <w:szCs w:val="24"/>
          <w:lang w:val="en-US"/>
        </w:rPr>
        <w:t xml:space="preserve"> induced by </w:t>
      </w:r>
      <w:proofErr w:type="spellStart"/>
      <w:r>
        <w:rPr>
          <w:rFonts w:ascii="Times New Roman" w:hAnsi="Times New Roman" w:cs="Times New Roman"/>
          <w:color w:val="FF0000"/>
          <w:sz w:val="24"/>
          <w:szCs w:val="24"/>
          <w:lang w:val="en-US"/>
        </w:rPr>
        <w:t>e</w:t>
      </w:r>
      <w:r w:rsidRPr="00795FB7">
        <w:rPr>
          <w:rFonts w:ascii="Times New Roman" w:hAnsi="Times New Roman" w:cs="Times New Roman"/>
          <w:color w:val="FF0000"/>
          <w:sz w:val="24"/>
          <w:szCs w:val="24"/>
          <w:lang w:val="en-US"/>
        </w:rPr>
        <w:t>ucapnic</w:t>
      </w:r>
      <w:proofErr w:type="spellEnd"/>
      <w:r w:rsidRPr="00795FB7">
        <w:rPr>
          <w:rFonts w:ascii="Times New Roman" w:hAnsi="Times New Roman" w:cs="Times New Roman"/>
          <w:color w:val="FF0000"/>
          <w:sz w:val="24"/>
          <w:szCs w:val="24"/>
          <w:lang w:val="en-US"/>
        </w:rPr>
        <w:t xml:space="preserve"> voluntary hyperpnea</w:t>
      </w:r>
      <w:r w:rsidRPr="007B3FBF">
        <w:rPr>
          <w:rFonts w:ascii="Times New Roman" w:hAnsi="Times New Roman" w:cs="Times New Roman"/>
          <w:sz w:val="24"/>
          <w:szCs w:val="24"/>
          <w:lang w:val="en-US"/>
        </w:rPr>
        <w:t xml:space="preserve"> in asthmatic children and adolescents delayed the increase in the parasympatheti</w:t>
      </w:r>
      <w:r>
        <w:rPr>
          <w:rFonts w:ascii="Times New Roman" w:hAnsi="Times New Roman" w:cs="Times New Roman"/>
          <w:sz w:val="24"/>
          <w:szCs w:val="24"/>
          <w:lang w:val="en-US"/>
        </w:rPr>
        <w:t xml:space="preserve">c </w:t>
      </w:r>
      <w:r w:rsidRPr="00795FB7">
        <w:rPr>
          <w:rFonts w:ascii="Times New Roman" w:hAnsi="Times New Roman" w:cs="Times New Roman"/>
          <w:color w:val="FF0000"/>
          <w:sz w:val="24"/>
          <w:szCs w:val="24"/>
          <w:lang w:val="en-US"/>
        </w:rPr>
        <w:t>(25 minutes in subjects with bronchoconstriction and 5 minutes for those without</w:t>
      </w:r>
      <w:r>
        <w:rPr>
          <w:rFonts w:ascii="Times New Roman" w:hAnsi="Times New Roman" w:cs="Times New Roman"/>
          <w:color w:val="FF0000"/>
          <w:sz w:val="24"/>
          <w:szCs w:val="24"/>
          <w:lang w:val="en-US"/>
        </w:rPr>
        <w:t>, both when</w:t>
      </w:r>
      <w:r w:rsidRPr="00795FB7">
        <w:rPr>
          <w:rFonts w:ascii="Times New Roman" w:hAnsi="Times New Roman" w:cs="Times New Roman"/>
          <w:color w:val="FF0000"/>
          <w:sz w:val="24"/>
          <w:szCs w:val="24"/>
          <w:lang w:val="en-US"/>
        </w:rPr>
        <w:t xml:space="preserve"> compared to </w:t>
      </w:r>
      <w:r>
        <w:rPr>
          <w:rFonts w:ascii="Times New Roman" w:hAnsi="Times New Roman" w:cs="Times New Roman"/>
          <w:color w:val="FF0000"/>
          <w:sz w:val="24"/>
          <w:szCs w:val="24"/>
          <w:lang w:val="en-US"/>
        </w:rPr>
        <w:t>baseline</w:t>
      </w:r>
      <w:r w:rsidRPr="00795FB7">
        <w:rPr>
          <w:rFonts w:ascii="Times New Roman" w:hAnsi="Times New Roman" w:cs="Times New Roman"/>
          <w:color w:val="FF0000"/>
          <w:sz w:val="24"/>
          <w:szCs w:val="24"/>
          <w:lang w:val="en-US"/>
        </w:rPr>
        <w:t xml:space="preserve"> in the same group)</w:t>
      </w:r>
      <w:r w:rsidRPr="007B3FBF">
        <w:rPr>
          <w:rFonts w:ascii="Times New Roman" w:hAnsi="Times New Roman" w:cs="Times New Roman"/>
          <w:sz w:val="24"/>
          <w:szCs w:val="24"/>
          <w:lang w:val="en-US"/>
        </w:rPr>
        <w:t xml:space="preserve">, suggesting, in addition to </w:t>
      </w:r>
      <w:r>
        <w:rPr>
          <w:rFonts w:ascii="Times New Roman" w:hAnsi="Times New Roman" w:cs="Times New Roman"/>
          <w:sz w:val="24"/>
          <w:szCs w:val="24"/>
          <w:lang w:val="en-US"/>
        </w:rPr>
        <w:t>the bronchoconstriction</w:t>
      </w:r>
      <w:r w:rsidRPr="007B3FBF">
        <w:rPr>
          <w:rFonts w:ascii="Times New Roman" w:hAnsi="Times New Roman" w:cs="Times New Roman"/>
          <w:sz w:val="24"/>
          <w:szCs w:val="24"/>
          <w:lang w:val="en-US"/>
        </w:rPr>
        <w:t xml:space="preserve">, there is </w:t>
      </w:r>
      <w:r>
        <w:rPr>
          <w:rFonts w:ascii="Times New Roman" w:hAnsi="Times New Roman" w:cs="Times New Roman"/>
          <w:sz w:val="24"/>
          <w:szCs w:val="24"/>
          <w:lang w:val="en-US"/>
        </w:rPr>
        <w:t xml:space="preserve">an </w:t>
      </w:r>
      <w:r w:rsidRPr="007B3FBF">
        <w:rPr>
          <w:rFonts w:ascii="Times New Roman" w:hAnsi="Times New Roman" w:cs="Times New Roman"/>
          <w:sz w:val="24"/>
          <w:szCs w:val="24"/>
          <w:lang w:val="en-US"/>
        </w:rPr>
        <w:t xml:space="preserve">altered autonomic function reflected </w:t>
      </w:r>
      <w:r>
        <w:rPr>
          <w:rFonts w:ascii="Times New Roman" w:hAnsi="Times New Roman" w:cs="Times New Roman"/>
          <w:sz w:val="24"/>
          <w:szCs w:val="24"/>
          <w:lang w:val="en-US"/>
        </w:rPr>
        <w:t>by changes in</w:t>
      </w:r>
      <w:r w:rsidRPr="007B3FBF">
        <w:rPr>
          <w:rFonts w:ascii="Times New Roman" w:hAnsi="Times New Roman" w:cs="Times New Roman"/>
          <w:sz w:val="24"/>
          <w:szCs w:val="24"/>
          <w:lang w:val="en-US"/>
        </w:rPr>
        <w:t xml:space="preserve"> HRV. </w:t>
      </w:r>
      <w:r w:rsidR="004B0CD9" w:rsidRPr="00272CA2">
        <w:rPr>
          <w:rFonts w:ascii="Times New Roman" w:hAnsi="Times New Roman" w:cs="Times New Roman"/>
          <w:b/>
          <w:bCs/>
          <w:sz w:val="24"/>
          <w:szCs w:val="24"/>
          <w:lang w:val="en-GB"/>
        </w:rPr>
        <w:br w:type="page"/>
      </w:r>
    </w:p>
    <w:p w14:paraId="78D093A8" w14:textId="19A23738" w:rsidR="00590360" w:rsidRPr="00272CA2" w:rsidRDefault="00A63899" w:rsidP="006E790A">
      <w:pPr>
        <w:spacing w:line="480" w:lineRule="auto"/>
        <w:jc w:val="both"/>
        <w:rPr>
          <w:rFonts w:ascii="Times New Roman" w:eastAsia="Times New Roman" w:hAnsi="Times New Roman" w:cs="Times New Roman"/>
          <w:b/>
          <w:bCs/>
          <w:sz w:val="24"/>
          <w:szCs w:val="24"/>
          <w:lang w:val="en-GB" w:eastAsia="zh-CN"/>
        </w:rPr>
      </w:pPr>
      <w:r>
        <w:rPr>
          <w:rFonts w:ascii="Times New Roman" w:eastAsia="Times New Roman" w:hAnsi="Times New Roman" w:cs="Times New Roman"/>
          <w:b/>
          <w:bCs/>
          <w:sz w:val="24"/>
          <w:szCs w:val="24"/>
          <w:lang w:val="en-GB" w:eastAsia="zh-CN"/>
        </w:rPr>
        <w:lastRenderedPageBreak/>
        <w:t>6</w:t>
      </w:r>
      <w:r w:rsidR="000A4AB8" w:rsidRPr="00272CA2">
        <w:rPr>
          <w:rFonts w:ascii="Times New Roman" w:eastAsia="Times New Roman" w:hAnsi="Times New Roman" w:cs="Times New Roman"/>
          <w:b/>
          <w:bCs/>
          <w:sz w:val="24"/>
          <w:szCs w:val="24"/>
          <w:lang w:val="en-GB" w:eastAsia="zh-CN"/>
        </w:rPr>
        <w:t xml:space="preserve">.0 </w:t>
      </w:r>
      <w:r w:rsidR="00590360" w:rsidRPr="00272CA2">
        <w:rPr>
          <w:rFonts w:ascii="Times New Roman" w:eastAsia="Times New Roman" w:hAnsi="Times New Roman" w:cs="Times New Roman"/>
          <w:b/>
          <w:bCs/>
          <w:sz w:val="24"/>
          <w:szCs w:val="24"/>
          <w:lang w:val="en-GB" w:eastAsia="zh-CN"/>
        </w:rPr>
        <w:t xml:space="preserve">References </w:t>
      </w:r>
    </w:p>
    <w:p w14:paraId="01D31DA9" w14:textId="6F598321" w:rsidR="004E568E" w:rsidRPr="00272CA2" w:rsidRDefault="00590360"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eastAsia="Times New Roman" w:hAnsi="Times New Roman" w:cs="Times New Roman"/>
          <w:sz w:val="24"/>
          <w:szCs w:val="24"/>
          <w:lang w:val="en-GB" w:eastAsia="zh-CN"/>
        </w:rPr>
        <w:fldChar w:fldCharType="begin" w:fldLock="1"/>
      </w:r>
      <w:r w:rsidRPr="00272CA2">
        <w:rPr>
          <w:rFonts w:ascii="Times New Roman" w:eastAsia="Times New Roman" w:hAnsi="Times New Roman" w:cs="Times New Roman"/>
          <w:sz w:val="24"/>
          <w:szCs w:val="24"/>
          <w:lang w:val="en-GB" w:eastAsia="zh-CN"/>
        </w:rPr>
        <w:instrText xml:space="preserve">ADDIN Mendeley Bibliography CSL_BIBLIOGRAPHY </w:instrText>
      </w:r>
      <w:r w:rsidRPr="00272CA2">
        <w:rPr>
          <w:rFonts w:ascii="Times New Roman" w:eastAsia="Times New Roman" w:hAnsi="Times New Roman" w:cs="Times New Roman"/>
          <w:sz w:val="24"/>
          <w:szCs w:val="24"/>
          <w:lang w:val="en-GB" w:eastAsia="zh-CN"/>
        </w:rPr>
        <w:fldChar w:fldCharType="separate"/>
      </w:r>
      <w:r w:rsidR="004E568E" w:rsidRPr="00272CA2">
        <w:rPr>
          <w:rFonts w:ascii="Times New Roman" w:hAnsi="Times New Roman" w:cs="Times New Roman"/>
          <w:noProof/>
          <w:sz w:val="24"/>
          <w:szCs w:val="24"/>
          <w:lang w:val="en-GB"/>
        </w:rPr>
        <w:t xml:space="preserve">[1] </w:t>
      </w:r>
      <w:r w:rsidR="004E568E" w:rsidRPr="00272CA2">
        <w:rPr>
          <w:rFonts w:ascii="Times New Roman" w:hAnsi="Times New Roman" w:cs="Times New Roman"/>
          <w:noProof/>
          <w:sz w:val="24"/>
          <w:szCs w:val="24"/>
          <w:lang w:val="en-GB"/>
        </w:rPr>
        <w:tab/>
        <w:t>Bonini M, Palange P. Exercise-induced bronchoconstriction: new evidence in pathogenesis, diagnosis and treatment. Asthma Res Pr. 2015;1:1–6.</w:t>
      </w:r>
    </w:p>
    <w:p w14:paraId="1B258CBA" w14:textId="77777777" w:rsidR="004E568E"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hAnsi="Times New Roman" w:cs="Times New Roman"/>
          <w:noProof/>
          <w:sz w:val="24"/>
          <w:szCs w:val="24"/>
          <w:lang w:val="en-GB"/>
        </w:rPr>
        <w:t xml:space="preserve">[2] </w:t>
      </w:r>
      <w:r w:rsidRPr="00272CA2">
        <w:rPr>
          <w:rFonts w:ascii="Times New Roman" w:hAnsi="Times New Roman" w:cs="Times New Roman"/>
          <w:noProof/>
          <w:sz w:val="24"/>
          <w:szCs w:val="24"/>
          <w:lang w:val="en-GB"/>
        </w:rPr>
        <w:tab/>
        <w:t>Parsons JP, Hallstrand TS, Mastronarde JG, et al. An official American thoracic society clinical practice guideline: Exercise-induced bronchoconstriction. Am J Respir Crit Care Med. 2013;187:1016-1027 online supplement.</w:t>
      </w:r>
    </w:p>
    <w:p w14:paraId="7809AA63" w14:textId="77777777" w:rsidR="00117FF3" w:rsidRPr="00AE2A20" w:rsidRDefault="00117FF3"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AE2A20">
        <w:rPr>
          <w:rFonts w:ascii="TimesNewRomanPSMT" w:hAnsi="TimesNewRomanPSMT"/>
          <w:color w:val="000000"/>
          <w:sz w:val="24"/>
          <w:szCs w:val="24"/>
          <w:lang w:val="en-GB"/>
        </w:rPr>
        <w:t>* An update in exercise-induced bronchoconstriction</w:t>
      </w:r>
    </w:p>
    <w:p w14:paraId="0A94751F"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hAnsi="Times New Roman" w:cs="Times New Roman"/>
          <w:noProof/>
          <w:sz w:val="24"/>
          <w:szCs w:val="24"/>
          <w:lang w:val="en-GB"/>
        </w:rPr>
        <w:t xml:space="preserve">[3] </w:t>
      </w:r>
      <w:r w:rsidRPr="00272CA2">
        <w:rPr>
          <w:rFonts w:ascii="Times New Roman" w:hAnsi="Times New Roman" w:cs="Times New Roman"/>
          <w:noProof/>
          <w:sz w:val="24"/>
          <w:szCs w:val="24"/>
          <w:lang w:val="en-GB"/>
        </w:rPr>
        <w:tab/>
        <w:t>Aguiar K, Anzolin M, Zhang L. Global prevalence of exercise-induced bronchoconstriction in childhood : A meta-analysis. Pediatr Pulmonol. 2018;53:412–425.</w:t>
      </w:r>
    </w:p>
    <w:p w14:paraId="7C5DDD8E" w14:textId="77777777" w:rsidR="004E568E"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hAnsi="Times New Roman" w:cs="Times New Roman"/>
          <w:noProof/>
          <w:sz w:val="24"/>
          <w:szCs w:val="24"/>
          <w:lang w:val="en-GB"/>
        </w:rPr>
        <w:t xml:space="preserve">[4] </w:t>
      </w:r>
      <w:r w:rsidRPr="00272CA2">
        <w:rPr>
          <w:rFonts w:ascii="Times New Roman" w:hAnsi="Times New Roman" w:cs="Times New Roman"/>
          <w:noProof/>
          <w:sz w:val="24"/>
          <w:szCs w:val="24"/>
          <w:lang w:val="en-GB"/>
        </w:rPr>
        <w:tab/>
        <w:t>Weiler JM, Brannan JD, Randolph CC, et al. Exercise-induced bronchoconstriction update—2016. J Allergy Clin Immunol. 2016;138:1292-1295.e36.</w:t>
      </w:r>
    </w:p>
    <w:p w14:paraId="47E59805" w14:textId="77777777" w:rsidR="00EB684B" w:rsidRPr="00AE2A20" w:rsidRDefault="00EB684B"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AE2A20">
        <w:rPr>
          <w:rFonts w:ascii="TimesNewRomanPSMT" w:hAnsi="TimesNewRomanPSMT"/>
          <w:color w:val="000000"/>
          <w:sz w:val="24"/>
          <w:szCs w:val="24"/>
          <w:lang w:val="en-GB"/>
        </w:rPr>
        <w:t>* A</w:t>
      </w:r>
      <w:r>
        <w:rPr>
          <w:rFonts w:ascii="TimesNewRomanPSMT" w:hAnsi="TimesNewRomanPSMT"/>
          <w:color w:val="000000"/>
          <w:sz w:val="24"/>
          <w:szCs w:val="24"/>
          <w:lang w:val="en-GB"/>
        </w:rPr>
        <w:t xml:space="preserve"> new</w:t>
      </w:r>
      <w:r w:rsidRPr="00AE2A20">
        <w:rPr>
          <w:rFonts w:ascii="TimesNewRomanPSMT" w:hAnsi="TimesNewRomanPSMT"/>
          <w:color w:val="000000"/>
          <w:sz w:val="24"/>
          <w:szCs w:val="24"/>
          <w:lang w:val="en-GB"/>
        </w:rPr>
        <w:t xml:space="preserve"> update in exercise-induced bronchoconstriction</w:t>
      </w:r>
    </w:p>
    <w:p w14:paraId="380992BD"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hAnsi="Times New Roman" w:cs="Times New Roman"/>
          <w:noProof/>
          <w:sz w:val="24"/>
          <w:szCs w:val="24"/>
          <w:lang w:val="en-GB"/>
        </w:rPr>
        <w:t xml:space="preserve">[5] </w:t>
      </w:r>
      <w:r w:rsidRPr="00272CA2">
        <w:rPr>
          <w:rFonts w:ascii="Times New Roman" w:hAnsi="Times New Roman" w:cs="Times New Roman"/>
          <w:noProof/>
          <w:sz w:val="24"/>
          <w:szCs w:val="24"/>
          <w:lang w:val="en-GB"/>
        </w:rPr>
        <w:tab/>
        <w:t>Hallstrand TS, Leuppi JD, Joos G, et al. ERS technical standard on bronchial challenge testing: pathophysiology and methodology of indirect airway challenge testing. Eur Respir J. 2018;52:1801033.</w:t>
      </w:r>
    </w:p>
    <w:p w14:paraId="624F23C4" w14:textId="77777777" w:rsidR="004E568E" w:rsidRPr="00771E79"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72CA2">
        <w:rPr>
          <w:rFonts w:ascii="Times New Roman" w:hAnsi="Times New Roman" w:cs="Times New Roman"/>
          <w:noProof/>
          <w:sz w:val="24"/>
          <w:szCs w:val="24"/>
          <w:lang w:val="en-GB"/>
        </w:rPr>
        <w:t xml:space="preserve">[6] </w:t>
      </w:r>
      <w:r w:rsidRPr="00272CA2">
        <w:rPr>
          <w:rFonts w:ascii="Times New Roman" w:hAnsi="Times New Roman" w:cs="Times New Roman"/>
          <w:noProof/>
          <w:sz w:val="24"/>
          <w:szCs w:val="24"/>
          <w:lang w:val="en-GB"/>
        </w:rPr>
        <w:tab/>
        <w:t xml:space="preserve">Wanrooij VHM, Willeboordse M, Dompeling E, et al. Exercise training in children with asthma: a systematic review. </w:t>
      </w:r>
      <w:r w:rsidRPr="00771E79">
        <w:rPr>
          <w:rFonts w:ascii="Times New Roman" w:hAnsi="Times New Roman" w:cs="Times New Roman"/>
          <w:noProof/>
          <w:sz w:val="24"/>
          <w:szCs w:val="24"/>
        </w:rPr>
        <w:t>Br J Sport Med. 2014;48:1024–1031.</w:t>
      </w:r>
    </w:p>
    <w:p w14:paraId="111BFE82"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771E79">
        <w:rPr>
          <w:rFonts w:ascii="Times New Roman" w:hAnsi="Times New Roman" w:cs="Times New Roman"/>
          <w:noProof/>
          <w:sz w:val="24"/>
          <w:szCs w:val="24"/>
        </w:rPr>
        <w:t xml:space="preserve">[7] </w:t>
      </w:r>
      <w:r w:rsidRPr="00771E79">
        <w:rPr>
          <w:rFonts w:ascii="Times New Roman" w:hAnsi="Times New Roman" w:cs="Times New Roman"/>
          <w:noProof/>
          <w:sz w:val="24"/>
          <w:szCs w:val="24"/>
        </w:rPr>
        <w:tab/>
        <w:t xml:space="preserve">Dantas FMNA, Correia MAV, Silva AR, et al. </w:t>
      </w:r>
      <w:r w:rsidRPr="00272CA2">
        <w:rPr>
          <w:rFonts w:ascii="Times New Roman" w:hAnsi="Times New Roman" w:cs="Times New Roman"/>
          <w:noProof/>
          <w:sz w:val="24"/>
          <w:szCs w:val="24"/>
          <w:lang w:val="en-GB"/>
        </w:rPr>
        <w:t>Mothers impose physical activity restrictions on their asthmatic children and adolescents: An analytical cross-sectional study. BMC Public Health. 2014;14:1–7.</w:t>
      </w:r>
    </w:p>
    <w:p w14:paraId="79FF6EB4" w14:textId="77777777" w:rsidR="004E568E" w:rsidRPr="00771E79"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72CA2">
        <w:rPr>
          <w:rFonts w:ascii="Times New Roman" w:hAnsi="Times New Roman" w:cs="Times New Roman"/>
          <w:noProof/>
          <w:sz w:val="24"/>
          <w:szCs w:val="24"/>
          <w:lang w:val="en-GB"/>
        </w:rPr>
        <w:t xml:space="preserve">[8] </w:t>
      </w:r>
      <w:r w:rsidRPr="00272CA2">
        <w:rPr>
          <w:rFonts w:ascii="Times New Roman" w:hAnsi="Times New Roman" w:cs="Times New Roman"/>
          <w:noProof/>
          <w:sz w:val="24"/>
          <w:szCs w:val="24"/>
          <w:lang w:val="en-GB"/>
        </w:rPr>
        <w:tab/>
        <w:t xml:space="preserve">Tikkakoski AP, Tikkakoski A, Kivistö JE, et al. Association of air humidity with </w:t>
      </w:r>
      <w:r w:rsidRPr="00272CA2">
        <w:rPr>
          <w:rFonts w:ascii="Times New Roman" w:hAnsi="Times New Roman" w:cs="Times New Roman"/>
          <w:noProof/>
          <w:sz w:val="24"/>
          <w:szCs w:val="24"/>
          <w:lang w:val="en-GB"/>
        </w:rPr>
        <w:lastRenderedPageBreak/>
        <w:t xml:space="preserve">incidence of exercise‐induced bronchoconstriction in children. </w:t>
      </w:r>
      <w:r w:rsidRPr="00771E79">
        <w:rPr>
          <w:rFonts w:ascii="Times New Roman" w:hAnsi="Times New Roman" w:cs="Times New Roman"/>
          <w:noProof/>
          <w:sz w:val="24"/>
          <w:szCs w:val="24"/>
        </w:rPr>
        <w:t>Pediatr Pulmonol. 2019;54:1830–1836.</w:t>
      </w:r>
    </w:p>
    <w:p w14:paraId="5746F968"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771E79">
        <w:rPr>
          <w:rFonts w:ascii="Times New Roman" w:hAnsi="Times New Roman" w:cs="Times New Roman"/>
          <w:noProof/>
          <w:sz w:val="24"/>
          <w:szCs w:val="24"/>
        </w:rPr>
        <w:t xml:space="preserve">[9] </w:t>
      </w:r>
      <w:r w:rsidRPr="00771E79">
        <w:rPr>
          <w:rFonts w:ascii="Times New Roman" w:hAnsi="Times New Roman" w:cs="Times New Roman"/>
          <w:noProof/>
          <w:sz w:val="24"/>
          <w:szCs w:val="24"/>
        </w:rPr>
        <w:tab/>
        <w:t xml:space="preserve">Lin L-L, Huang S-J, Ou L-S, et al. </w:t>
      </w:r>
      <w:r w:rsidRPr="00272CA2">
        <w:rPr>
          <w:rFonts w:ascii="Times New Roman" w:hAnsi="Times New Roman" w:cs="Times New Roman"/>
          <w:noProof/>
          <w:sz w:val="24"/>
          <w:szCs w:val="24"/>
          <w:lang w:val="en-GB"/>
        </w:rPr>
        <w:t>Exercise-induced bronchoconstriction in children with asthma: An observational cohort study. J Microbiol Immunol Infect. 2019;52:471–479.</w:t>
      </w:r>
    </w:p>
    <w:p w14:paraId="58DAFB19" w14:textId="77777777" w:rsidR="004E568E" w:rsidRPr="00EB684B"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hAnsi="Times New Roman" w:cs="Times New Roman"/>
          <w:noProof/>
          <w:sz w:val="24"/>
          <w:szCs w:val="24"/>
          <w:lang w:val="en-GB"/>
        </w:rPr>
        <w:t xml:space="preserve">[10] </w:t>
      </w:r>
      <w:r w:rsidRPr="00272CA2">
        <w:rPr>
          <w:rFonts w:ascii="Times New Roman" w:hAnsi="Times New Roman" w:cs="Times New Roman"/>
          <w:noProof/>
          <w:sz w:val="24"/>
          <w:szCs w:val="24"/>
          <w:lang w:val="en-GB"/>
        </w:rPr>
        <w:tab/>
        <w:t xml:space="preserve">Crapo RO, Casaburi R, Coates AL, et al. American Thoracic Society guidelines for methacholine and exercise challenge testing -1999. Am J Respir Crit Care Med. </w:t>
      </w:r>
      <w:r w:rsidRPr="00EB684B">
        <w:rPr>
          <w:rFonts w:ascii="Times New Roman" w:hAnsi="Times New Roman" w:cs="Times New Roman"/>
          <w:noProof/>
          <w:sz w:val="24"/>
          <w:szCs w:val="24"/>
          <w:lang w:val="en-GB"/>
        </w:rPr>
        <w:t>2000;161:309–329.</w:t>
      </w:r>
    </w:p>
    <w:p w14:paraId="326DBF08" w14:textId="77777777" w:rsidR="00EB684B" w:rsidRPr="00EB684B" w:rsidRDefault="00EB684B"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EB684B">
        <w:rPr>
          <w:rFonts w:ascii="Times New Roman" w:hAnsi="Times New Roman" w:cs="Times New Roman"/>
          <w:noProof/>
          <w:sz w:val="24"/>
          <w:szCs w:val="24"/>
          <w:lang w:val="en-GB"/>
        </w:rPr>
        <w:t>* The first American Thoracic Society guidelines for methacholine and exercise challenge testing</w:t>
      </w:r>
    </w:p>
    <w:p w14:paraId="63DFD2A2" w14:textId="77777777" w:rsidR="004E568E" w:rsidRPr="00771E79"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72CA2">
        <w:rPr>
          <w:rFonts w:ascii="Times New Roman" w:hAnsi="Times New Roman" w:cs="Times New Roman"/>
          <w:noProof/>
          <w:sz w:val="24"/>
          <w:szCs w:val="24"/>
          <w:lang w:val="en-GB"/>
        </w:rPr>
        <w:t xml:space="preserve">[11] </w:t>
      </w:r>
      <w:r w:rsidRPr="00272CA2">
        <w:rPr>
          <w:rFonts w:ascii="Times New Roman" w:hAnsi="Times New Roman" w:cs="Times New Roman"/>
          <w:noProof/>
          <w:sz w:val="24"/>
          <w:szCs w:val="24"/>
          <w:lang w:val="en-GB"/>
        </w:rPr>
        <w:tab/>
        <w:t xml:space="preserve">Roca J, Whipp B, Augusti A, et al. Clinical exercise testing with reference to lung diseases: indications, standardization and interpretation strategies. ERS Task Force on Standardization of Clinical Exercise Testing. European Respiratory Society. </w:t>
      </w:r>
      <w:r w:rsidRPr="00771E79">
        <w:rPr>
          <w:rFonts w:ascii="Times New Roman" w:hAnsi="Times New Roman" w:cs="Times New Roman"/>
          <w:noProof/>
          <w:sz w:val="24"/>
          <w:szCs w:val="24"/>
        </w:rPr>
        <w:t>Eur Respir J. 1997;10:2662–2689.</w:t>
      </w:r>
    </w:p>
    <w:p w14:paraId="1CA087EA" w14:textId="77777777" w:rsidR="004E568E" w:rsidRPr="00771E79"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771E79">
        <w:rPr>
          <w:rFonts w:ascii="Times New Roman" w:hAnsi="Times New Roman" w:cs="Times New Roman"/>
          <w:noProof/>
          <w:sz w:val="24"/>
          <w:szCs w:val="24"/>
        </w:rPr>
        <w:t xml:space="preserve">[12] </w:t>
      </w:r>
      <w:r w:rsidRPr="00771E79">
        <w:rPr>
          <w:rFonts w:ascii="Times New Roman" w:hAnsi="Times New Roman" w:cs="Times New Roman"/>
          <w:noProof/>
          <w:sz w:val="24"/>
          <w:szCs w:val="24"/>
        </w:rPr>
        <w:tab/>
        <w:t xml:space="preserve">Rodrigues Filho EA, Rizzo JÂ, Gonçalves AV, et al. </w:t>
      </w:r>
      <w:r w:rsidRPr="00272CA2">
        <w:rPr>
          <w:rFonts w:ascii="Times New Roman" w:hAnsi="Times New Roman" w:cs="Times New Roman"/>
          <w:noProof/>
          <w:sz w:val="24"/>
          <w:szCs w:val="24"/>
          <w:lang w:val="en-GB"/>
        </w:rPr>
        <w:t xml:space="preserve">Exercise-induced bronchospasm in children and adolescents with allergic rhinitis by treadmill and hyperventilation challenges. </w:t>
      </w:r>
      <w:r w:rsidRPr="00771E79">
        <w:rPr>
          <w:rFonts w:ascii="Times New Roman" w:hAnsi="Times New Roman" w:cs="Times New Roman"/>
          <w:noProof/>
          <w:sz w:val="24"/>
          <w:szCs w:val="24"/>
        </w:rPr>
        <w:t>Respir Med. 2018;138:102–106.</w:t>
      </w:r>
    </w:p>
    <w:p w14:paraId="558AE789" w14:textId="77777777" w:rsidR="004E568E" w:rsidRPr="00771E79"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771E79">
        <w:rPr>
          <w:rFonts w:ascii="Times New Roman" w:hAnsi="Times New Roman" w:cs="Times New Roman"/>
          <w:noProof/>
          <w:sz w:val="24"/>
          <w:szCs w:val="24"/>
        </w:rPr>
        <w:t xml:space="preserve">[13] </w:t>
      </w:r>
      <w:r w:rsidRPr="00771E79">
        <w:rPr>
          <w:rFonts w:ascii="Times New Roman" w:hAnsi="Times New Roman" w:cs="Times New Roman"/>
          <w:noProof/>
          <w:sz w:val="24"/>
          <w:szCs w:val="24"/>
        </w:rPr>
        <w:tab/>
        <w:t xml:space="preserve">Rizzo JÂ, Rodrigues Filho E de A, Gonçalves AV, et al. </w:t>
      </w:r>
      <w:r w:rsidRPr="00272CA2">
        <w:rPr>
          <w:rFonts w:ascii="Times New Roman" w:hAnsi="Times New Roman" w:cs="Times New Roman"/>
          <w:noProof/>
          <w:sz w:val="24"/>
          <w:szCs w:val="24"/>
          <w:lang w:val="en-GB"/>
        </w:rPr>
        <w:t xml:space="preserve">Reproducibility of eucapnic voluntary hyperpnoea for exercise‐induced bronchoconstriction diagnosis in asthmatic children and adolescents. </w:t>
      </w:r>
      <w:r w:rsidRPr="00771E79">
        <w:rPr>
          <w:rFonts w:ascii="Times New Roman" w:hAnsi="Times New Roman" w:cs="Times New Roman"/>
          <w:noProof/>
          <w:sz w:val="24"/>
          <w:szCs w:val="24"/>
        </w:rPr>
        <w:t>Pediatr Allergy Immunol. 2021;32:1700–1708.</w:t>
      </w:r>
    </w:p>
    <w:p w14:paraId="4CE15034"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771E79">
        <w:rPr>
          <w:rFonts w:ascii="Times New Roman" w:hAnsi="Times New Roman" w:cs="Times New Roman"/>
          <w:noProof/>
          <w:sz w:val="24"/>
          <w:szCs w:val="24"/>
        </w:rPr>
        <w:t xml:space="preserve">[14] </w:t>
      </w:r>
      <w:r w:rsidRPr="00771E79">
        <w:rPr>
          <w:rFonts w:ascii="Times New Roman" w:hAnsi="Times New Roman" w:cs="Times New Roman"/>
          <w:noProof/>
          <w:sz w:val="24"/>
          <w:szCs w:val="24"/>
        </w:rPr>
        <w:tab/>
        <w:t xml:space="preserve">Rizzo JÂ, de Barros Albuquerque LCB, Medeiros D, et al. </w:t>
      </w:r>
      <w:r w:rsidRPr="00272CA2">
        <w:rPr>
          <w:rFonts w:ascii="Times New Roman" w:hAnsi="Times New Roman" w:cs="Times New Roman"/>
          <w:noProof/>
          <w:sz w:val="24"/>
          <w:szCs w:val="24"/>
          <w:lang w:val="en-GB"/>
        </w:rPr>
        <w:t>Ventilation Rates Achieved in Eucapnic Voluntary Hyperpnea Challenge and Exercise-Induced Bronchoconstriction Diagnosis in Young Patients with Asthma. Lung. 2022;200:229–236.</w:t>
      </w:r>
    </w:p>
    <w:p w14:paraId="7ACEC822" w14:textId="77777777" w:rsidR="004E568E" w:rsidRPr="00771E79"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72CA2">
        <w:rPr>
          <w:rFonts w:ascii="Times New Roman" w:hAnsi="Times New Roman" w:cs="Times New Roman"/>
          <w:noProof/>
          <w:sz w:val="24"/>
          <w:szCs w:val="24"/>
          <w:lang w:val="en-GB"/>
        </w:rPr>
        <w:lastRenderedPageBreak/>
        <w:t xml:space="preserve">[15] </w:t>
      </w:r>
      <w:r w:rsidRPr="00272CA2">
        <w:rPr>
          <w:rFonts w:ascii="Times New Roman" w:hAnsi="Times New Roman" w:cs="Times New Roman"/>
          <w:noProof/>
          <w:sz w:val="24"/>
          <w:szCs w:val="24"/>
          <w:lang w:val="en-GB"/>
        </w:rPr>
        <w:tab/>
        <w:t xml:space="preserve">Pumprla J, Howorka K, Groves D, et al. Functional assessment of heart rate variability: physiological basis and practical applications. </w:t>
      </w:r>
      <w:r w:rsidRPr="00771E79">
        <w:rPr>
          <w:rFonts w:ascii="Times New Roman" w:hAnsi="Times New Roman" w:cs="Times New Roman"/>
          <w:noProof/>
          <w:sz w:val="24"/>
          <w:szCs w:val="24"/>
        </w:rPr>
        <w:t>Int J Cardiol. 2002;84:1–14.</w:t>
      </w:r>
    </w:p>
    <w:p w14:paraId="69E0BA1C" w14:textId="77777777" w:rsidR="004E568E" w:rsidRPr="00C66B8B"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771E79">
        <w:rPr>
          <w:rFonts w:ascii="Times New Roman" w:hAnsi="Times New Roman" w:cs="Times New Roman"/>
          <w:noProof/>
          <w:sz w:val="24"/>
          <w:szCs w:val="24"/>
        </w:rPr>
        <w:t xml:space="preserve">[16] </w:t>
      </w:r>
      <w:r w:rsidRPr="00771E79">
        <w:rPr>
          <w:rFonts w:ascii="Times New Roman" w:hAnsi="Times New Roman" w:cs="Times New Roman"/>
          <w:noProof/>
          <w:sz w:val="24"/>
          <w:szCs w:val="24"/>
        </w:rPr>
        <w:tab/>
        <w:t xml:space="preserve">Fujii H, Fukutomi O, Inoue R, et al. </w:t>
      </w:r>
      <w:r w:rsidRPr="00272CA2">
        <w:rPr>
          <w:rFonts w:ascii="Times New Roman" w:hAnsi="Times New Roman" w:cs="Times New Roman"/>
          <w:noProof/>
          <w:sz w:val="24"/>
          <w:szCs w:val="24"/>
          <w:lang w:val="en-GB"/>
        </w:rPr>
        <w:t xml:space="preserve">Autonomic regulation after exercise evidenced by spectral analysis of heart rate variability in asthmatic children. </w:t>
      </w:r>
      <w:r w:rsidRPr="00C66B8B">
        <w:rPr>
          <w:rFonts w:ascii="Times New Roman" w:hAnsi="Times New Roman" w:cs="Times New Roman"/>
          <w:noProof/>
          <w:sz w:val="24"/>
          <w:szCs w:val="24"/>
          <w:lang w:val="en-GB"/>
        </w:rPr>
        <w:t>Ann Allergy Asthma Immunol. 2000;85:233–237.</w:t>
      </w:r>
    </w:p>
    <w:p w14:paraId="0F7F2B78" w14:textId="77777777" w:rsidR="00EB684B" w:rsidRPr="00AE2A20" w:rsidRDefault="00EB684B"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AE2A20">
        <w:rPr>
          <w:rFonts w:ascii="TimesNewRomanPSMT" w:hAnsi="TimesNewRomanPSMT"/>
          <w:color w:val="000000"/>
          <w:sz w:val="24"/>
          <w:szCs w:val="24"/>
          <w:lang w:val="en-GB"/>
        </w:rPr>
        <w:t>** Despite having been conducted more than twenty years, this study was the only one found</w:t>
      </w:r>
      <w:r>
        <w:rPr>
          <w:rFonts w:ascii="TimesNewRomanPSMT" w:hAnsi="TimesNewRomanPSMT"/>
          <w:color w:val="000000"/>
          <w:sz w:val="24"/>
          <w:szCs w:val="24"/>
          <w:lang w:val="en-GB"/>
        </w:rPr>
        <w:t xml:space="preserve"> </w:t>
      </w:r>
      <w:r w:rsidRPr="00AE2A20">
        <w:rPr>
          <w:rFonts w:ascii="TimesNewRomanPSMT" w:hAnsi="TimesNewRomanPSMT"/>
          <w:color w:val="000000"/>
          <w:sz w:val="24"/>
          <w:szCs w:val="24"/>
          <w:lang w:val="en-GB"/>
        </w:rPr>
        <w:t>that evaluated lung function and HRV before and at intervals of 0, 5, 10, 15 and</w:t>
      </w:r>
      <w:r>
        <w:rPr>
          <w:rFonts w:ascii="TimesNewRomanPSMT" w:hAnsi="TimesNewRomanPSMT"/>
          <w:color w:val="000000"/>
          <w:sz w:val="24"/>
          <w:szCs w:val="24"/>
          <w:lang w:val="en-GB"/>
        </w:rPr>
        <w:t xml:space="preserve"> </w:t>
      </w:r>
      <w:r w:rsidRPr="00AE2A20">
        <w:rPr>
          <w:rFonts w:ascii="TimesNewRomanPSMT" w:hAnsi="TimesNewRomanPSMT"/>
          <w:color w:val="000000"/>
          <w:sz w:val="24"/>
          <w:szCs w:val="24"/>
          <w:lang w:val="en-GB"/>
        </w:rPr>
        <w:t>30minutes after</w:t>
      </w:r>
      <w:r>
        <w:rPr>
          <w:rFonts w:ascii="TimesNewRomanPSMT" w:hAnsi="TimesNewRomanPSMT"/>
          <w:color w:val="000000"/>
          <w:lang w:val="en-GB"/>
        </w:rPr>
        <w:t xml:space="preserve"> </w:t>
      </w:r>
      <w:r w:rsidRPr="00AE2A20">
        <w:rPr>
          <w:rFonts w:ascii="TimesNewRomanPSMT" w:hAnsi="TimesNewRomanPSMT"/>
          <w:color w:val="000000"/>
          <w:sz w:val="24"/>
          <w:szCs w:val="24"/>
          <w:lang w:val="en-GB"/>
        </w:rPr>
        <w:t>the treadmill challenge in youths</w:t>
      </w:r>
    </w:p>
    <w:p w14:paraId="6D50A474" w14:textId="77777777" w:rsidR="004E568E" w:rsidRPr="00771E79"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771E79">
        <w:rPr>
          <w:rFonts w:ascii="Times New Roman" w:hAnsi="Times New Roman" w:cs="Times New Roman"/>
          <w:noProof/>
          <w:sz w:val="24"/>
          <w:szCs w:val="24"/>
        </w:rPr>
        <w:t xml:space="preserve">[17] </w:t>
      </w:r>
      <w:r w:rsidRPr="00771E79">
        <w:rPr>
          <w:rFonts w:ascii="Times New Roman" w:hAnsi="Times New Roman" w:cs="Times New Roman"/>
          <w:noProof/>
          <w:sz w:val="24"/>
          <w:szCs w:val="24"/>
        </w:rPr>
        <w:tab/>
        <w:t xml:space="preserve">Garcia-Araújo AS, Pires Di Lorenzo VA, Labadessa IG, et al. </w:t>
      </w:r>
      <w:r w:rsidRPr="00272CA2">
        <w:rPr>
          <w:rFonts w:ascii="Times New Roman" w:hAnsi="Times New Roman" w:cs="Times New Roman"/>
          <w:noProof/>
          <w:sz w:val="24"/>
          <w:szCs w:val="24"/>
          <w:lang w:val="en-GB"/>
        </w:rPr>
        <w:t xml:space="preserve">Increased sympathetic modulation and decreased response of the heart rate variability in controlled asthma. </w:t>
      </w:r>
      <w:r w:rsidRPr="00771E79">
        <w:rPr>
          <w:rFonts w:ascii="Times New Roman" w:hAnsi="Times New Roman" w:cs="Times New Roman"/>
          <w:noProof/>
          <w:sz w:val="24"/>
          <w:szCs w:val="24"/>
        </w:rPr>
        <w:t>J Asthma. 2015;52:246–253.</w:t>
      </w:r>
    </w:p>
    <w:p w14:paraId="49C1DFA4" w14:textId="77777777" w:rsidR="004E568E" w:rsidRPr="00771E79"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771E79">
        <w:rPr>
          <w:rFonts w:ascii="Times New Roman" w:hAnsi="Times New Roman" w:cs="Times New Roman"/>
          <w:noProof/>
          <w:sz w:val="24"/>
          <w:szCs w:val="24"/>
        </w:rPr>
        <w:t xml:space="preserve">[18] </w:t>
      </w:r>
      <w:r w:rsidRPr="00771E79">
        <w:rPr>
          <w:rFonts w:ascii="Times New Roman" w:hAnsi="Times New Roman" w:cs="Times New Roman"/>
          <w:noProof/>
          <w:sz w:val="24"/>
          <w:szCs w:val="24"/>
        </w:rPr>
        <w:tab/>
        <w:t xml:space="preserve">Vanderlei LCM, Pastre CM, Hoshi RA, et al. </w:t>
      </w:r>
      <w:r w:rsidRPr="00272CA2">
        <w:rPr>
          <w:rFonts w:ascii="Times New Roman" w:hAnsi="Times New Roman" w:cs="Times New Roman"/>
          <w:noProof/>
          <w:sz w:val="24"/>
          <w:szCs w:val="24"/>
          <w:lang w:val="en-GB"/>
        </w:rPr>
        <w:t xml:space="preserve">Basic notions of heart rate variability and its clinical applicability. </w:t>
      </w:r>
      <w:r w:rsidRPr="00771E79">
        <w:rPr>
          <w:rFonts w:ascii="Times New Roman" w:hAnsi="Times New Roman" w:cs="Times New Roman"/>
          <w:noProof/>
          <w:sz w:val="24"/>
          <w:szCs w:val="24"/>
        </w:rPr>
        <w:t>Rev Bras Cir Cardiovasc. 2009;24:205–217.</w:t>
      </w:r>
    </w:p>
    <w:p w14:paraId="2DAD66D4"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771E79">
        <w:rPr>
          <w:rFonts w:ascii="Times New Roman" w:hAnsi="Times New Roman" w:cs="Times New Roman"/>
          <w:noProof/>
          <w:sz w:val="24"/>
          <w:szCs w:val="24"/>
        </w:rPr>
        <w:t xml:space="preserve">[19] </w:t>
      </w:r>
      <w:r w:rsidRPr="00771E79">
        <w:rPr>
          <w:rFonts w:ascii="Times New Roman" w:hAnsi="Times New Roman" w:cs="Times New Roman"/>
          <w:noProof/>
          <w:sz w:val="24"/>
          <w:szCs w:val="24"/>
        </w:rPr>
        <w:tab/>
        <w:t xml:space="preserve">Catai AM, Pastre CM, Godoy MF de, et al. </w:t>
      </w:r>
      <w:r w:rsidRPr="00272CA2">
        <w:rPr>
          <w:rFonts w:ascii="Times New Roman" w:hAnsi="Times New Roman" w:cs="Times New Roman"/>
          <w:noProof/>
          <w:sz w:val="24"/>
          <w:szCs w:val="24"/>
          <w:lang w:val="en-GB"/>
        </w:rPr>
        <w:t>Heart rate variability: are you using it properly? Standardisation checklist of procedures. Braz J Phys Ther. 2020;24:91–102.</w:t>
      </w:r>
    </w:p>
    <w:p w14:paraId="704E9B18"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hAnsi="Times New Roman" w:cs="Times New Roman"/>
          <w:noProof/>
          <w:sz w:val="24"/>
          <w:szCs w:val="24"/>
          <w:lang w:val="en-GB"/>
        </w:rPr>
        <w:t xml:space="preserve">[20] </w:t>
      </w:r>
      <w:r w:rsidRPr="00272CA2">
        <w:rPr>
          <w:rFonts w:ascii="Times New Roman" w:hAnsi="Times New Roman" w:cs="Times New Roman"/>
          <w:noProof/>
          <w:sz w:val="24"/>
          <w:szCs w:val="24"/>
          <w:lang w:val="en-GB"/>
        </w:rPr>
        <w:tab/>
        <w:t>Jin G-S, Li X-L, Jin Y-Z, et al. Role of peripheral vestibular receptors in the control of blood pressure following hypotension. Korean J Physiol Pharmacol. 2018;22:363.</w:t>
      </w:r>
    </w:p>
    <w:p w14:paraId="12A0DDE2" w14:textId="77777777" w:rsidR="004E568E" w:rsidRPr="00771E79"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272CA2">
        <w:rPr>
          <w:rFonts w:ascii="Times New Roman" w:hAnsi="Times New Roman" w:cs="Times New Roman"/>
          <w:noProof/>
          <w:sz w:val="24"/>
          <w:szCs w:val="24"/>
          <w:lang w:val="en-GB"/>
        </w:rPr>
        <w:t xml:space="preserve">[21] </w:t>
      </w:r>
      <w:r w:rsidRPr="00272CA2">
        <w:rPr>
          <w:rFonts w:ascii="Times New Roman" w:hAnsi="Times New Roman" w:cs="Times New Roman"/>
          <w:noProof/>
          <w:sz w:val="24"/>
          <w:szCs w:val="24"/>
          <w:lang w:val="en-GB"/>
        </w:rPr>
        <w:tab/>
        <w:t xml:space="preserve">Frontoni S, Bracaglia D, Gigli F. Relationship between autonomic dysfunction, insulin resistance and hypertension, in diabetes. </w:t>
      </w:r>
      <w:r w:rsidRPr="00771E79">
        <w:rPr>
          <w:rFonts w:ascii="Times New Roman" w:hAnsi="Times New Roman" w:cs="Times New Roman"/>
          <w:noProof/>
          <w:sz w:val="24"/>
          <w:szCs w:val="24"/>
        </w:rPr>
        <w:t>Nutr Metab Cardiovasc Dis. 2005;15:441–449.</w:t>
      </w:r>
    </w:p>
    <w:p w14:paraId="406CEBD0" w14:textId="06793629"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771E79">
        <w:rPr>
          <w:rFonts w:ascii="Times New Roman" w:hAnsi="Times New Roman" w:cs="Times New Roman"/>
          <w:noProof/>
          <w:sz w:val="24"/>
          <w:szCs w:val="24"/>
        </w:rPr>
        <w:t xml:space="preserve">[22] </w:t>
      </w:r>
      <w:r w:rsidRPr="00771E79">
        <w:rPr>
          <w:rFonts w:ascii="Times New Roman" w:hAnsi="Times New Roman" w:cs="Times New Roman"/>
          <w:noProof/>
          <w:sz w:val="24"/>
          <w:szCs w:val="24"/>
        </w:rPr>
        <w:tab/>
        <w:t xml:space="preserve">Schiwe D, Vendrusculo FM, Becker NA, et al. </w:t>
      </w:r>
      <w:r w:rsidRPr="00272CA2">
        <w:rPr>
          <w:rFonts w:ascii="Times New Roman" w:hAnsi="Times New Roman" w:cs="Times New Roman"/>
          <w:noProof/>
          <w:sz w:val="24"/>
          <w:szCs w:val="24"/>
          <w:lang w:val="en-GB"/>
        </w:rPr>
        <w:t xml:space="preserve">Impact of asthma on heart rate variability in children and adolescents: Systematic review and meta‐analysis. Pediatr Pulmonol. 2023;58:1310–1321. </w:t>
      </w:r>
    </w:p>
    <w:p w14:paraId="2D9F53B2"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hAnsi="Times New Roman" w:cs="Times New Roman"/>
          <w:noProof/>
          <w:sz w:val="24"/>
          <w:szCs w:val="24"/>
          <w:lang w:val="en-GB"/>
        </w:rPr>
        <w:t xml:space="preserve">[23] </w:t>
      </w:r>
      <w:r w:rsidRPr="00272CA2">
        <w:rPr>
          <w:rFonts w:ascii="Times New Roman" w:hAnsi="Times New Roman" w:cs="Times New Roman"/>
          <w:noProof/>
          <w:sz w:val="24"/>
          <w:szCs w:val="24"/>
          <w:lang w:val="en-GB"/>
        </w:rPr>
        <w:tab/>
        <w:t xml:space="preserve">Lewis MJ, Short AL, Lewis KE. Autonomic nervous system control of the </w:t>
      </w:r>
      <w:r w:rsidRPr="00272CA2">
        <w:rPr>
          <w:rFonts w:ascii="Times New Roman" w:hAnsi="Times New Roman" w:cs="Times New Roman"/>
          <w:noProof/>
          <w:sz w:val="24"/>
          <w:szCs w:val="24"/>
          <w:lang w:val="en-GB"/>
        </w:rPr>
        <w:lastRenderedPageBreak/>
        <w:t>cardiovascular and respiratory systems in asthma. Respir Med Med. 2006;100:1688–1705.</w:t>
      </w:r>
    </w:p>
    <w:p w14:paraId="545A91EE"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hAnsi="Times New Roman" w:cs="Times New Roman"/>
          <w:noProof/>
          <w:sz w:val="24"/>
          <w:szCs w:val="24"/>
          <w:lang w:val="en-GB"/>
        </w:rPr>
        <w:t xml:space="preserve">[24] </w:t>
      </w:r>
      <w:r w:rsidRPr="00272CA2">
        <w:rPr>
          <w:rFonts w:ascii="Times New Roman" w:hAnsi="Times New Roman" w:cs="Times New Roman"/>
          <w:noProof/>
          <w:sz w:val="24"/>
          <w:szCs w:val="24"/>
          <w:lang w:val="en-GB"/>
        </w:rPr>
        <w:tab/>
        <w:t>Ahmadian M, Dabidi Roshan V, Rezvan K, et al. Impact of exercise in high-humidity on heart rate variability and salivary oxidative stress in obese and lightweight asthmatic children. J Sport Med Phys Fit. 2020;60.</w:t>
      </w:r>
    </w:p>
    <w:p w14:paraId="319D2F21"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hAnsi="Times New Roman" w:cs="Times New Roman"/>
          <w:noProof/>
          <w:sz w:val="24"/>
          <w:szCs w:val="24"/>
          <w:lang w:val="en-GB"/>
        </w:rPr>
        <w:t xml:space="preserve">[25] </w:t>
      </w:r>
      <w:r w:rsidRPr="00272CA2">
        <w:rPr>
          <w:rFonts w:ascii="Times New Roman" w:hAnsi="Times New Roman" w:cs="Times New Roman"/>
          <w:noProof/>
          <w:sz w:val="24"/>
          <w:szCs w:val="24"/>
          <w:lang w:val="en-GB"/>
        </w:rPr>
        <w:tab/>
        <w:t>Rezvan K, Dabidi Roshan V, Mahmudi SA. Short-term heart rate variability in asthmatic obese children: effect of exhaustive exercise and different humidity conditions. J Sport Med Phys Fit. 2015;55:1390–1396.</w:t>
      </w:r>
    </w:p>
    <w:p w14:paraId="7625CC64" w14:textId="77777777" w:rsidR="004E568E" w:rsidRPr="00EB684B"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EB684B">
        <w:rPr>
          <w:rFonts w:ascii="Times New Roman" w:hAnsi="Times New Roman" w:cs="Times New Roman"/>
          <w:noProof/>
          <w:sz w:val="24"/>
          <w:szCs w:val="24"/>
          <w:lang w:val="en-GB"/>
        </w:rPr>
        <w:t xml:space="preserve">[26] </w:t>
      </w:r>
      <w:r w:rsidRPr="00EB684B">
        <w:rPr>
          <w:rFonts w:ascii="Times New Roman" w:hAnsi="Times New Roman" w:cs="Times New Roman"/>
          <w:noProof/>
          <w:sz w:val="24"/>
          <w:szCs w:val="24"/>
          <w:lang w:val="en-GB"/>
        </w:rPr>
        <w:tab/>
        <w:t xml:space="preserve">Silva ÉP, Soares BA, Reimberg MM, et al. Heart rate recovery in asthmatic children and adolescents after clinical field test. </w:t>
      </w:r>
      <w:r w:rsidRPr="00EB684B">
        <w:rPr>
          <w:rFonts w:ascii="Times New Roman" w:hAnsi="Times New Roman" w:cs="Times New Roman"/>
          <w:noProof/>
          <w:sz w:val="24"/>
          <w:szCs w:val="24"/>
        </w:rPr>
        <w:t>BMC Pulm Med. 2021;21:61.</w:t>
      </w:r>
    </w:p>
    <w:p w14:paraId="231F1C81" w14:textId="77777777" w:rsidR="004E568E" w:rsidRPr="00EB684B"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EB684B">
        <w:rPr>
          <w:rFonts w:ascii="Times New Roman" w:hAnsi="Times New Roman" w:cs="Times New Roman"/>
          <w:noProof/>
          <w:sz w:val="24"/>
          <w:szCs w:val="24"/>
        </w:rPr>
        <w:t xml:space="preserve">[27] </w:t>
      </w:r>
      <w:r w:rsidRPr="00EB684B">
        <w:rPr>
          <w:rFonts w:ascii="Times New Roman" w:hAnsi="Times New Roman" w:cs="Times New Roman"/>
          <w:noProof/>
          <w:sz w:val="24"/>
          <w:szCs w:val="24"/>
        </w:rPr>
        <w:tab/>
        <w:t xml:space="preserve">Gomes ÉLFD, Sampaio LMM, Costa IP, et al. </w:t>
      </w:r>
      <w:r w:rsidRPr="00EB684B">
        <w:rPr>
          <w:rFonts w:ascii="Times New Roman" w:hAnsi="Times New Roman" w:cs="Times New Roman"/>
          <w:noProof/>
          <w:sz w:val="24"/>
          <w:szCs w:val="24"/>
          <w:lang w:val="en-GB"/>
        </w:rPr>
        <w:t xml:space="preserve">Analysis of Autonomic Modulation During Maximal and Submaximal Work Rate and Functional Capacity in Asthmatic Children. </w:t>
      </w:r>
      <w:r w:rsidRPr="00EB684B">
        <w:rPr>
          <w:rFonts w:ascii="Times New Roman" w:hAnsi="Times New Roman" w:cs="Times New Roman"/>
          <w:noProof/>
          <w:sz w:val="24"/>
          <w:szCs w:val="24"/>
        </w:rPr>
        <w:t>J Asthma. 2013;50:613–618.</w:t>
      </w:r>
    </w:p>
    <w:p w14:paraId="7B954438"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771E79">
        <w:rPr>
          <w:rFonts w:ascii="Times New Roman" w:hAnsi="Times New Roman" w:cs="Times New Roman"/>
          <w:noProof/>
          <w:sz w:val="24"/>
          <w:szCs w:val="24"/>
        </w:rPr>
        <w:t xml:space="preserve">[28] </w:t>
      </w:r>
      <w:r w:rsidRPr="00771E79">
        <w:rPr>
          <w:rFonts w:ascii="Times New Roman" w:hAnsi="Times New Roman" w:cs="Times New Roman"/>
          <w:noProof/>
          <w:sz w:val="24"/>
          <w:szCs w:val="24"/>
        </w:rPr>
        <w:tab/>
        <w:t xml:space="preserve">Cassol VE, Trevisan ME, Moraes EZC de, et al. </w:t>
      </w:r>
      <w:r w:rsidRPr="00272CA2">
        <w:rPr>
          <w:rFonts w:ascii="Times New Roman" w:hAnsi="Times New Roman" w:cs="Times New Roman"/>
          <w:noProof/>
          <w:sz w:val="24"/>
          <w:szCs w:val="24"/>
          <w:lang w:val="en-GB"/>
        </w:rPr>
        <w:t>Exercise-induced bronchospasm in children and adolescents with a diagnosis of asthma. J bras pneumol. 2004;30:102–108.</w:t>
      </w:r>
    </w:p>
    <w:p w14:paraId="286723DD"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hAnsi="Times New Roman" w:cs="Times New Roman"/>
          <w:noProof/>
          <w:sz w:val="24"/>
          <w:szCs w:val="24"/>
          <w:lang w:val="en-GB"/>
        </w:rPr>
        <w:t xml:space="preserve">[29] </w:t>
      </w:r>
      <w:r w:rsidRPr="00272CA2">
        <w:rPr>
          <w:rFonts w:ascii="Times New Roman" w:hAnsi="Times New Roman" w:cs="Times New Roman"/>
          <w:noProof/>
          <w:sz w:val="24"/>
          <w:szCs w:val="24"/>
          <w:lang w:val="en-GB"/>
        </w:rPr>
        <w:tab/>
        <w:t>Aggarwal B, Mulgirigama A, Berend N. Exercise-induced bronchoconstriction: prevalence, pathophysiology, patient impact, diagnosis and management. NPJ Prim Care Respir Med. 2018;28:1–8.</w:t>
      </w:r>
    </w:p>
    <w:p w14:paraId="17D79128" w14:textId="4AB76D11"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hAnsi="Times New Roman" w:cs="Times New Roman"/>
          <w:noProof/>
          <w:sz w:val="24"/>
          <w:szCs w:val="24"/>
          <w:lang w:val="en-GB"/>
        </w:rPr>
        <w:t xml:space="preserve">[30] </w:t>
      </w:r>
      <w:r w:rsidRPr="00272CA2">
        <w:rPr>
          <w:rFonts w:ascii="Times New Roman" w:hAnsi="Times New Roman" w:cs="Times New Roman"/>
          <w:noProof/>
          <w:sz w:val="24"/>
          <w:szCs w:val="24"/>
          <w:lang w:val="en-GB"/>
        </w:rPr>
        <w:tab/>
        <w:t>GINA. Global Initiative for Asthma (GINA). [Cited 202</w:t>
      </w:r>
      <w:r w:rsidR="00117FF3">
        <w:rPr>
          <w:rFonts w:ascii="Times New Roman" w:hAnsi="Times New Roman" w:cs="Times New Roman"/>
          <w:noProof/>
          <w:sz w:val="24"/>
          <w:szCs w:val="24"/>
          <w:lang w:val="en-GB"/>
        </w:rPr>
        <w:t>3</w:t>
      </w:r>
      <w:r w:rsidRPr="00272CA2">
        <w:rPr>
          <w:rFonts w:ascii="Times New Roman" w:hAnsi="Times New Roman" w:cs="Times New Roman"/>
          <w:noProof/>
          <w:sz w:val="24"/>
          <w:szCs w:val="24"/>
          <w:lang w:val="en-GB"/>
        </w:rPr>
        <w:t xml:space="preserve"> </w:t>
      </w:r>
      <w:r w:rsidR="00117FF3">
        <w:rPr>
          <w:rFonts w:ascii="Times New Roman" w:hAnsi="Times New Roman" w:cs="Times New Roman"/>
          <w:noProof/>
          <w:sz w:val="24"/>
          <w:szCs w:val="24"/>
          <w:lang w:val="en-GB"/>
        </w:rPr>
        <w:t>aug</w:t>
      </w:r>
      <w:r w:rsidRPr="00272CA2">
        <w:rPr>
          <w:rFonts w:ascii="Times New Roman" w:hAnsi="Times New Roman" w:cs="Times New Roman"/>
          <w:noProof/>
          <w:sz w:val="24"/>
          <w:szCs w:val="24"/>
          <w:lang w:val="en-GB"/>
        </w:rPr>
        <w:t xml:space="preserve"> </w:t>
      </w:r>
      <w:r w:rsidR="00117FF3">
        <w:rPr>
          <w:rFonts w:ascii="Times New Roman" w:hAnsi="Times New Roman" w:cs="Times New Roman"/>
          <w:noProof/>
          <w:sz w:val="24"/>
          <w:szCs w:val="24"/>
          <w:lang w:val="en-GB"/>
        </w:rPr>
        <w:t>24</w:t>
      </w:r>
      <w:r w:rsidRPr="00272CA2">
        <w:rPr>
          <w:rFonts w:ascii="Times New Roman" w:hAnsi="Times New Roman" w:cs="Times New Roman"/>
          <w:noProof/>
          <w:sz w:val="24"/>
          <w:szCs w:val="24"/>
          <w:lang w:val="en-GB"/>
        </w:rPr>
        <w:t>]. Available from: http://www.ginasthma.org. 2018;</w:t>
      </w:r>
    </w:p>
    <w:p w14:paraId="43E86407" w14:textId="77777777" w:rsidR="004E568E" w:rsidRPr="00771E79"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771E79">
        <w:rPr>
          <w:rFonts w:ascii="Times New Roman" w:hAnsi="Times New Roman" w:cs="Times New Roman"/>
          <w:noProof/>
          <w:sz w:val="24"/>
          <w:szCs w:val="24"/>
        </w:rPr>
        <w:t xml:space="preserve">[31] </w:t>
      </w:r>
      <w:r w:rsidRPr="00771E79">
        <w:rPr>
          <w:rFonts w:ascii="Times New Roman" w:hAnsi="Times New Roman" w:cs="Times New Roman"/>
          <w:noProof/>
          <w:sz w:val="24"/>
          <w:szCs w:val="24"/>
        </w:rPr>
        <w:tab/>
        <w:t>Roxo JPF, Ponte EV, Ramos DCB, et al. Validação do Teste de Controle da Asma em português para uso no Brasil: validation for use in Brazil. J Bras Pneumol. 2010;36:159–166.</w:t>
      </w:r>
    </w:p>
    <w:p w14:paraId="455238BC" w14:textId="77777777" w:rsidR="004E568E" w:rsidRPr="00771E79"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771E79">
        <w:rPr>
          <w:rFonts w:ascii="Times New Roman" w:hAnsi="Times New Roman" w:cs="Times New Roman"/>
          <w:noProof/>
          <w:sz w:val="24"/>
          <w:szCs w:val="24"/>
        </w:rPr>
        <w:lastRenderedPageBreak/>
        <w:t xml:space="preserve">[32] </w:t>
      </w:r>
      <w:r w:rsidRPr="00771E79">
        <w:rPr>
          <w:rFonts w:ascii="Times New Roman" w:hAnsi="Times New Roman" w:cs="Times New Roman"/>
          <w:noProof/>
          <w:sz w:val="24"/>
          <w:szCs w:val="24"/>
        </w:rPr>
        <w:tab/>
        <w:t>Pereira C. Espirometria. J Pneumol. 2002;28:S1–S82.</w:t>
      </w:r>
    </w:p>
    <w:p w14:paraId="7E57561D"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hAnsi="Times New Roman" w:cs="Times New Roman"/>
          <w:noProof/>
          <w:sz w:val="24"/>
          <w:szCs w:val="24"/>
          <w:lang w:val="en-GB"/>
        </w:rPr>
        <w:t xml:space="preserve">[33] </w:t>
      </w:r>
      <w:r w:rsidRPr="00272CA2">
        <w:rPr>
          <w:rFonts w:ascii="Times New Roman" w:hAnsi="Times New Roman" w:cs="Times New Roman"/>
          <w:noProof/>
          <w:sz w:val="24"/>
          <w:szCs w:val="24"/>
          <w:lang w:val="en-GB"/>
        </w:rPr>
        <w:tab/>
        <w:t>Miller MR. Standardisation of spirometry. Eur Respir J. 2005;26:319–338.</w:t>
      </w:r>
    </w:p>
    <w:p w14:paraId="778FA439" w14:textId="7232788F"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hAnsi="Times New Roman" w:cs="Times New Roman"/>
          <w:noProof/>
          <w:sz w:val="24"/>
          <w:szCs w:val="24"/>
          <w:lang w:val="en-GB"/>
        </w:rPr>
        <w:t xml:space="preserve">[34] </w:t>
      </w:r>
      <w:r w:rsidRPr="00272CA2">
        <w:rPr>
          <w:rFonts w:ascii="Times New Roman" w:hAnsi="Times New Roman" w:cs="Times New Roman"/>
          <w:noProof/>
          <w:sz w:val="24"/>
          <w:szCs w:val="24"/>
          <w:lang w:val="en-GB"/>
        </w:rPr>
        <w:tab/>
        <w:t>Giles D, Draper N, Neil W. Validity of the Polar V800 heart rate monitor to measure RR intervals at rest. Eur J Appl Physiol. 2016;116:563–571.</w:t>
      </w:r>
    </w:p>
    <w:p w14:paraId="5C9C0B20" w14:textId="7751A051" w:rsidR="004E568E" w:rsidRPr="00C66B8B"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C66B8B">
        <w:rPr>
          <w:rFonts w:ascii="Times New Roman" w:hAnsi="Times New Roman" w:cs="Times New Roman"/>
          <w:noProof/>
          <w:sz w:val="24"/>
          <w:szCs w:val="24"/>
          <w:lang w:val="en-GB"/>
        </w:rPr>
        <w:t xml:space="preserve">[35] </w:t>
      </w:r>
      <w:r w:rsidRPr="00C66B8B">
        <w:rPr>
          <w:rFonts w:ascii="Times New Roman" w:hAnsi="Times New Roman" w:cs="Times New Roman"/>
          <w:noProof/>
          <w:sz w:val="24"/>
          <w:szCs w:val="24"/>
          <w:lang w:val="en-GB"/>
        </w:rPr>
        <w:tab/>
        <w:t xml:space="preserve">Caminal P, Sola F, Gomis P, et al. </w:t>
      </w:r>
      <w:r w:rsidRPr="00272CA2">
        <w:rPr>
          <w:rFonts w:ascii="Times New Roman" w:hAnsi="Times New Roman" w:cs="Times New Roman"/>
          <w:noProof/>
          <w:sz w:val="24"/>
          <w:szCs w:val="24"/>
          <w:lang w:val="en-GB"/>
        </w:rPr>
        <w:t xml:space="preserve">Validity of the Polar V800 monitor for measuring heart rate variability in mountain running route conditions. </w:t>
      </w:r>
      <w:r w:rsidRPr="00C66B8B">
        <w:rPr>
          <w:rFonts w:ascii="Times New Roman" w:hAnsi="Times New Roman" w:cs="Times New Roman"/>
          <w:noProof/>
          <w:sz w:val="24"/>
          <w:szCs w:val="24"/>
        </w:rPr>
        <w:t>Eur J Appl Physiol. 2018;118:669–677..</w:t>
      </w:r>
    </w:p>
    <w:p w14:paraId="6963C488"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771E79">
        <w:rPr>
          <w:rFonts w:ascii="Times New Roman" w:hAnsi="Times New Roman" w:cs="Times New Roman"/>
          <w:noProof/>
          <w:sz w:val="24"/>
          <w:szCs w:val="24"/>
        </w:rPr>
        <w:t xml:space="preserve">[36] </w:t>
      </w:r>
      <w:r w:rsidRPr="00771E79">
        <w:rPr>
          <w:rFonts w:ascii="Times New Roman" w:hAnsi="Times New Roman" w:cs="Times New Roman"/>
          <w:noProof/>
          <w:sz w:val="24"/>
          <w:szCs w:val="24"/>
        </w:rPr>
        <w:tab/>
        <w:t xml:space="preserve">Hernando D, Garatachea N, Almeida R, et al. </w:t>
      </w:r>
      <w:r w:rsidRPr="00272CA2">
        <w:rPr>
          <w:rFonts w:ascii="Times New Roman" w:hAnsi="Times New Roman" w:cs="Times New Roman"/>
          <w:noProof/>
          <w:sz w:val="24"/>
          <w:szCs w:val="24"/>
          <w:lang w:val="en-GB"/>
        </w:rPr>
        <w:t>Validation of Heart Rate Monitor Polar RS800 for Heart Rate Variability Analysis During Exercise. J Strength Cond Res. 2018;32:716–725.</w:t>
      </w:r>
    </w:p>
    <w:p w14:paraId="3377838D"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117FF3">
        <w:rPr>
          <w:rFonts w:ascii="Times New Roman" w:hAnsi="Times New Roman" w:cs="Times New Roman"/>
          <w:noProof/>
          <w:color w:val="FF0000"/>
          <w:sz w:val="24"/>
          <w:szCs w:val="24"/>
          <w:lang w:val="en-GB"/>
        </w:rPr>
        <w:t xml:space="preserve">[37] </w:t>
      </w:r>
      <w:r w:rsidRPr="00272CA2">
        <w:rPr>
          <w:rFonts w:ascii="Times New Roman" w:hAnsi="Times New Roman" w:cs="Times New Roman"/>
          <w:noProof/>
          <w:sz w:val="24"/>
          <w:szCs w:val="24"/>
          <w:lang w:val="en-GB"/>
        </w:rPr>
        <w:tab/>
      </w:r>
      <w:r w:rsidRPr="00117FF3">
        <w:rPr>
          <w:rFonts w:ascii="Times New Roman" w:hAnsi="Times New Roman" w:cs="Times New Roman"/>
          <w:noProof/>
          <w:color w:val="FF0000"/>
          <w:sz w:val="24"/>
          <w:szCs w:val="24"/>
          <w:lang w:val="en-GB"/>
        </w:rPr>
        <w:t>Farah BQ, Lima AHR de A, Cavalcante BR, et al. Intra-individuals and inter- and intra-observer reliability of short-term heart rate variability in adolescents. Clin Physiol Funct Imaging. 2016;36:33–39.</w:t>
      </w:r>
    </w:p>
    <w:p w14:paraId="0AFE9284" w14:textId="5E4385F1" w:rsidR="004E568E" w:rsidRPr="00EB684B"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color w:val="FF0000"/>
          <w:sz w:val="24"/>
          <w:szCs w:val="24"/>
          <w:lang w:val="en-GB"/>
        </w:rPr>
      </w:pPr>
      <w:r w:rsidRPr="00EB684B">
        <w:rPr>
          <w:rFonts w:ascii="Times New Roman" w:hAnsi="Times New Roman" w:cs="Times New Roman"/>
          <w:noProof/>
          <w:color w:val="FF0000"/>
          <w:sz w:val="24"/>
          <w:szCs w:val="24"/>
          <w:lang w:val="en-GB"/>
        </w:rPr>
        <w:t xml:space="preserve">[38] </w:t>
      </w:r>
      <w:r w:rsidRPr="00EB684B">
        <w:rPr>
          <w:rFonts w:ascii="Times New Roman" w:hAnsi="Times New Roman" w:cs="Times New Roman"/>
          <w:noProof/>
          <w:color w:val="FF0000"/>
          <w:sz w:val="24"/>
          <w:szCs w:val="24"/>
          <w:lang w:val="en-GB"/>
        </w:rPr>
        <w:tab/>
        <w:t>Silva CC, Bertollo M, Reichert FF, et al. Reliability of Heart Rate Variability in Children: Influence of Sex and Body Position During Data Collection. Pediatr Exerc Sci</w:t>
      </w:r>
      <w:r w:rsidR="00EB684B" w:rsidRPr="00EB684B">
        <w:rPr>
          <w:rFonts w:ascii="Times New Roman" w:hAnsi="Times New Roman" w:cs="Times New Roman"/>
          <w:noProof/>
          <w:color w:val="FF0000"/>
          <w:sz w:val="24"/>
          <w:szCs w:val="24"/>
          <w:lang w:val="en-GB"/>
        </w:rPr>
        <w:t>.</w:t>
      </w:r>
      <w:r w:rsidRPr="00EB684B">
        <w:rPr>
          <w:rFonts w:ascii="Times New Roman" w:hAnsi="Times New Roman" w:cs="Times New Roman"/>
          <w:noProof/>
          <w:color w:val="FF0000"/>
          <w:sz w:val="24"/>
          <w:szCs w:val="24"/>
          <w:lang w:val="en-GB"/>
        </w:rPr>
        <w:t xml:space="preserve"> 2017;29:228–236.</w:t>
      </w:r>
    </w:p>
    <w:p w14:paraId="634780B5" w14:textId="77777777" w:rsidR="004E568E"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hAnsi="Times New Roman" w:cs="Times New Roman"/>
          <w:noProof/>
          <w:sz w:val="24"/>
          <w:szCs w:val="24"/>
          <w:lang w:val="en-GB"/>
        </w:rPr>
        <w:t xml:space="preserve">[39] </w:t>
      </w:r>
      <w:r w:rsidRPr="00272CA2">
        <w:rPr>
          <w:rFonts w:ascii="Times New Roman" w:hAnsi="Times New Roman" w:cs="Times New Roman"/>
          <w:noProof/>
          <w:sz w:val="24"/>
          <w:szCs w:val="24"/>
          <w:lang w:val="en-GB"/>
        </w:rPr>
        <w:tab/>
        <w:t>Heart rate variability. Standards of measurement, physiological interpretation, and clinical use. Task Force of the European Society of Cardiology and the North American Society of Pacing and Electrophysiology. Eur Hear J. 1996;17:354–381.</w:t>
      </w:r>
    </w:p>
    <w:p w14:paraId="23C6E074" w14:textId="77777777" w:rsidR="00117FF3" w:rsidRPr="00AE2A20" w:rsidRDefault="00117FF3"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AE2A20">
        <w:rPr>
          <w:rFonts w:ascii="TimesNewRomanPSMT" w:hAnsi="TimesNewRomanPSMT"/>
          <w:color w:val="000000"/>
          <w:sz w:val="24"/>
          <w:szCs w:val="24"/>
          <w:lang w:val="en-GB"/>
        </w:rPr>
        <w:t>* An update in Heart rate variability.</w:t>
      </w:r>
      <w:r>
        <w:rPr>
          <w:rFonts w:ascii="TimesNewRomanPSMT" w:hAnsi="TimesNewRomanPSMT"/>
          <w:color w:val="000000"/>
          <w:sz w:val="24"/>
          <w:szCs w:val="24"/>
          <w:lang w:val="en-GB"/>
        </w:rPr>
        <w:t xml:space="preserve"> </w:t>
      </w:r>
    </w:p>
    <w:p w14:paraId="492186C8"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C66B8B">
        <w:rPr>
          <w:rFonts w:ascii="Times New Roman" w:hAnsi="Times New Roman" w:cs="Times New Roman"/>
          <w:noProof/>
          <w:sz w:val="24"/>
          <w:szCs w:val="24"/>
          <w:lang w:val="en-GB"/>
        </w:rPr>
        <w:t xml:space="preserve">[40] </w:t>
      </w:r>
      <w:r w:rsidRPr="00C66B8B">
        <w:rPr>
          <w:rFonts w:ascii="Times New Roman" w:hAnsi="Times New Roman" w:cs="Times New Roman"/>
          <w:noProof/>
          <w:sz w:val="24"/>
          <w:szCs w:val="24"/>
          <w:lang w:val="en-GB"/>
        </w:rPr>
        <w:tab/>
        <w:t xml:space="preserve">Peçanha T, Bartels R, Brito LC, et al. </w:t>
      </w:r>
      <w:r w:rsidRPr="00272CA2">
        <w:rPr>
          <w:rFonts w:ascii="Times New Roman" w:hAnsi="Times New Roman" w:cs="Times New Roman"/>
          <w:noProof/>
          <w:sz w:val="24"/>
          <w:szCs w:val="24"/>
          <w:lang w:val="en-GB"/>
        </w:rPr>
        <w:t>Methods of assessment of the post-exercise cardiac autonomic recovery: A methodological review. Int J Cardiol. 2017;227:795–802.</w:t>
      </w:r>
    </w:p>
    <w:p w14:paraId="263C7722"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hAnsi="Times New Roman" w:cs="Times New Roman"/>
          <w:noProof/>
          <w:sz w:val="24"/>
          <w:szCs w:val="24"/>
          <w:lang w:val="en-GB"/>
        </w:rPr>
        <w:lastRenderedPageBreak/>
        <w:t xml:space="preserve">[41] </w:t>
      </w:r>
      <w:r w:rsidRPr="00272CA2">
        <w:rPr>
          <w:rFonts w:ascii="Times New Roman" w:hAnsi="Times New Roman" w:cs="Times New Roman"/>
          <w:noProof/>
          <w:sz w:val="24"/>
          <w:szCs w:val="24"/>
          <w:lang w:val="en-GB"/>
        </w:rPr>
        <w:tab/>
        <w:t>Barreto M, Zambardi R, Villa MP. Exhaled nitric oxide and other exhaled biomarkers in bronchial challenge with exercise in asthmatic children: current knowledge. Paediatr Respir Rev. 2015;16:68–74.</w:t>
      </w:r>
    </w:p>
    <w:p w14:paraId="78B309F9"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hAnsi="Times New Roman" w:cs="Times New Roman"/>
          <w:noProof/>
          <w:sz w:val="24"/>
          <w:szCs w:val="24"/>
          <w:lang w:val="en-GB"/>
        </w:rPr>
        <w:t xml:space="preserve">[42] </w:t>
      </w:r>
      <w:r w:rsidRPr="00272CA2">
        <w:rPr>
          <w:rFonts w:ascii="Times New Roman" w:hAnsi="Times New Roman" w:cs="Times New Roman"/>
          <w:noProof/>
          <w:sz w:val="24"/>
          <w:szCs w:val="24"/>
          <w:lang w:val="en-GB"/>
        </w:rPr>
        <w:tab/>
        <w:t>Canning BJ. Reflex regulation of airway smooth muscle tone. J Appl Physiol. 2006;101:971–985.</w:t>
      </w:r>
    </w:p>
    <w:p w14:paraId="07927F42"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hAnsi="Times New Roman" w:cs="Times New Roman"/>
          <w:noProof/>
          <w:sz w:val="24"/>
          <w:szCs w:val="24"/>
          <w:lang w:val="en-GB"/>
        </w:rPr>
        <w:t xml:space="preserve">[43] </w:t>
      </w:r>
      <w:r w:rsidRPr="00272CA2">
        <w:rPr>
          <w:rFonts w:ascii="Times New Roman" w:hAnsi="Times New Roman" w:cs="Times New Roman"/>
          <w:noProof/>
          <w:sz w:val="24"/>
          <w:szCs w:val="24"/>
          <w:lang w:val="en-GB"/>
        </w:rPr>
        <w:tab/>
        <w:t>Terada A, Fujisawa T, Togashi K, et al. Exhaled nitric oxide decreases during exercise-induced bronchoconstriction in children with asthma. Am J Respir Crit Care Med. 2001;164:1879–1884.</w:t>
      </w:r>
    </w:p>
    <w:p w14:paraId="1A28CCBD"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hAnsi="Times New Roman" w:cs="Times New Roman"/>
          <w:noProof/>
          <w:sz w:val="24"/>
          <w:szCs w:val="24"/>
          <w:lang w:val="en-GB"/>
        </w:rPr>
        <w:t xml:space="preserve">[44] </w:t>
      </w:r>
      <w:r w:rsidRPr="00272CA2">
        <w:rPr>
          <w:rFonts w:ascii="Times New Roman" w:hAnsi="Times New Roman" w:cs="Times New Roman"/>
          <w:noProof/>
          <w:sz w:val="24"/>
          <w:szCs w:val="24"/>
          <w:lang w:val="en-GB"/>
        </w:rPr>
        <w:tab/>
        <w:t>Ward JK, Belvisi MG, Fox AJ, et al. Modulation of cholinergic neural bronchoconstriction by endogenous nitric oxide and vasoactive intestinal peptide in human airways in vitro. J Clin Invest. 1993;92:736–742.</w:t>
      </w:r>
    </w:p>
    <w:p w14:paraId="2A432642" w14:textId="77777777" w:rsidR="004E568E" w:rsidRPr="00272CA2"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sz w:val="24"/>
          <w:szCs w:val="24"/>
          <w:lang w:val="en-GB"/>
        </w:rPr>
      </w:pPr>
      <w:r w:rsidRPr="00272CA2">
        <w:rPr>
          <w:rFonts w:ascii="Times New Roman" w:hAnsi="Times New Roman" w:cs="Times New Roman"/>
          <w:noProof/>
          <w:sz w:val="24"/>
          <w:szCs w:val="24"/>
          <w:lang w:val="en-GB"/>
        </w:rPr>
        <w:t xml:space="preserve">[45] </w:t>
      </w:r>
      <w:r w:rsidRPr="00272CA2">
        <w:rPr>
          <w:rFonts w:ascii="Times New Roman" w:hAnsi="Times New Roman" w:cs="Times New Roman"/>
          <w:noProof/>
          <w:sz w:val="24"/>
          <w:szCs w:val="24"/>
          <w:lang w:val="en-GB"/>
        </w:rPr>
        <w:tab/>
        <w:t>Pichon A, de Bisschop C, Diaz V, et al. Parasympathetic Airway Response and Heart Rate Variability Before and at the End of Methacholine Challenge. Chest. 2005;127:23–29.</w:t>
      </w:r>
    </w:p>
    <w:p w14:paraId="6D1F8345" w14:textId="77777777" w:rsidR="004E568E" w:rsidRPr="00EB684B"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color w:val="FF0000"/>
          <w:sz w:val="24"/>
          <w:szCs w:val="24"/>
          <w:lang w:val="en-GB"/>
        </w:rPr>
      </w:pPr>
      <w:r w:rsidRPr="00272CA2">
        <w:rPr>
          <w:rFonts w:ascii="Times New Roman" w:hAnsi="Times New Roman" w:cs="Times New Roman"/>
          <w:noProof/>
          <w:sz w:val="24"/>
          <w:szCs w:val="24"/>
          <w:lang w:val="en-GB"/>
        </w:rPr>
        <w:t xml:space="preserve">[46] </w:t>
      </w:r>
      <w:r w:rsidRPr="00272CA2">
        <w:rPr>
          <w:rFonts w:ascii="Times New Roman" w:hAnsi="Times New Roman" w:cs="Times New Roman"/>
          <w:noProof/>
          <w:sz w:val="24"/>
          <w:szCs w:val="24"/>
          <w:lang w:val="en-GB"/>
        </w:rPr>
        <w:tab/>
      </w:r>
      <w:r w:rsidRPr="00EB684B">
        <w:rPr>
          <w:rFonts w:ascii="Times New Roman" w:hAnsi="Times New Roman" w:cs="Times New Roman"/>
          <w:noProof/>
          <w:color w:val="FF0000"/>
          <w:sz w:val="24"/>
          <w:szCs w:val="24"/>
          <w:lang w:val="en-GB"/>
        </w:rPr>
        <w:t>Holley AB, Cohee B, Walter RJ, et al. Eucapnic Voluntary Hyperventilation Is Superior to Methacholine Challenge Testing for Detecting Airway Hyperreactivity in Nonathletes. J Asthma. 2012;49:614–619.</w:t>
      </w:r>
    </w:p>
    <w:p w14:paraId="6CFBF157" w14:textId="77777777" w:rsidR="004E568E" w:rsidRPr="00EB684B" w:rsidRDefault="004E568E" w:rsidP="00117FF3">
      <w:pPr>
        <w:widowControl w:val="0"/>
        <w:autoSpaceDE w:val="0"/>
        <w:autoSpaceDN w:val="0"/>
        <w:adjustRightInd w:val="0"/>
        <w:spacing w:line="480" w:lineRule="auto"/>
        <w:ind w:left="640" w:hanging="640"/>
        <w:jc w:val="both"/>
        <w:rPr>
          <w:rFonts w:ascii="Times New Roman" w:hAnsi="Times New Roman" w:cs="Times New Roman"/>
          <w:noProof/>
          <w:color w:val="FF0000"/>
          <w:sz w:val="24"/>
          <w:szCs w:val="24"/>
          <w:lang w:val="en-GB"/>
        </w:rPr>
      </w:pPr>
      <w:r w:rsidRPr="00EB684B">
        <w:rPr>
          <w:rFonts w:ascii="Times New Roman" w:hAnsi="Times New Roman" w:cs="Times New Roman"/>
          <w:noProof/>
          <w:color w:val="FF0000"/>
          <w:sz w:val="24"/>
          <w:szCs w:val="24"/>
          <w:lang w:val="en-GB"/>
        </w:rPr>
        <w:t xml:space="preserve">[47] </w:t>
      </w:r>
      <w:r w:rsidRPr="00EB684B">
        <w:rPr>
          <w:rFonts w:ascii="Times New Roman" w:hAnsi="Times New Roman" w:cs="Times New Roman"/>
          <w:noProof/>
          <w:color w:val="FF0000"/>
          <w:sz w:val="24"/>
          <w:szCs w:val="24"/>
          <w:lang w:val="en-GB"/>
        </w:rPr>
        <w:tab/>
        <w:t>Henriksen AH, Tveit KH, Holmen TL, et al. A study of the association between exercise-induced wheeze and exercise versus methacholine-induced bronchoconstriction in adolescents. Pediatr Allergy Immunol. 2002;13:203–208.</w:t>
      </w:r>
    </w:p>
    <w:p w14:paraId="1C80C5DA" w14:textId="1DB7A5F5" w:rsidR="0040310F" w:rsidRPr="00272CA2" w:rsidRDefault="004E568E" w:rsidP="00DA2F34">
      <w:pPr>
        <w:widowControl w:val="0"/>
        <w:autoSpaceDE w:val="0"/>
        <w:autoSpaceDN w:val="0"/>
        <w:adjustRightInd w:val="0"/>
        <w:spacing w:line="480" w:lineRule="auto"/>
        <w:ind w:left="640" w:hanging="640"/>
        <w:jc w:val="both"/>
        <w:rPr>
          <w:rFonts w:ascii="Times New Roman" w:eastAsia="Times New Roman" w:hAnsi="Times New Roman" w:cs="Times New Roman"/>
          <w:sz w:val="24"/>
          <w:szCs w:val="24"/>
          <w:lang w:val="en-GB" w:eastAsia="zh-CN"/>
        </w:rPr>
      </w:pPr>
      <w:r w:rsidRPr="00272CA2">
        <w:rPr>
          <w:rFonts w:ascii="Times New Roman" w:hAnsi="Times New Roman" w:cs="Times New Roman"/>
          <w:noProof/>
          <w:sz w:val="24"/>
          <w:szCs w:val="24"/>
          <w:lang w:val="en-GB"/>
        </w:rPr>
        <w:t xml:space="preserve">[48] </w:t>
      </w:r>
      <w:r w:rsidRPr="00272CA2">
        <w:rPr>
          <w:rFonts w:ascii="Times New Roman" w:hAnsi="Times New Roman" w:cs="Times New Roman"/>
          <w:noProof/>
          <w:sz w:val="24"/>
          <w:szCs w:val="24"/>
          <w:lang w:val="en-GB"/>
        </w:rPr>
        <w:tab/>
        <w:t>Eisenberg SR, Jelalian E, Farrow M, et al. Perceptions of Asthma and Exercise, and Associations With Weight Status and Asthma Morbidity in Urban Children. Acad Pediatr. 2020;20:55–62.</w:t>
      </w:r>
      <w:r w:rsidR="00590360" w:rsidRPr="00272CA2">
        <w:rPr>
          <w:rFonts w:ascii="Times New Roman" w:eastAsia="Times New Roman" w:hAnsi="Times New Roman" w:cs="Times New Roman"/>
          <w:sz w:val="24"/>
          <w:szCs w:val="24"/>
          <w:lang w:val="en-GB" w:eastAsia="zh-CN"/>
        </w:rPr>
        <w:fldChar w:fldCharType="end"/>
      </w:r>
      <w:r w:rsidR="0040310F" w:rsidRPr="00272CA2">
        <w:rPr>
          <w:rFonts w:ascii="Times New Roman" w:eastAsia="Times New Roman" w:hAnsi="Times New Roman" w:cs="Times New Roman"/>
          <w:sz w:val="24"/>
          <w:szCs w:val="24"/>
          <w:lang w:val="en-GB" w:eastAsia="zh-CN"/>
        </w:rPr>
        <w:br w:type="page"/>
      </w:r>
    </w:p>
    <w:p w14:paraId="5F9B9B9E" w14:textId="65BCF145" w:rsidR="00FC398A" w:rsidRPr="00272CA2" w:rsidRDefault="00FC398A" w:rsidP="00812F8A">
      <w:pPr>
        <w:widowControl w:val="0"/>
        <w:autoSpaceDE w:val="0"/>
        <w:autoSpaceDN w:val="0"/>
        <w:adjustRightInd w:val="0"/>
        <w:spacing w:line="480" w:lineRule="auto"/>
        <w:ind w:left="640" w:hanging="640"/>
        <w:jc w:val="both"/>
        <w:rPr>
          <w:rFonts w:ascii="Times New Roman" w:eastAsia="Times New Roman" w:hAnsi="Times New Roman" w:cs="Times New Roman"/>
          <w:sz w:val="24"/>
          <w:szCs w:val="24"/>
          <w:shd w:val="clear" w:color="auto" w:fill="FFFFFF"/>
          <w:lang w:val="en-GB" w:eastAsia="zh-CN"/>
        </w:rPr>
      </w:pPr>
      <w:r w:rsidRPr="00272CA2">
        <w:rPr>
          <w:rFonts w:ascii="Times New Roman" w:eastAsia="Calibri" w:hAnsi="Times New Roman" w:cs="Times New Roman"/>
          <w:b/>
          <w:bCs/>
          <w:sz w:val="24"/>
          <w:szCs w:val="24"/>
          <w:lang w:val="en-GB" w:eastAsia="pt-BR"/>
        </w:rPr>
        <w:lastRenderedPageBreak/>
        <w:t>Image Legends</w:t>
      </w:r>
    </w:p>
    <w:p w14:paraId="6FADF555" w14:textId="77777777" w:rsidR="00FC398A" w:rsidRPr="00272CA2" w:rsidRDefault="00FC398A" w:rsidP="00FC398A">
      <w:pPr>
        <w:suppressAutoHyphens/>
        <w:spacing w:after="0" w:line="360" w:lineRule="auto"/>
        <w:jc w:val="both"/>
        <w:rPr>
          <w:rFonts w:ascii="Arial" w:eastAsia="Times New Roman" w:hAnsi="Arial" w:cs="Arial"/>
          <w:sz w:val="24"/>
          <w:szCs w:val="24"/>
          <w:vertAlign w:val="subscript"/>
          <w:lang w:val="en-GB" w:eastAsia="zh-CN"/>
        </w:rPr>
      </w:pPr>
    </w:p>
    <w:p w14:paraId="7FA99E29" w14:textId="52731565" w:rsidR="00FC398A" w:rsidRPr="00272CA2" w:rsidRDefault="00FC398A" w:rsidP="00FC398A">
      <w:pPr>
        <w:suppressAutoHyphens/>
        <w:spacing w:after="0" w:line="360" w:lineRule="auto"/>
        <w:jc w:val="both"/>
        <w:rPr>
          <w:rFonts w:ascii="Times New Roman" w:eastAsia="Times New Roman" w:hAnsi="Times New Roman" w:cs="Times New Roman"/>
          <w:sz w:val="24"/>
          <w:szCs w:val="24"/>
          <w:lang w:val="en-GB" w:eastAsia="zh-CN"/>
        </w:rPr>
      </w:pPr>
      <w:r w:rsidRPr="00272CA2">
        <w:rPr>
          <w:rFonts w:ascii="Times New Roman" w:eastAsia="Times New Roman" w:hAnsi="Times New Roman" w:cs="Times New Roman"/>
          <w:b/>
          <w:bCs/>
          <w:sz w:val="24"/>
          <w:szCs w:val="24"/>
          <w:lang w:val="en-GB" w:eastAsia="zh-CN"/>
        </w:rPr>
        <w:t xml:space="preserve">Figure 1: </w:t>
      </w:r>
      <w:r w:rsidRPr="00272CA2">
        <w:rPr>
          <w:rFonts w:ascii="Times New Roman" w:eastAsia="Times New Roman" w:hAnsi="Times New Roman" w:cs="Times New Roman"/>
          <w:sz w:val="24"/>
          <w:szCs w:val="24"/>
          <w:lang w:val="en-GB" w:eastAsia="zh-CN"/>
        </w:rPr>
        <w:t xml:space="preserve">Study flowchart.  Black rectangle indicates the period of rest before collection and </w:t>
      </w:r>
      <w:proofErr w:type="spellStart"/>
      <w:r w:rsidRPr="00272CA2">
        <w:rPr>
          <w:rFonts w:ascii="Times New Roman" w:eastAsia="Times New Roman" w:hAnsi="Times New Roman" w:cs="Times New Roman"/>
          <w:sz w:val="24"/>
          <w:szCs w:val="24"/>
          <w:lang w:val="en-GB" w:eastAsia="zh-CN"/>
        </w:rPr>
        <w:t>gray</w:t>
      </w:r>
      <w:proofErr w:type="spellEnd"/>
      <w:r w:rsidRPr="00272CA2">
        <w:rPr>
          <w:rFonts w:ascii="Times New Roman" w:eastAsia="Times New Roman" w:hAnsi="Times New Roman" w:cs="Times New Roman"/>
          <w:sz w:val="24"/>
          <w:szCs w:val="24"/>
          <w:lang w:val="en-GB" w:eastAsia="zh-CN"/>
        </w:rPr>
        <w:t xml:space="preserve"> the protocol for </w:t>
      </w:r>
      <w:proofErr w:type="spellStart"/>
      <w:r w:rsidRPr="00272CA2">
        <w:rPr>
          <w:rFonts w:ascii="Times New Roman" w:eastAsia="Times New Roman" w:hAnsi="Times New Roman" w:cs="Times New Roman"/>
          <w:sz w:val="24"/>
          <w:szCs w:val="24"/>
          <w:lang w:val="en-GB" w:eastAsia="zh-CN"/>
        </w:rPr>
        <w:t>eucapnic</w:t>
      </w:r>
      <w:proofErr w:type="spellEnd"/>
      <w:r w:rsidRPr="00272CA2">
        <w:rPr>
          <w:rFonts w:ascii="Times New Roman" w:eastAsia="Times New Roman" w:hAnsi="Times New Roman" w:cs="Times New Roman"/>
          <w:sz w:val="24"/>
          <w:szCs w:val="24"/>
          <w:lang w:val="en-GB" w:eastAsia="zh-CN"/>
        </w:rPr>
        <w:t xml:space="preserve"> voluntary hyperpnea. Unfilled rectangle indicates capture of data on Heart Rate variability and unfilled circle indicates forced expiratory volume in one second. </w:t>
      </w:r>
      <w:r w:rsidR="00293A51" w:rsidRPr="00272CA2">
        <w:rPr>
          <w:rFonts w:ascii="Times New Roman" w:eastAsia="Times New Roman" w:hAnsi="Times New Roman" w:cs="Times New Roman"/>
          <w:sz w:val="24"/>
          <w:szCs w:val="24"/>
          <w:lang w:val="en-GB" w:eastAsia="zh-CN"/>
        </w:rPr>
        <w:t>BD =</w:t>
      </w:r>
      <w:r w:rsidR="00293A51" w:rsidRPr="00272CA2">
        <w:rPr>
          <w:rFonts w:ascii="Times New Roman" w:hAnsi="Times New Roman" w:cs="Times New Roman"/>
          <w:sz w:val="24"/>
          <w:szCs w:val="24"/>
          <w:lang w:val="en-GB"/>
        </w:rPr>
        <w:t xml:space="preserve"> Bronchodilator </w:t>
      </w:r>
    </w:p>
    <w:p w14:paraId="29257478" w14:textId="77777777" w:rsidR="00FC398A" w:rsidRPr="00272CA2" w:rsidRDefault="00FC398A" w:rsidP="00FC398A">
      <w:pPr>
        <w:suppressAutoHyphens/>
        <w:spacing w:after="0" w:line="360" w:lineRule="auto"/>
        <w:jc w:val="both"/>
        <w:rPr>
          <w:rFonts w:ascii="Times New Roman" w:eastAsia="Times New Roman" w:hAnsi="Times New Roman" w:cs="Times New Roman"/>
          <w:sz w:val="24"/>
          <w:szCs w:val="24"/>
          <w:lang w:val="en-GB" w:eastAsia="zh-CN"/>
        </w:rPr>
      </w:pPr>
    </w:p>
    <w:p w14:paraId="774B4A62" w14:textId="77777777" w:rsidR="00615C35" w:rsidRPr="00272CA2" w:rsidRDefault="00FC398A" w:rsidP="00615C35">
      <w:pPr>
        <w:suppressAutoHyphens/>
        <w:spacing w:after="0" w:line="360" w:lineRule="auto"/>
        <w:jc w:val="both"/>
        <w:rPr>
          <w:rFonts w:ascii="Times New Roman" w:hAnsi="Times New Roman" w:cs="Times New Roman"/>
          <w:sz w:val="24"/>
          <w:szCs w:val="24"/>
          <w:lang w:val="en-GB"/>
        </w:rPr>
      </w:pPr>
      <w:r w:rsidRPr="00272CA2">
        <w:rPr>
          <w:rFonts w:ascii="Times New Roman" w:eastAsia="Times New Roman" w:hAnsi="Times New Roman" w:cs="Times New Roman"/>
          <w:b/>
          <w:bCs/>
          <w:sz w:val="24"/>
          <w:szCs w:val="24"/>
          <w:lang w:val="en-GB" w:eastAsia="zh-CN"/>
        </w:rPr>
        <w:t>Figure 2:</w:t>
      </w:r>
      <w:r w:rsidRPr="00272CA2">
        <w:rPr>
          <w:rFonts w:ascii="Times New Roman" w:eastAsia="Times New Roman" w:hAnsi="Times New Roman" w:cs="Times New Roman"/>
          <w:sz w:val="24"/>
          <w:szCs w:val="24"/>
          <w:lang w:val="en-GB" w:eastAsia="zh-CN"/>
        </w:rPr>
        <w:t xml:space="preserve"> </w:t>
      </w:r>
      <w:r w:rsidR="00615C35" w:rsidRPr="00272CA2">
        <w:rPr>
          <w:rFonts w:ascii="Times New Roman" w:hAnsi="Times New Roman" w:cs="Times New Roman"/>
          <w:sz w:val="24"/>
          <w:szCs w:val="24"/>
          <w:lang w:val="en-GB"/>
        </w:rPr>
        <w:t xml:space="preserve">Data were expressed as mean ± Standard deviation (SD). </w:t>
      </w:r>
    </w:p>
    <w:p w14:paraId="413DD6E6" w14:textId="43AB023B" w:rsidR="00615C35" w:rsidRPr="00272CA2" w:rsidRDefault="00615C35" w:rsidP="00615C35">
      <w:pPr>
        <w:suppressAutoHyphens/>
        <w:spacing w:after="0" w:line="360" w:lineRule="auto"/>
        <w:jc w:val="both"/>
        <w:rPr>
          <w:rFonts w:ascii="Times New Roman" w:eastAsia="Times New Roman" w:hAnsi="Times New Roman" w:cs="Times New Roman"/>
          <w:sz w:val="24"/>
          <w:szCs w:val="24"/>
          <w:lang w:val="en-GB" w:eastAsia="zh-CN"/>
        </w:rPr>
      </w:pPr>
      <w:r w:rsidRPr="00272CA2">
        <w:rPr>
          <w:rFonts w:ascii="Times New Roman" w:eastAsia="Times New Roman" w:hAnsi="Times New Roman" w:cs="Times New Roman"/>
          <w:sz w:val="24"/>
          <w:szCs w:val="24"/>
          <w:lang w:val="en-GB" w:eastAsia="zh-CN"/>
        </w:rPr>
        <w:t>A: decrease in FEV</w:t>
      </w:r>
      <w:r w:rsidRPr="00272CA2">
        <w:rPr>
          <w:rFonts w:ascii="Times New Roman" w:eastAsia="Times New Roman" w:hAnsi="Times New Roman" w:cs="Times New Roman"/>
          <w:sz w:val="24"/>
          <w:szCs w:val="24"/>
          <w:vertAlign w:val="subscript"/>
          <w:lang w:val="en-GB" w:eastAsia="zh-CN"/>
        </w:rPr>
        <w:t>1</w:t>
      </w:r>
      <w:r w:rsidRPr="00272CA2">
        <w:rPr>
          <w:rFonts w:ascii="Times New Roman" w:eastAsia="Times New Roman" w:hAnsi="Times New Roman" w:cs="Times New Roman"/>
          <w:sz w:val="24"/>
          <w:szCs w:val="24"/>
          <w:lang w:val="en-GB" w:eastAsia="zh-CN"/>
        </w:rPr>
        <w:t xml:space="preserve"> (%) compared to baseline after EVH in individuals with and without </w:t>
      </w:r>
      <w:r w:rsidRPr="00272CA2">
        <w:rPr>
          <w:rFonts w:ascii="Times New Roman" w:hAnsi="Times New Roman" w:cs="Times New Roman"/>
          <w:sz w:val="24"/>
          <w:szCs w:val="24"/>
          <w:lang w:val="en-GB"/>
        </w:rPr>
        <w:t>EIB</w:t>
      </w:r>
      <w:r w:rsidRPr="00272CA2">
        <w:rPr>
          <w:rFonts w:ascii="Times New Roman" w:hAnsi="Times New Roman" w:cs="Times New Roman"/>
          <w:sz w:val="24"/>
          <w:szCs w:val="24"/>
          <w:vertAlign w:val="subscript"/>
          <w:lang w:val="en-GB"/>
        </w:rPr>
        <w:t>A</w:t>
      </w:r>
      <w:r w:rsidRPr="00272CA2">
        <w:rPr>
          <w:rFonts w:ascii="Times New Roman" w:eastAsia="Times New Roman" w:hAnsi="Times New Roman" w:cs="Times New Roman"/>
          <w:sz w:val="24"/>
          <w:szCs w:val="24"/>
          <w:lang w:val="en-GB" w:eastAsia="zh-CN"/>
        </w:rPr>
        <w:t xml:space="preserve">. B, </w:t>
      </w:r>
      <w:r w:rsidR="00D36F11" w:rsidRPr="00272CA2">
        <w:rPr>
          <w:rFonts w:ascii="Times New Roman" w:eastAsia="Times New Roman" w:hAnsi="Times New Roman" w:cs="Times New Roman"/>
          <w:sz w:val="24"/>
          <w:szCs w:val="24"/>
          <w:lang w:val="en-GB" w:eastAsia="zh-CN"/>
        </w:rPr>
        <w:t xml:space="preserve">and </w:t>
      </w:r>
      <w:r w:rsidRPr="00272CA2">
        <w:rPr>
          <w:rFonts w:ascii="Times New Roman" w:eastAsia="Times New Roman" w:hAnsi="Times New Roman" w:cs="Times New Roman"/>
          <w:sz w:val="24"/>
          <w:szCs w:val="24"/>
          <w:lang w:val="en-GB" w:eastAsia="zh-CN"/>
        </w:rPr>
        <w:t xml:space="preserve">C: HRV indices that showed significant differences in Table 2 (R-R, </w:t>
      </w:r>
      <w:r w:rsidR="00D36F11" w:rsidRPr="00272CA2">
        <w:rPr>
          <w:rFonts w:ascii="Times New Roman" w:eastAsia="Times New Roman" w:hAnsi="Times New Roman" w:cs="Times New Roman"/>
          <w:sz w:val="24"/>
          <w:szCs w:val="24"/>
          <w:lang w:val="en-GB" w:eastAsia="zh-CN"/>
        </w:rPr>
        <w:t xml:space="preserve">and </w:t>
      </w:r>
      <w:proofErr w:type="spellStart"/>
      <w:r w:rsidR="004D0792" w:rsidRPr="00272CA2">
        <w:rPr>
          <w:rFonts w:ascii="Times New Roman" w:eastAsia="Times New Roman" w:hAnsi="Times New Roman" w:cs="Times New Roman"/>
          <w:sz w:val="24"/>
          <w:szCs w:val="24"/>
          <w:lang w:val="en-GB" w:eastAsia="zh-CN"/>
        </w:rPr>
        <w:t>rMSSD</w:t>
      </w:r>
      <w:proofErr w:type="spellEnd"/>
      <w:r w:rsidR="004D0792" w:rsidRPr="00272CA2">
        <w:rPr>
          <w:rFonts w:ascii="Times New Roman" w:eastAsia="Times New Roman" w:hAnsi="Times New Roman" w:cs="Times New Roman"/>
          <w:sz w:val="24"/>
          <w:szCs w:val="24"/>
          <w:lang w:val="en-GB" w:eastAsia="zh-CN"/>
        </w:rPr>
        <w:t xml:space="preserve"> intervals</w:t>
      </w:r>
      <w:r w:rsidRPr="00272CA2">
        <w:rPr>
          <w:rFonts w:ascii="Times New Roman" w:eastAsia="Times New Roman" w:hAnsi="Times New Roman" w:cs="Times New Roman"/>
          <w:sz w:val="24"/>
          <w:szCs w:val="24"/>
          <w:lang w:val="en-GB" w:eastAsia="zh-CN"/>
        </w:rPr>
        <w:t xml:space="preserve">) according to groups with and without </w:t>
      </w:r>
      <w:r w:rsidRPr="00272CA2">
        <w:rPr>
          <w:rFonts w:ascii="Times New Roman" w:hAnsi="Times New Roman" w:cs="Times New Roman"/>
          <w:sz w:val="24"/>
          <w:szCs w:val="24"/>
          <w:lang w:val="en-GB"/>
        </w:rPr>
        <w:t>EIB</w:t>
      </w:r>
      <w:r w:rsidRPr="00272CA2">
        <w:rPr>
          <w:rFonts w:ascii="Times New Roman" w:hAnsi="Times New Roman" w:cs="Times New Roman"/>
          <w:sz w:val="24"/>
          <w:szCs w:val="24"/>
          <w:vertAlign w:val="subscript"/>
          <w:lang w:val="en-GB"/>
        </w:rPr>
        <w:t>A</w:t>
      </w:r>
      <w:r w:rsidRPr="00272CA2">
        <w:rPr>
          <w:rFonts w:ascii="Times New Roman" w:eastAsia="Times New Roman" w:hAnsi="Times New Roman" w:cs="Times New Roman"/>
          <w:sz w:val="24"/>
          <w:szCs w:val="24"/>
          <w:lang w:val="en-GB" w:eastAsia="zh-CN"/>
        </w:rPr>
        <w:t xml:space="preserve">. </w:t>
      </w:r>
      <w:r w:rsidRPr="00272CA2">
        <w:rPr>
          <w:rFonts w:ascii="Times New Roman" w:hAnsi="Times New Roman" w:cs="Times New Roman"/>
          <w:sz w:val="24"/>
          <w:szCs w:val="24"/>
          <w:lang w:val="en-GB"/>
        </w:rPr>
        <w:t xml:space="preserve">R-R = R-R Intervals; </w:t>
      </w:r>
      <w:bookmarkStart w:id="5" w:name="_Hlk135045831"/>
      <w:proofErr w:type="spellStart"/>
      <w:r w:rsidRPr="00272CA2">
        <w:rPr>
          <w:rFonts w:ascii="Times New Roman" w:hAnsi="Times New Roman" w:cs="Times New Roman"/>
          <w:sz w:val="24"/>
          <w:szCs w:val="24"/>
          <w:lang w:val="en-GB"/>
        </w:rPr>
        <w:t>rMSSD</w:t>
      </w:r>
      <w:proofErr w:type="spellEnd"/>
      <w:r w:rsidRPr="00272CA2">
        <w:rPr>
          <w:rFonts w:ascii="Times New Roman" w:hAnsi="Times New Roman" w:cs="Times New Roman"/>
          <w:sz w:val="24"/>
          <w:szCs w:val="24"/>
          <w:lang w:val="en-GB"/>
        </w:rPr>
        <w:t xml:space="preserve"> - Squared differences between adjacent normal R-R </w:t>
      </w:r>
      <w:bookmarkEnd w:id="5"/>
      <w:r w:rsidRPr="00272CA2">
        <w:rPr>
          <w:rFonts w:ascii="Times New Roman" w:hAnsi="Times New Roman" w:cs="Times New Roman"/>
          <w:sz w:val="24"/>
          <w:szCs w:val="24"/>
          <w:lang w:val="en-GB"/>
        </w:rPr>
        <w:t>intervals.</w:t>
      </w:r>
    </w:p>
    <w:p w14:paraId="61C998E1" w14:textId="77777777" w:rsidR="00615C35" w:rsidRPr="00272CA2" w:rsidRDefault="00615C35" w:rsidP="00615C35">
      <w:pPr>
        <w:widowControl w:val="0"/>
        <w:autoSpaceDE w:val="0"/>
        <w:autoSpaceDN w:val="0"/>
        <w:adjustRightInd w:val="0"/>
        <w:spacing w:line="240" w:lineRule="auto"/>
        <w:jc w:val="both"/>
        <w:rPr>
          <w:rFonts w:ascii="Times New Roman" w:hAnsi="Times New Roman" w:cs="Times New Roman"/>
          <w:sz w:val="24"/>
          <w:szCs w:val="24"/>
          <w:lang w:val="en-GB"/>
        </w:rPr>
      </w:pPr>
      <w:r w:rsidRPr="00272CA2">
        <w:rPr>
          <w:rFonts w:ascii="Times New Roman" w:hAnsi="Times New Roman" w:cs="Times New Roman"/>
          <w:sz w:val="24"/>
          <w:szCs w:val="24"/>
          <w:lang w:val="en-GB"/>
        </w:rPr>
        <w:t>Generalized Estimating Equations test.</w:t>
      </w:r>
    </w:p>
    <w:p w14:paraId="63D23252" w14:textId="7CDF14E7" w:rsidR="00812F8A" w:rsidRPr="00272CA2" w:rsidRDefault="00F626AB" w:rsidP="00812F8A">
      <w:pPr>
        <w:widowControl w:val="0"/>
        <w:autoSpaceDE w:val="0"/>
        <w:autoSpaceDN w:val="0"/>
        <w:adjustRightInd w:val="0"/>
        <w:spacing w:line="240" w:lineRule="auto"/>
        <w:jc w:val="both"/>
        <w:rPr>
          <w:rStyle w:val="fontstyle01"/>
          <w:color w:val="auto"/>
          <w:lang w:val="en-GB"/>
        </w:rPr>
      </w:pPr>
      <w:r w:rsidRPr="00272CA2">
        <w:rPr>
          <w:rFonts w:ascii="Times New Roman" w:eastAsia="Times New Roman" w:hAnsi="Times New Roman" w:cs="Times New Roman"/>
          <w:sz w:val="24"/>
          <w:szCs w:val="24"/>
          <w:lang w:val="en-GB" w:eastAsia="zh-CN"/>
        </w:rPr>
        <w:t xml:space="preserve">* Intra group difference when compared to </w:t>
      </w:r>
      <w:r w:rsidR="00812F8A" w:rsidRPr="00272CA2">
        <w:rPr>
          <w:rFonts w:ascii="Times New Roman" w:eastAsia="Times New Roman" w:hAnsi="Times New Roman" w:cs="Times New Roman"/>
          <w:sz w:val="24"/>
          <w:szCs w:val="24"/>
          <w:lang w:val="en-GB" w:eastAsia="zh-CN"/>
        </w:rPr>
        <w:t>baseline</w:t>
      </w:r>
      <w:r w:rsidR="00812F8A" w:rsidRPr="00272CA2">
        <w:rPr>
          <w:rStyle w:val="fontstyle01"/>
          <w:color w:val="auto"/>
          <w:lang w:val="en-GB"/>
        </w:rPr>
        <w:t>.</w:t>
      </w:r>
      <w:r w:rsidRPr="00272CA2">
        <w:rPr>
          <w:rStyle w:val="fontstyle01"/>
          <w:color w:val="auto"/>
          <w:lang w:val="en-GB"/>
        </w:rPr>
        <w:t xml:space="preserve"> </w:t>
      </w:r>
    </w:p>
    <w:p w14:paraId="0BB987AC" w14:textId="77777777" w:rsidR="00812F8A" w:rsidRPr="00272CA2" w:rsidRDefault="00F626AB" w:rsidP="00812F8A">
      <w:pPr>
        <w:widowControl w:val="0"/>
        <w:autoSpaceDE w:val="0"/>
        <w:autoSpaceDN w:val="0"/>
        <w:adjustRightInd w:val="0"/>
        <w:spacing w:line="240" w:lineRule="auto"/>
        <w:jc w:val="both"/>
        <w:rPr>
          <w:rFonts w:ascii="Times New Roman" w:eastAsia="Times New Roman" w:hAnsi="Times New Roman" w:cs="Times New Roman"/>
          <w:sz w:val="24"/>
          <w:szCs w:val="24"/>
          <w:lang w:val="en-GB" w:eastAsia="zh-CN"/>
        </w:rPr>
      </w:pPr>
      <w:r w:rsidRPr="00272CA2">
        <w:rPr>
          <w:rFonts w:ascii="Times New Roman" w:eastAsia="Times New Roman" w:hAnsi="Times New Roman" w:cs="Times New Roman"/>
          <w:sz w:val="24"/>
          <w:szCs w:val="24"/>
          <w:lang w:val="en-GB" w:eastAsia="zh-CN"/>
        </w:rPr>
        <w:t xml:space="preserve">** Difference between groups at all times evaluated </w:t>
      </w:r>
    </w:p>
    <w:p w14:paraId="6EE536BF" w14:textId="77777777" w:rsidR="00812F8A" w:rsidRPr="00272CA2" w:rsidRDefault="00812F8A">
      <w:pPr>
        <w:widowControl w:val="0"/>
        <w:autoSpaceDE w:val="0"/>
        <w:autoSpaceDN w:val="0"/>
        <w:adjustRightInd w:val="0"/>
        <w:spacing w:line="240" w:lineRule="auto"/>
        <w:jc w:val="both"/>
        <w:rPr>
          <w:rFonts w:ascii="Times New Roman" w:eastAsia="Times New Roman" w:hAnsi="Times New Roman" w:cs="Times New Roman"/>
          <w:sz w:val="24"/>
          <w:szCs w:val="24"/>
          <w:lang w:val="en-GB" w:eastAsia="zh-CN"/>
        </w:rPr>
      </w:pPr>
    </w:p>
    <w:sectPr w:rsidR="00812F8A" w:rsidRPr="00272CA2" w:rsidSect="007E1133">
      <w:type w:val="continuous"/>
      <w:pgSz w:w="11900" w:h="16840"/>
      <w:pgMar w:top="1701" w:right="1134" w:bottom="1134" w:left="1701" w:header="720" w:footer="720" w:gutter="0"/>
      <w:pgNumType w:start="9"/>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9ED532" w14:textId="77777777" w:rsidR="008B218F" w:rsidRDefault="008B218F" w:rsidP="003A5546">
      <w:pPr>
        <w:spacing w:after="0" w:line="240" w:lineRule="auto"/>
      </w:pPr>
      <w:r>
        <w:separator/>
      </w:r>
    </w:p>
  </w:endnote>
  <w:endnote w:type="continuationSeparator" w:id="0">
    <w:p w14:paraId="05E5EFB7" w14:textId="77777777" w:rsidR="008B218F" w:rsidRDefault="008B218F" w:rsidP="003A5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imes-Roman">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2A2EA7" w14:textId="77777777" w:rsidR="008B218F" w:rsidRDefault="008B218F" w:rsidP="003A5546">
      <w:pPr>
        <w:spacing w:after="0" w:line="240" w:lineRule="auto"/>
      </w:pPr>
      <w:r>
        <w:separator/>
      </w:r>
    </w:p>
  </w:footnote>
  <w:footnote w:type="continuationSeparator" w:id="0">
    <w:p w14:paraId="3B2BCDF2" w14:textId="77777777" w:rsidR="008B218F" w:rsidRDefault="008B218F" w:rsidP="003A55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5C263E"/>
    <w:multiLevelType w:val="hybridMultilevel"/>
    <w:tmpl w:val="2EE4360C"/>
    <w:lvl w:ilvl="0" w:tplc="C3B80416">
      <w:start w:val="1"/>
      <w:numFmt w:val="lowerLetter"/>
      <w:lvlText w:val="%1-"/>
      <w:lvlJc w:val="left"/>
      <w:pPr>
        <w:ind w:left="720" w:hanging="360"/>
      </w:pPr>
      <w:rPr>
        <w:rFonts w:ascii="Times New Roman" w:eastAsia="Times New Roman" w:hAnsi="Times New Roman" w:cs="Times New Roman"/>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16cid:durableId="1422339882">
    <w:abstractNumId w:val="0"/>
  </w:num>
  <w:num w:numId="2" w16cid:durableId="120625626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CF0"/>
    <w:rsid w:val="000019C8"/>
    <w:rsid w:val="00002BF2"/>
    <w:rsid w:val="00005E58"/>
    <w:rsid w:val="0000711E"/>
    <w:rsid w:val="000125CB"/>
    <w:rsid w:val="0001641D"/>
    <w:rsid w:val="00022968"/>
    <w:rsid w:val="0002383E"/>
    <w:rsid w:val="00025A8D"/>
    <w:rsid w:val="00030885"/>
    <w:rsid w:val="00031512"/>
    <w:rsid w:val="00033B1A"/>
    <w:rsid w:val="000403AD"/>
    <w:rsid w:val="00041B52"/>
    <w:rsid w:val="00043B56"/>
    <w:rsid w:val="000441FE"/>
    <w:rsid w:val="00044926"/>
    <w:rsid w:val="00045730"/>
    <w:rsid w:val="00047AB1"/>
    <w:rsid w:val="00052220"/>
    <w:rsid w:val="00052F24"/>
    <w:rsid w:val="00057F9F"/>
    <w:rsid w:val="000609D0"/>
    <w:rsid w:val="00066E1A"/>
    <w:rsid w:val="00072A21"/>
    <w:rsid w:val="00075328"/>
    <w:rsid w:val="00076D42"/>
    <w:rsid w:val="00081352"/>
    <w:rsid w:val="00085F71"/>
    <w:rsid w:val="000865B9"/>
    <w:rsid w:val="0009450B"/>
    <w:rsid w:val="000A4AB8"/>
    <w:rsid w:val="000A56B7"/>
    <w:rsid w:val="000A5F0D"/>
    <w:rsid w:val="000B2173"/>
    <w:rsid w:val="000B6B00"/>
    <w:rsid w:val="000C41DA"/>
    <w:rsid w:val="000D095D"/>
    <w:rsid w:val="000D22A8"/>
    <w:rsid w:val="000D331A"/>
    <w:rsid w:val="000D51D1"/>
    <w:rsid w:val="000D7513"/>
    <w:rsid w:val="000D7DE4"/>
    <w:rsid w:val="000E2395"/>
    <w:rsid w:val="000E5DF3"/>
    <w:rsid w:val="000E6702"/>
    <w:rsid w:val="000E7A0A"/>
    <w:rsid w:val="000F32CA"/>
    <w:rsid w:val="000F4ACB"/>
    <w:rsid w:val="000F7E37"/>
    <w:rsid w:val="000F7F64"/>
    <w:rsid w:val="0010068F"/>
    <w:rsid w:val="00102983"/>
    <w:rsid w:val="001040DA"/>
    <w:rsid w:val="001078A9"/>
    <w:rsid w:val="00112783"/>
    <w:rsid w:val="00114F1E"/>
    <w:rsid w:val="0011616A"/>
    <w:rsid w:val="00117FF3"/>
    <w:rsid w:val="00124611"/>
    <w:rsid w:val="0013106C"/>
    <w:rsid w:val="0013438C"/>
    <w:rsid w:val="001364B3"/>
    <w:rsid w:val="001368FF"/>
    <w:rsid w:val="00142602"/>
    <w:rsid w:val="00151F14"/>
    <w:rsid w:val="00154445"/>
    <w:rsid w:val="00170398"/>
    <w:rsid w:val="00172D2D"/>
    <w:rsid w:val="001805C8"/>
    <w:rsid w:val="00181D12"/>
    <w:rsid w:val="0018251A"/>
    <w:rsid w:val="0018679C"/>
    <w:rsid w:val="00191892"/>
    <w:rsid w:val="0019216F"/>
    <w:rsid w:val="00192955"/>
    <w:rsid w:val="00192CF0"/>
    <w:rsid w:val="00196BE3"/>
    <w:rsid w:val="001A1329"/>
    <w:rsid w:val="001A1330"/>
    <w:rsid w:val="001A4161"/>
    <w:rsid w:val="001B23E5"/>
    <w:rsid w:val="001B6145"/>
    <w:rsid w:val="001C55A6"/>
    <w:rsid w:val="001D344A"/>
    <w:rsid w:val="001D4BF2"/>
    <w:rsid w:val="001D5E7A"/>
    <w:rsid w:val="001D6DA0"/>
    <w:rsid w:val="001D7140"/>
    <w:rsid w:val="001E5E7E"/>
    <w:rsid w:val="001E6712"/>
    <w:rsid w:val="001F69EE"/>
    <w:rsid w:val="001F74AD"/>
    <w:rsid w:val="002025F9"/>
    <w:rsid w:val="0020767E"/>
    <w:rsid w:val="00207BB6"/>
    <w:rsid w:val="00210475"/>
    <w:rsid w:val="00217515"/>
    <w:rsid w:val="002231EB"/>
    <w:rsid w:val="002240B8"/>
    <w:rsid w:val="00224FF1"/>
    <w:rsid w:val="00225473"/>
    <w:rsid w:val="00227067"/>
    <w:rsid w:val="00241271"/>
    <w:rsid w:val="00241F26"/>
    <w:rsid w:val="002420B8"/>
    <w:rsid w:val="002427A3"/>
    <w:rsid w:val="0025004E"/>
    <w:rsid w:val="00253288"/>
    <w:rsid w:val="002543B7"/>
    <w:rsid w:val="0025759F"/>
    <w:rsid w:val="00260D0E"/>
    <w:rsid w:val="0026407F"/>
    <w:rsid w:val="00264B59"/>
    <w:rsid w:val="00265662"/>
    <w:rsid w:val="002662B1"/>
    <w:rsid w:val="00266A8A"/>
    <w:rsid w:val="00272CA2"/>
    <w:rsid w:val="00277623"/>
    <w:rsid w:val="0028456C"/>
    <w:rsid w:val="00292D08"/>
    <w:rsid w:val="00293A51"/>
    <w:rsid w:val="00293BE3"/>
    <w:rsid w:val="00296BDD"/>
    <w:rsid w:val="00297577"/>
    <w:rsid w:val="002A1628"/>
    <w:rsid w:val="002A3AF2"/>
    <w:rsid w:val="002A483D"/>
    <w:rsid w:val="002B1AF3"/>
    <w:rsid w:val="002B3C7C"/>
    <w:rsid w:val="002B5BB3"/>
    <w:rsid w:val="002C5773"/>
    <w:rsid w:val="002C7DBC"/>
    <w:rsid w:val="002D74D7"/>
    <w:rsid w:val="002E6E30"/>
    <w:rsid w:val="002F01BE"/>
    <w:rsid w:val="002F2A6E"/>
    <w:rsid w:val="002F593A"/>
    <w:rsid w:val="00301768"/>
    <w:rsid w:val="0030325A"/>
    <w:rsid w:val="00305E6D"/>
    <w:rsid w:val="00310C74"/>
    <w:rsid w:val="0031151B"/>
    <w:rsid w:val="003147AB"/>
    <w:rsid w:val="003236BC"/>
    <w:rsid w:val="00325A4B"/>
    <w:rsid w:val="0032602D"/>
    <w:rsid w:val="003317A2"/>
    <w:rsid w:val="00343ED7"/>
    <w:rsid w:val="00344827"/>
    <w:rsid w:val="00345443"/>
    <w:rsid w:val="00347581"/>
    <w:rsid w:val="00351378"/>
    <w:rsid w:val="00351752"/>
    <w:rsid w:val="00353A52"/>
    <w:rsid w:val="00354213"/>
    <w:rsid w:val="00354E57"/>
    <w:rsid w:val="00361842"/>
    <w:rsid w:val="0038115A"/>
    <w:rsid w:val="0039043C"/>
    <w:rsid w:val="00391FD3"/>
    <w:rsid w:val="00396143"/>
    <w:rsid w:val="003A0AF0"/>
    <w:rsid w:val="003A221B"/>
    <w:rsid w:val="003A2770"/>
    <w:rsid w:val="003A5546"/>
    <w:rsid w:val="003A55DA"/>
    <w:rsid w:val="003B0D15"/>
    <w:rsid w:val="003B3688"/>
    <w:rsid w:val="003B37F9"/>
    <w:rsid w:val="003B7E80"/>
    <w:rsid w:val="003C41B1"/>
    <w:rsid w:val="003C5CF4"/>
    <w:rsid w:val="003D48F4"/>
    <w:rsid w:val="003D4C34"/>
    <w:rsid w:val="003D68ED"/>
    <w:rsid w:val="003D73CF"/>
    <w:rsid w:val="003E0B2E"/>
    <w:rsid w:val="003E405E"/>
    <w:rsid w:val="003E7BCD"/>
    <w:rsid w:val="003F56ED"/>
    <w:rsid w:val="003F7041"/>
    <w:rsid w:val="00402844"/>
    <w:rsid w:val="0040310F"/>
    <w:rsid w:val="004061F3"/>
    <w:rsid w:val="00410422"/>
    <w:rsid w:val="004121B9"/>
    <w:rsid w:val="00412C84"/>
    <w:rsid w:val="00414525"/>
    <w:rsid w:val="00430B26"/>
    <w:rsid w:val="00437D3A"/>
    <w:rsid w:val="0044181D"/>
    <w:rsid w:val="00443D31"/>
    <w:rsid w:val="00447C90"/>
    <w:rsid w:val="00452719"/>
    <w:rsid w:val="0045361D"/>
    <w:rsid w:val="00454263"/>
    <w:rsid w:val="004546AD"/>
    <w:rsid w:val="00457166"/>
    <w:rsid w:val="00460B45"/>
    <w:rsid w:val="00463E4B"/>
    <w:rsid w:val="00465BB6"/>
    <w:rsid w:val="00467FD7"/>
    <w:rsid w:val="00474196"/>
    <w:rsid w:val="00476B86"/>
    <w:rsid w:val="0048320D"/>
    <w:rsid w:val="004931AD"/>
    <w:rsid w:val="00496D7D"/>
    <w:rsid w:val="004A402E"/>
    <w:rsid w:val="004A4C72"/>
    <w:rsid w:val="004A71E3"/>
    <w:rsid w:val="004B0CD9"/>
    <w:rsid w:val="004B281E"/>
    <w:rsid w:val="004B5F80"/>
    <w:rsid w:val="004B64D3"/>
    <w:rsid w:val="004C19DE"/>
    <w:rsid w:val="004C3840"/>
    <w:rsid w:val="004D0792"/>
    <w:rsid w:val="004D1162"/>
    <w:rsid w:val="004D7D76"/>
    <w:rsid w:val="004E11BF"/>
    <w:rsid w:val="004E3765"/>
    <w:rsid w:val="004E568E"/>
    <w:rsid w:val="004E620B"/>
    <w:rsid w:val="004F0040"/>
    <w:rsid w:val="0050664C"/>
    <w:rsid w:val="00513975"/>
    <w:rsid w:val="005151A9"/>
    <w:rsid w:val="00515C17"/>
    <w:rsid w:val="005179B0"/>
    <w:rsid w:val="00522327"/>
    <w:rsid w:val="005233D4"/>
    <w:rsid w:val="005303B1"/>
    <w:rsid w:val="00532002"/>
    <w:rsid w:val="005337A3"/>
    <w:rsid w:val="00535337"/>
    <w:rsid w:val="00535E41"/>
    <w:rsid w:val="005430EE"/>
    <w:rsid w:val="00544F38"/>
    <w:rsid w:val="00545335"/>
    <w:rsid w:val="00545461"/>
    <w:rsid w:val="005531BA"/>
    <w:rsid w:val="00560249"/>
    <w:rsid w:val="00562572"/>
    <w:rsid w:val="00562FB3"/>
    <w:rsid w:val="00573D0A"/>
    <w:rsid w:val="00583F41"/>
    <w:rsid w:val="00583FA6"/>
    <w:rsid w:val="00590360"/>
    <w:rsid w:val="0059080C"/>
    <w:rsid w:val="0059253E"/>
    <w:rsid w:val="00593B5C"/>
    <w:rsid w:val="00597392"/>
    <w:rsid w:val="005A0E39"/>
    <w:rsid w:val="005A5DAC"/>
    <w:rsid w:val="005B62B0"/>
    <w:rsid w:val="005B703A"/>
    <w:rsid w:val="005C2D2D"/>
    <w:rsid w:val="005C2F52"/>
    <w:rsid w:val="005C324A"/>
    <w:rsid w:val="005D4E19"/>
    <w:rsid w:val="005D6E28"/>
    <w:rsid w:val="005E0061"/>
    <w:rsid w:val="005E314E"/>
    <w:rsid w:val="005F04C1"/>
    <w:rsid w:val="005F5A5C"/>
    <w:rsid w:val="00600A90"/>
    <w:rsid w:val="006159BC"/>
    <w:rsid w:val="00615C35"/>
    <w:rsid w:val="00617574"/>
    <w:rsid w:val="00621114"/>
    <w:rsid w:val="00622682"/>
    <w:rsid w:val="006367BD"/>
    <w:rsid w:val="006526A9"/>
    <w:rsid w:val="0065295B"/>
    <w:rsid w:val="00654069"/>
    <w:rsid w:val="006619A9"/>
    <w:rsid w:val="006621D5"/>
    <w:rsid w:val="0066347B"/>
    <w:rsid w:val="0067180E"/>
    <w:rsid w:val="006734B4"/>
    <w:rsid w:val="00673FC1"/>
    <w:rsid w:val="00680B74"/>
    <w:rsid w:val="00687321"/>
    <w:rsid w:val="006879BF"/>
    <w:rsid w:val="00692593"/>
    <w:rsid w:val="006973B7"/>
    <w:rsid w:val="006A30A8"/>
    <w:rsid w:val="006A7B65"/>
    <w:rsid w:val="006B0C10"/>
    <w:rsid w:val="006B733E"/>
    <w:rsid w:val="006B75A2"/>
    <w:rsid w:val="006C07BA"/>
    <w:rsid w:val="006C0CCD"/>
    <w:rsid w:val="006C1856"/>
    <w:rsid w:val="006C198D"/>
    <w:rsid w:val="006C4453"/>
    <w:rsid w:val="006D25FD"/>
    <w:rsid w:val="006D3453"/>
    <w:rsid w:val="006D529A"/>
    <w:rsid w:val="006E1FBA"/>
    <w:rsid w:val="006E57BB"/>
    <w:rsid w:val="006E790A"/>
    <w:rsid w:val="006F292F"/>
    <w:rsid w:val="006F5530"/>
    <w:rsid w:val="006F575C"/>
    <w:rsid w:val="00705DCF"/>
    <w:rsid w:val="0072161F"/>
    <w:rsid w:val="00722698"/>
    <w:rsid w:val="00726562"/>
    <w:rsid w:val="007310BD"/>
    <w:rsid w:val="0073300F"/>
    <w:rsid w:val="007339E1"/>
    <w:rsid w:val="00734007"/>
    <w:rsid w:val="00734C8E"/>
    <w:rsid w:val="00741FC5"/>
    <w:rsid w:val="00743DDA"/>
    <w:rsid w:val="007440F7"/>
    <w:rsid w:val="00745D57"/>
    <w:rsid w:val="00752A7D"/>
    <w:rsid w:val="00757BC0"/>
    <w:rsid w:val="007717F0"/>
    <w:rsid w:val="00771E79"/>
    <w:rsid w:val="00773CA9"/>
    <w:rsid w:val="00776645"/>
    <w:rsid w:val="007845BD"/>
    <w:rsid w:val="00785F90"/>
    <w:rsid w:val="007871BE"/>
    <w:rsid w:val="007941DB"/>
    <w:rsid w:val="00795FB7"/>
    <w:rsid w:val="00796888"/>
    <w:rsid w:val="007A68C1"/>
    <w:rsid w:val="007B3FBF"/>
    <w:rsid w:val="007C24A1"/>
    <w:rsid w:val="007C2DFE"/>
    <w:rsid w:val="007C5923"/>
    <w:rsid w:val="007D08CD"/>
    <w:rsid w:val="007D150B"/>
    <w:rsid w:val="007E1133"/>
    <w:rsid w:val="007E1A78"/>
    <w:rsid w:val="007E630C"/>
    <w:rsid w:val="007F7D20"/>
    <w:rsid w:val="00801513"/>
    <w:rsid w:val="00802664"/>
    <w:rsid w:val="00807A52"/>
    <w:rsid w:val="00807BE0"/>
    <w:rsid w:val="0081176B"/>
    <w:rsid w:val="00812F8A"/>
    <w:rsid w:val="008153BE"/>
    <w:rsid w:val="00825255"/>
    <w:rsid w:val="00825E7A"/>
    <w:rsid w:val="00832CEA"/>
    <w:rsid w:val="00840616"/>
    <w:rsid w:val="00841BAD"/>
    <w:rsid w:val="008427C4"/>
    <w:rsid w:val="00851881"/>
    <w:rsid w:val="00851D62"/>
    <w:rsid w:val="008523F9"/>
    <w:rsid w:val="00854964"/>
    <w:rsid w:val="00855EE4"/>
    <w:rsid w:val="00864D08"/>
    <w:rsid w:val="0087115F"/>
    <w:rsid w:val="008753B4"/>
    <w:rsid w:val="008814F7"/>
    <w:rsid w:val="00881694"/>
    <w:rsid w:val="00881779"/>
    <w:rsid w:val="00882779"/>
    <w:rsid w:val="008838D1"/>
    <w:rsid w:val="0088635A"/>
    <w:rsid w:val="00892FED"/>
    <w:rsid w:val="00894289"/>
    <w:rsid w:val="00897854"/>
    <w:rsid w:val="008A0A94"/>
    <w:rsid w:val="008A2088"/>
    <w:rsid w:val="008A427A"/>
    <w:rsid w:val="008A6491"/>
    <w:rsid w:val="008A7B9B"/>
    <w:rsid w:val="008B0E62"/>
    <w:rsid w:val="008B218F"/>
    <w:rsid w:val="008B5DB5"/>
    <w:rsid w:val="008B7DE4"/>
    <w:rsid w:val="008C68FB"/>
    <w:rsid w:val="008D382F"/>
    <w:rsid w:val="008D3E29"/>
    <w:rsid w:val="008E4790"/>
    <w:rsid w:val="008E5D72"/>
    <w:rsid w:val="008E5F3D"/>
    <w:rsid w:val="008F07E3"/>
    <w:rsid w:val="008F4F3D"/>
    <w:rsid w:val="00901CC2"/>
    <w:rsid w:val="009056DD"/>
    <w:rsid w:val="009064FE"/>
    <w:rsid w:val="00907D0F"/>
    <w:rsid w:val="00910976"/>
    <w:rsid w:val="00910990"/>
    <w:rsid w:val="00912FA0"/>
    <w:rsid w:val="00916446"/>
    <w:rsid w:val="00916C08"/>
    <w:rsid w:val="00926890"/>
    <w:rsid w:val="00930D37"/>
    <w:rsid w:val="00936478"/>
    <w:rsid w:val="00936776"/>
    <w:rsid w:val="00936E24"/>
    <w:rsid w:val="0093724F"/>
    <w:rsid w:val="00943083"/>
    <w:rsid w:val="00943BBB"/>
    <w:rsid w:val="009458F1"/>
    <w:rsid w:val="00947842"/>
    <w:rsid w:val="00950FC6"/>
    <w:rsid w:val="009533EB"/>
    <w:rsid w:val="009676BD"/>
    <w:rsid w:val="00976EEB"/>
    <w:rsid w:val="00981C30"/>
    <w:rsid w:val="0098778E"/>
    <w:rsid w:val="00992E08"/>
    <w:rsid w:val="00992EEE"/>
    <w:rsid w:val="009A6DDE"/>
    <w:rsid w:val="009B1E67"/>
    <w:rsid w:val="009B68EB"/>
    <w:rsid w:val="009B702D"/>
    <w:rsid w:val="009B740D"/>
    <w:rsid w:val="009C18A1"/>
    <w:rsid w:val="009C28C8"/>
    <w:rsid w:val="009C38FB"/>
    <w:rsid w:val="009C52D6"/>
    <w:rsid w:val="009C6D68"/>
    <w:rsid w:val="009C77E6"/>
    <w:rsid w:val="009D2B3D"/>
    <w:rsid w:val="009D2DD0"/>
    <w:rsid w:val="009E09C6"/>
    <w:rsid w:val="009E2181"/>
    <w:rsid w:val="009E4E88"/>
    <w:rsid w:val="009E6F7B"/>
    <w:rsid w:val="009E6FC9"/>
    <w:rsid w:val="009F1711"/>
    <w:rsid w:val="009F2BF3"/>
    <w:rsid w:val="009F2CF2"/>
    <w:rsid w:val="009F4B93"/>
    <w:rsid w:val="00A01D6E"/>
    <w:rsid w:val="00A10498"/>
    <w:rsid w:val="00A15CAB"/>
    <w:rsid w:val="00A21792"/>
    <w:rsid w:val="00A2305D"/>
    <w:rsid w:val="00A27490"/>
    <w:rsid w:val="00A27F0F"/>
    <w:rsid w:val="00A302F3"/>
    <w:rsid w:val="00A31F5E"/>
    <w:rsid w:val="00A369A2"/>
    <w:rsid w:val="00A40441"/>
    <w:rsid w:val="00A40980"/>
    <w:rsid w:val="00A44C18"/>
    <w:rsid w:val="00A45D4A"/>
    <w:rsid w:val="00A5715A"/>
    <w:rsid w:val="00A63899"/>
    <w:rsid w:val="00A6629F"/>
    <w:rsid w:val="00A66616"/>
    <w:rsid w:val="00A7143F"/>
    <w:rsid w:val="00A82101"/>
    <w:rsid w:val="00A82691"/>
    <w:rsid w:val="00A826F3"/>
    <w:rsid w:val="00A83155"/>
    <w:rsid w:val="00A87A98"/>
    <w:rsid w:val="00A90083"/>
    <w:rsid w:val="00A916AA"/>
    <w:rsid w:val="00AA00A5"/>
    <w:rsid w:val="00AA1900"/>
    <w:rsid w:val="00AC24EB"/>
    <w:rsid w:val="00AD3EE1"/>
    <w:rsid w:val="00AD55A3"/>
    <w:rsid w:val="00AD7C9F"/>
    <w:rsid w:val="00AE2A20"/>
    <w:rsid w:val="00AE3B42"/>
    <w:rsid w:val="00AF2859"/>
    <w:rsid w:val="00B01E7F"/>
    <w:rsid w:val="00B06B0A"/>
    <w:rsid w:val="00B10036"/>
    <w:rsid w:val="00B251E1"/>
    <w:rsid w:val="00B3381F"/>
    <w:rsid w:val="00B353D7"/>
    <w:rsid w:val="00B362E8"/>
    <w:rsid w:val="00B3632A"/>
    <w:rsid w:val="00B44038"/>
    <w:rsid w:val="00B53112"/>
    <w:rsid w:val="00B53BB9"/>
    <w:rsid w:val="00B53EEC"/>
    <w:rsid w:val="00B55ED2"/>
    <w:rsid w:val="00B57A8A"/>
    <w:rsid w:val="00B57F0A"/>
    <w:rsid w:val="00B62D4E"/>
    <w:rsid w:val="00B657D7"/>
    <w:rsid w:val="00B65992"/>
    <w:rsid w:val="00B67860"/>
    <w:rsid w:val="00B71347"/>
    <w:rsid w:val="00B716B7"/>
    <w:rsid w:val="00B74EC0"/>
    <w:rsid w:val="00B75642"/>
    <w:rsid w:val="00B8084F"/>
    <w:rsid w:val="00B84D83"/>
    <w:rsid w:val="00B856C6"/>
    <w:rsid w:val="00B85CD8"/>
    <w:rsid w:val="00B87962"/>
    <w:rsid w:val="00B87A1F"/>
    <w:rsid w:val="00BA0663"/>
    <w:rsid w:val="00BA2223"/>
    <w:rsid w:val="00BA5D25"/>
    <w:rsid w:val="00BB3B0F"/>
    <w:rsid w:val="00BC5D4D"/>
    <w:rsid w:val="00BD0A2D"/>
    <w:rsid w:val="00BD11BB"/>
    <w:rsid w:val="00BD2070"/>
    <w:rsid w:val="00BE1481"/>
    <w:rsid w:val="00BE1F25"/>
    <w:rsid w:val="00BF4B66"/>
    <w:rsid w:val="00BF7C2E"/>
    <w:rsid w:val="00C02CDB"/>
    <w:rsid w:val="00C03E2F"/>
    <w:rsid w:val="00C1171D"/>
    <w:rsid w:val="00C14893"/>
    <w:rsid w:val="00C16D69"/>
    <w:rsid w:val="00C1782F"/>
    <w:rsid w:val="00C21B4D"/>
    <w:rsid w:val="00C23F2C"/>
    <w:rsid w:val="00C33414"/>
    <w:rsid w:val="00C44550"/>
    <w:rsid w:val="00C478F7"/>
    <w:rsid w:val="00C47B27"/>
    <w:rsid w:val="00C549C5"/>
    <w:rsid w:val="00C54EA1"/>
    <w:rsid w:val="00C66B8B"/>
    <w:rsid w:val="00C6728D"/>
    <w:rsid w:val="00C75111"/>
    <w:rsid w:val="00C97C88"/>
    <w:rsid w:val="00CA5558"/>
    <w:rsid w:val="00CB1C28"/>
    <w:rsid w:val="00CB5B27"/>
    <w:rsid w:val="00CB65AE"/>
    <w:rsid w:val="00CC1025"/>
    <w:rsid w:val="00CC1296"/>
    <w:rsid w:val="00CC2F57"/>
    <w:rsid w:val="00CC3AFD"/>
    <w:rsid w:val="00CC414B"/>
    <w:rsid w:val="00CC63D9"/>
    <w:rsid w:val="00CC676B"/>
    <w:rsid w:val="00CD0979"/>
    <w:rsid w:val="00CD3790"/>
    <w:rsid w:val="00CE3014"/>
    <w:rsid w:val="00CF2947"/>
    <w:rsid w:val="00CF5AB6"/>
    <w:rsid w:val="00D018FF"/>
    <w:rsid w:val="00D03FD5"/>
    <w:rsid w:val="00D06A49"/>
    <w:rsid w:val="00D07764"/>
    <w:rsid w:val="00D10D64"/>
    <w:rsid w:val="00D11086"/>
    <w:rsid w:val="00D20CA2"/>
    <w:rsid w:val="00D229E6"/>
    <w:rsid w:val="00D22A14"/>
    <w:rsid w:val="00D25E7C"/>
    <w:rsid w:val="00D2695C"/>
    <w:rsid w:val="00D3156D"/>
    <w:rsid w:val="00D36F11"/>
    <w:rsid w:val="00D41C9B"/>
    <w:rsid w:val="00D43AC9"/>
    <w:rsid w:val="00D44F4F"/>
    <w:rsid w:val="00D4586D"/>
    <w:rsid w:val="00D46435"/>
    <w:rsid w:val="00D50321"/>
    <w:rsid w:val="00D528E5"/>
    <w:rsid w:val="00D54AFD"/>
    <w:rsid w:val="00D622AE"/>
    <w:rsid w:val="00D627AB"/>
    <w:rsid w:val="00D65430"/>
    <w:rsid w:val="00D739E5"/>
    <w:rsid w:val="00D753EB"/>
    <w:rsid w:val="00D80067"/>
    <w:rsid w:val="00D90E9D"/>
    <w:rsid w:val="00D9167E"/>
    <w:rsid w:val="00D923F3"/>
    <w:rsid w:val="00D97308"/>
    <w:rsid w:val="00D97B5D"/>
    <w:rsid w:val="00DA2F34"/>
    <w:rsid w:val="00DA50C3"/>
    <w:rsid w:val="00DA6A7A"/>
    <w:rsid w:val="00DA7800"/>
    <w:rsid w:val="00DC3B96"/>
    <w:rsid w:val="00DD06FB"/>
    <w:rsid w:val="00DE4B63"/>
    <w:rsid w:val="00DE59CC"/>
    <w:rsid w:val="00DF5E96"/>
    <w:rsid w:val="00DF6217"/>
    <w:rsid w:val="00E05D17"/>
    <w:rsid w:val="00E130AE"/>
    <w:rsid w:val="00E15ECF"/>
    <w:rsid w:val="00E21340"/>
    <w:rsid w:val="00E2593E"/>
    <w:rsid w:val="00E30D0D"/>
    <w:rsid w:val="00E3259F"/>
    <w:rsid w:val="00E4367E"/>
    <w:rsid w:val="00E44882"/>
    <w:rsid w:val="00E44EEE"/>
    <w:rsid w:val="00E45151"/>
    <w:rsid w:val="00E4695A"/>
    <w:rsid w:val="00E5399E"/>
    <w:rsid w:val="00E5586B"/>
    <w:rsid w:val="00E560CE"/>
    <w:rsid w:val="00E62EC4"/>
    <w:rsid w:val="00E677F6"/>
    <w:rsid w:val="00E731D9"/>
    <w:rsid w:val="00E74F8E"/>
    <w:rsid w:val="00E81EA6"/>
    <w:rsid w:val="00E8787A"/>
    <w:rsid w:val="00E90966"/>
    <w:rsid w:val="00E96AF8"/>
    <w:rsid w:val="00E97773"/>
    <w:rsid w:val="00EA0077"/>
    <w:rsid w:val="00EA010E"/>
    <w:rsid w:val="00EA3502"/>
    <w:rsid w:val="00EA3FB2"/>
    <w:rsid w:val="00EA5696"/>
    <w:rsid w:val="00EA6448"/>
    <w:rsid w:val="00EA7229"/>
    <w:rsid w:val="00EB4154"/>
    <w:rsid w:val="00EB41DD"/>
    <w:rsid w:val="00EB684B"/>
    <w:rsid w:val="00EC05AD"/>
    <w:rsid w:val="00EC784A"/>
    <w:rsid w:val="00EC7A60"/>
    <w:rsid w:val="00ED318B"/>
    <w:rsid w:val="00ED6F02"/>
    <w:rsid w:val="00EE134D"/>
    <w:rsid w:val="00EE43A0"/>
    <w:rsid w:val="00EE726B"/>
    <w:rsid w:val="00EF0CFF"/>
    <w:rsid w:val="00F028BA"/>
    <w:rsid w:val="00F03824"/>
    <w:rsid w:val="00F0417A"/>
    <w:rsid w:val="00F04E83"/>
    <w:rsid w:val="00F06893"/>
    <w:rsid w:val="00F16124"/>
    <w:rsid w:val="00F16B36"/>
    <w:rsid w:val="00F21ED0"/>
    <w:rsid w:val="00F23649"/>
    <w:rsid w:val="00F25472"/>
    <w:rsid w:val="00F2584E"/>
    <w:rsid w:val="00F26631"/>
    <w:rsid w:val="00F30969"/>
    <w:rsid w:val="00F31606"/>
    <w:rsid w:val="00F319F2"/>
    <w:rsid w:val="00F32658"/>
    <w:rsid w:val="00F347FE"/>
    <w:rsid w:val="00F348F7"/>
    <w:rsid w:val="00F34FD3"/>
    <w:rsid w:val="00F361E1"/>
    <w:rsid w:val="00F36B32"/>
    <w:rsid w:val="00F37F81"/>
    <w:rsid w:val="00F4191D"/>
    <w:rsid w:val="00F450D8"/>
    <w:rsid w:val="00F52CA5"/>
    <w:rsid w:val="00F5752B"/>
    <w:rsid w:val="00F62181"/>
    <w:rsid w:val="00F626AB"/>
    <w:rsid w:val="00F63E15"/>
    <w:rsid w:val="00F6667E"/>
    <w:rsid w:val="00F70150"/>
    <w:rsid w:val="00F70687"/>
    <w:rsid w:val="00F75967"/>
    <w:rsid w:val="00F82793"/>
    <w:rsid w:val="00F92516"/>
    <w:rsid w:val="00F932CA"/>
    <w:rsid w:val="00F9668E"/>
    <w:rsid w:val="00F96EB6"/>
    <w:rsid w:val="00F97005"/>
    <w:rsid w:val="00FA11EA"/>
    <w:rsid w:val="00FA5ECA"/>
    <w:rsid w:val="00FB133B"/>
    <w:rsid w:val="00FB1447"/>
    <w:rsid w:val="00FB64C7"/>
    <w:rsid w:val="00FB7D77"/>
    <w:rsid w:val="00FC0F9D"/>
    <w:rsid w:val="00FC398A"/>
    <w:rsid w:val="00FC697C"/>
    <w:rsid w:val="00FC7700"/>
    <w:rsid w:val="00FD1B18"/>
    <w:rsid w:val="00FD1E09"/>
    <w:rsid w:val="00FD640F"/>
    <w:rsid w:val="00FE1506"/>
    <w:rsid w:val="00FE31A9"/>
    <w:rsid w:val="00FE4514"/>
    <w:rsid w:val="00FF0167"/>
    <w:rsid w:val="00FF3CC6"/>
    <w:rsid w:val="00FF5436"/>
    <w:rsid w:val="00FF7AC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361420"/>
  <w15:chartTrackingRefBased/>
  <w15:docId w15:val="{8ACF3430-3B36-4009-A042-B7CBF5CD4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3B56"/>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1"/>
    <w:qFormat/>
    <w:rsid w:val="00192CF0"/>
    <w:pPr>
      <w:spacing w:after="200" w:line="276" w:lineRule="auto"/>
      <w:ind w:left="720"/>
      <w:contextualSpacing/>
    </w:pPr>
    <w:rPr>
      <w:rFonts w:ascii="Calibri" w:eastAsia="Calibri" w:hAnsi="Calibri" w:cs="Times New Roman"/>
    </w:rPr>
  </w:style>
  <w:style w:type="character" w:styleId="Refdecomentrio">
    <w:name w:val="annotation reference"/>
    <w:basedOn w:val="Fontepargpadro"/>
    <w:uiPriority w:val="99"/>
    <w:semiHidden/>
    <w:unhideWhenUsed/>
    <w:rsid w:val="00D20CA2"/>
    <w:rPr>
      <w:sz w:val="16"/>
      <w:szCs w:val="16"/>
    </w:rPr>
  </w:style>
  <w:style w:type="paragraph" w:styleId="Textodecomentrio">
    <w:name w:val="annotation text"/>
    <w:basedOn w:val="Normal"/>
    <w:link w:val="TextodecomentrioChar"/>
    <w:uiPriority w:val="99"/>
    <w:unhideWhenUsed/>
    <w:rsid w:val="00D20CA2"/>
    <w:pPr>
      <w:spacing w:line="240" w:lineRule="auto"/>
    </w:pPr>
    <w:rPr>
      <w:sz w:val="20"/>
      <w:szCs w:val="20"/>
    </w:rPr>
  </w:style>
  <w:style w:type="character" w:customStyle="1" w:styleId="TextodecomentrioChar">
    <w:name w:val="Texto de comentário Char"/>
    <w:basedOn w:val="Fontepargpadro"/>
    <w:link w:val="Textodecomentrio"/>
    <w:uiPriority w:val="99"/>
    <w:rsid w:val="00D20CA2"/>
    <w:rPr>
      <w:sz w:val="20"/>
      <w:szCs w:val="20"/>
    </w:rPr>
  </w:style>
  <w:style w:type="paragraph" w:styleId="Assuntodocomentrio">
    <w:name w:val="annotation subject"/>
    <w:basedOn w:val="Textodecomentrio"/>
    <w:next w:val="Textodecomentrio"/>
    <w:link w:val="AssuntodocomentrioChar"/>
    <w:uiPriority w:val="99"/>
    <w:semiHidden/>
    <w:unhideWhenUsed/>
    <w:rsid w:val="00D20CA2"/>
    <w:rPr>
      <w:b/>
      <w:bCs/>
    </w:rPr>
  </w:style>
  <w:style w:type="character" w:customStyle="1" w:styleId="AssuntodocomentrioChar">
    <w:name w:val="Assunto do comentário Char"/>
    <w:basedOn w:val="TextodecomentrioChar"/>
    <w:link w:val="Assuntodocomentrio"/>
    <w:uiPriority w:val="99"/>
    <w:semiHidden/>
    <w:rsid w:val="00D20CA2"/>
    <w:rPr>
      <w:b/>
      <w:bCs/>
      <w:sz w:val="20"/>
      <w:szCs w:val="20"/>
    </w:rPr>
  </w:style>
  <w:style w:type="character" w:styleId="Hyperlink">
    <w:name w:val="Hyperlink"/>
    <w:basedOn w:val="Fontepargpadro"/>
    <w:uiPriority w:val="99"/>
    <w:unhideWhenUsed/>
    <w:rsid w:val="00A369A2"/>
    <w:rPr>
      <w:color w:val="0563C1" w:themeColor="hyperlink"/>
      <w:u w:val="single"/>
    </w:rPr>
  </w:style>
  <w:style w:type="character" w:styleId="MenoPendente">
    <w:name w:val="Unresolved Mention"/>
    <w:basedOn w:val="Fontepargpadro"/>
    <w:uiPriority w:val="99"/>
    <w:semiHidden/>
    <w:unhideWhenUsed/>
    <w:rsid w:val="00A369A2"/>
    <w:rPr>
      <w:color w:val="605E5C"/>
      <w:shd w:val="clear" w:color="auto" w:fill="E1DFDD"/>
    </w:rPr>
  </w:style>
  <w:style w:type="character" w:styleId="Nmerodelinha">
    <w:name w:val="line number"/>
    <w:basedOn w:val="Fontepargpadro"/>
    <w:uiPriority w:val="99"/>
    <w:semiHidden/>
    <w:unhideWhenUsed/>
    <w:rsid w:val="00EC7A60"/>
  </w:style>
  <w:style w:type="paragraph" w:styleId="Cabealho">
    <w:name w:val="header"/>
    <w:basedOn w:val="Normal"/>
    <w:link w:val="CabealhoChar"/>
    <w:uiPriority w:val="99"/>
    <w:unhideWhenUsed/>
    <w:rsid w:val="003A554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A5546"/>
  </w:style>
  <w:style w:type="paragraph" w:styleId="Rodap">
    <w:name w:val="footer"/>
    <w:basedOn w:val="Normal"/>
    <w:link w:val="RodapChar"/>
    <w:uiPriority w:val="99"/>
    <w:unhideWhenUsed/>
    <w:rsid w:val="003A5546"/>
    <w:pPr>
      <w:tabs>
        <w:tab w:val="center" w:pos="4252"/>
        <w:tab w:val="right" w:pos="8504"/>
      </w:tabs>
      <w:spacing w:after="0" w:line="240" w:lineRule="auto"/>
    </w:pPr>
  </w:style>
  <w:style w:type="character" w:customStyle="1" w:styleId="RodapChar">
    <w:name w:val="Rodapé Char"/>
    <w:basedOn w:val="Fontepargpadro"/>
    <w:link w:val="Rodap"/>
    <w:uiPriority w:val="99"/>
    <w:rsid w:val="003A5546"/>
  </w:style>
  <w:style w:type="paragraph" w:customStyle="1" w:styleId="Estilo1">
    <w:name w:val="Estilo1"/>
    <w:basedOn w:val="Normal"/>
    <w:next w:val="Normal"/>
    <w:autoRedefine/>
    <w:qFormat/>
    <w:rsid w:val="00B856C6"/>
    <w:pPr>
      <w:spacing w:after="0" w:line="240" w:lineRule="auto"/>
      <w:jc w:val="both"/>
    </w:pPr>
    <w:rPr>
      <w:rFonts w:ascii="Arial" w:eastAsia="MS Mincho" w:hAnsi="Arial" w:cs="Arial"/>
      <w:sz w:val="24"/>
      <w:szCs w:val="24"/>
    </w:rPr>
  </w:style>
  <w:style w:type="paragraph" w:styleId="Pr-formataoHTML">
    <w:name w:val="HTML Preformatted"/>
    <w:basedOn w:val="Normal"/>
    <w:link w:val="Pr-formataoHTMLChar"/>
    <w:uiPriority w:val="99"/>
    <w:unhideWhenUsed/>
    <w:rsid w:val="00841B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841BAD"/>
    <w:rPr>
      <w:rFonts w:ascii="Courier New" w:eastAsia="Times New Roman" w:hAnsi="Courier New" w:cs="Courier New"/>
      <w:sz w:val="20"/>
      <w:szCs w:val="20"/>
      <w:lang w:eastAsia="pt-BR"/>
    </w:rPr>
  </w:style>
  <w:style w:type="paragraph" w:styleId="NormalWeb">
    <w:name w:val="Normal (Web)"/>
    <w:basedOn w:val="Normal"/>
    <w:uiPriority w:val="99"/>
    <w:unhideWhenUsed/>
    <w:rsid w:val="008F4F3D"/>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fontstyle01">
    <w:name w:val="fontstyle01"/>
    <w:basedOn w:val="Fontepargpadro"/>
    <w:rsid w:val="00391FD3"/>
    <w:rPr>
      <w:rFonts w:ascii="Times-Roman" w:hAnsi="Times-Roman" w:hint="default"/>
      <w:b w:val="0"/>
      <w:bCs w:val="0"/>
      <w:i w:val="0"/>
      <w:iCs w:val="0"/>
      <w:color w:val="000000"/>
      <w:sz w:val="24"/>
      <w:szCs w:val="24"/>
    </w:rPr>
  </w:style>
  <w:style w:type="paragraph" w:styleId="Reviso">
    <w:name w:val="Revision"/>
    <w:hidden/>
    <w:uiPriority w:val="99"/>
    <w:semiHidden/>
    <w:rsid w:val="00CC129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857614">
      <w:bodyDiv w:val="1"/>
      <w:marLeft w:val="0"/>
      <w:marRight w:val="0"/>
      <w:marTop w:val="0"/>
      <w:marBottom w:val="0"/>
      <w:divBdr>
        <w:top w:val="none" w:sz="0" w:space="0" w:color="auto"/>
        <w:left w:val="none" w:sz="0" w:space="0" w:color="auto"/>
        <w:bottom w:val="none" w:sz="0" w:space="0" w:color="auto"/>
        <w:right w:val="none" w:sz="0" w:space="0" w:color="auto"/>
      </w:divBdr>
    </w:div>
    <w:div w:id="698045251">
      <w:bodyDiv w:val="1"/>
      <w:marLeft w:val="0"/>
      <w:marRight w:val="0"/>
      <w:marTop w:val="0"/>
      <w:marBottom w:val="0"/>
      <w:divBdr>
        <w:top w:val="none" w:sz="0" w:space="0" w:color="auto"/>
        <w:left w:val="none" w:sz="0" w:space="0" w:color="auto"/>
        <w:bottom w:val="none" w:sz="0" w:space="0" w:color="auto"/>
        <w:right w:val="none" w:sz="0" w:space="0" w:color="auto"/>
      </w:divBdr>
    </w:div>
    <w:div w:id="714043756">
      <w:bodyDiv w:val="1"/>
      <w:marLeft w:val="0"/>
      <w:marRight w:val="0"/>
      <w:marTop w:val="0"/>
      <w:marBottom w:val="0"/>
      <w:divBdr>
        <w:top w:val="none" w:sz="0" w:space="0" w:color="auto"/>
        <w:left w:val="none" w:sz="0" w:space="0" w:color="auto"/>
        <w:bottom w:val="none" w:sz="0" w:space="0" w:color="auto"/>
        <w:right w:val="none" w:sz="0" w:space="0" w:color="auto"/>
      </w:divBdr>
    </w:div>
    <w:div w:id="807088907">
      <w:bodyDiv w:val="1"/>
      <w:marLeft w:val="0"/>
      <w:marRight w:val="0"/>
      <w:marTop w:val="0"/>
      <w:marBottom w:val="0"/>
      <w:divBdr>
        <w:top w:val="none" w:sz="0" w:space="0" w:color="auto"/>
        <w:left w:val="none" w:sz="0" w:space="0" w:color="auto"/>
        <w:bottom w:val="none" w:sz="0" w:space="0" w:color="auto"/>
        <w:right w:val="none" w:sz="0" w:space="0" w:color="auto"/>
      </w:divBdr>
    </w:div>
    <w:div w:id="812406936">
      <w:bodyDiv w:val="1"/>
      <w:marLeft w:val="0"/>
      <w:marRight w:val="0"/>
      <w:marTop w:val="0"/>
      <w:marBottom w:val="0"/>
      <w:divBdr>
        <w:top w:val="none" w:sz="0" w:space="0" w:color="auto"/>
        <w:left w:val="none" w:sz="0" w:space="0" w:color="auto"/>
        <w:bottom w:val="none" w:sz="0" w:space="0" w:color="auto"/>
        <w:right w:val="none" w:sz="0" w:space="0" w:color="auto"/>
      </w:divBdr>
    </w:div>
    <w:div w:id="1418019898">
      <w:bodyDiv w:val="1"/>
      <w:marLeft w:val="0"/>
      <w:marRight w:val="0"/>
      <w:marTop w:val="0"/>
      <w:marBottom w:val="0"/>
      <w:divBdr>
        <w:top w:val="none" w:sz="0" w:space="0" w:color="auto"/>
        <w:left w:val="none" w:sz="0" w:space="0" w:color="auto"/>
        <w:bottom w:val="none" w:sz="0" w:space="0" w:color="auto"/>
        <w:right w:val="none" w:sz="0" w:space="0" w:color="auto"/>
      </w:divBdr>
    </w:div>
    <w:div w:id="1424111739">
      <w:bodyDiv w:val="1"/>
      <w:marLeft w:val="0"/>
      <w:marRight w:val="0"/>
      <w:marTop w:val="0"/>
      <w:marBottom w:val="0"/>
      <w:divBdr>
        <w:top w:val="none" w:sz="0" w:space="0" w:color="auto"/>
        <w:left w:val="none" w:sz="0" w:space="0" w:color="auto"/>
        <w:bottom w:val="none" w:sz="0" w:space="0" w:color="auto"/>
        <w:right w:val="none" w:sz="0" w:space="0" w:color="auto"/>
      </w:divBdr>
    </w:div>
    <w:div w:id="1448548101">
      <w:bodyDiv w:val="1"/>
      <w:marLeft w:val="0"/>
      <w:marRight w:val="0"/>
      <w:marTop w:val="0"/>
      <w:marBottom w:val="0"/>
      <w:divBdr>
        <w:top w:val="none" w:sz="0" w:space="0" w:color="auto"/>
        <w:left w:val="none" w:sz="0" w:space="0" w:color="auto"/>
        <w:bottom w:val="none" w:sz="0" w:space="0" w:color="auto"/>
        <w:right w:val="none" w:sz="0" w:space="0" w:color="auto"/>
      </w:divBdr>
    </w:div>
    <w:div w:id="1485118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C6F3B8-203B-4CFC-8623-41D5245D7E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23</Pages>
  <Words>58179</Words>
  <Characters>314167</Characters>
  <Application>Microsoft Office Word</Application>
  <DocSecurity>0</DocSecurity>
  <Lines>2618</Lines>
  <Paragraphs>7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1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ARF</dc:creator>
  <cp:keywords/>
  <dc:description/>
  <cp:lastModifiedBy>Marco Valois</cp:lastModifiedBy>
  <cp:revision>5</cp:revision>
  <dcterms:created xsi:type="dcterms:W3CDTF">2023-09-21T21:11:00Z</dcterms:created>
  <dcterms:modified xsi:type="dcterms:W3CDTF">2023-09-22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linical-physiology-and-functional-imaging</vt:lpwstr>
  </property>
  <property fmtid="{D5CDD505-2E9C-101B-9397-08002B2CF9AE}" pid="7" name="Mendeley Recent Style Name 2_1">
    <vt:lpwstr>Clinical Physiology and Functional Imaging</vt:lpwstr>
  </property>
  <property fmtid="{D5CDD505-2E9C-101B-9397-08002B2CF9AE}" pid="8" name="Mendeley Recent Style Id 3_1">
    <vt:lpwstr>http://www.zotero.org/styles/expert-review-of-respiratory-medicine</vt:lpwstr>
  </property>
  <property fmtid="{D5CDD505-2E9C-101B-9397-08002B2CF9AE}" pid="9" name="Mendeley Recent Style Name 3_1">
    <vt:lpwstr>Expert Review of Respiratory Medicine</vt:lpwstr>
  </property>
  <property fmtid="{D5CDD505-2E9C-101B-9397-08002B2CF9AE}" pid="10" name="Mendeley Recent Style Id 4_1">
    <vt:lpwstr>http://www.zotero.org/styles/lung</vt:lpwstr>
  </property>
  <property fmtid="{D5CDD505-2E9C-101B-9397-08002B2CF9AE}" pid="11" name="Mendeley Recent Style Name 4_1">
    <vt:lpwstr>Lung</vt:lpwstr>
  </property>
  <property fmtid="{D5CDD505-2E9C-101B-9397-08002B2CF9AE}" pid="12" name="Mendeley Recent Style Id 5_1">
    <vt:lpwstr>http://www.zotero.org/styles/pediatric-pulmonology</vt:lpwstr>
  </property>
  <property fmtid="{D5CDD505-2E9C-101B-9397-08002B2CF9AE}" pid="13" name="Mendeley Recent Style Name 5_1">
    <vt:lpwstr>Pediatric Pulmonology</vt:lpwstr>
  </property>
  <property fmtid="{D5CDD505-2E9C-101B-9397-08002B2CF9AE}" pid="14" name="Mendeley Recent Style Id 6_1">
    <vt:lpwstr>http://www.zotero.org/styles/the-journal-of-allergy-and-clinical-immunology</vt:lpwstr>
  </property>
  <property fmtid="{D5CDD505-2E9C-101B-9397-08002B2CF9AE}" pid="15" name="Mendeley Recent Style Name 6_1">
    <vt:lpwstr>The Journal of Allergy and Clinical Immunology</vt:lpwstr>
  </property>
  <property fmtid="{D5CDD505-2E9C-101B-9397-08002B2CF9AE}" pid="16" name="Mendeley Recent Style Id 7_1">
    <vt:lpwstr>http://www.zotero.org/styles/thieme-german</vt:lpwstr>
  </property>
  <property fmtid="{D5CDD505-2E9C-101B-9397-08002B2CF9AE}" pid="17" name="Mendeley Recent Style Name 7_1">
    <vt:lpwstr>Thieme-German (Deutsch)</vt:lpwstr>
  </property>
  <property fmtid="{D5CDD505-2E9C-101B-9397-08002B2CF9AE}" pid="18" name="Mendeley Recent Style Id 8_1">
    <vt:lpwstr>http://www.zotero.org/styles/universidade-federal-de-pernambuco-abnt</vt:lpwstr>
  </property>
  <property fmtid="{D5CDD505-2E9C-101B-9397-08002B2CF9AE}" pid="19" name="Mendeley Recent Style Name 8_1">
    <vt:lpwstr>Universidade Federal de Pernambuco - ABNT (Portuguese - Brazil)</vt:lpwstr>
  </property>
  <property fmtid="{D5CDD505-2E9C-101B-9397-08002B2CF9AE}" pid="20" name="Mendeley Recent Style Id 9_1">
    <vt:lpwstr>http://www.zotero.org/styles/world-journal-of-respirology</vt:lpwstr>
  </property>
  <property fmtid="{D5CDD505-2E9C-101B-9397-08002B2CF9AE}" pid="21" name="Mendeley Recent Style Name 9_1">
    <vt:lpwstr>World Journal of Respirology</vt:lpwstr>
  </property>
  <property fmtid="{D5CDD505-2E9C-101B-9397-08002B2CF9AE}" pid="22" name="Mendeley Document_1">
    <vt:lpwstr>True</vt:lpwstr>
  </property>
  <property fmtid="{D5CDD505-2E9C-101B-9397-08002B2CF9AE}" pid="23" name="Mendeley Unique User Id_1">
    <vt:lpwstr>3dff1702-48e6-394a-8b9f-24ece03aa60e</vt:lpwstr>
  </property>
  <property fmtid="{D5CDD505-2E9C-101B-9397-08002B2CF9AE}" pid="24" name="Mendeley Citation Style_1">
    <vt:lpwstr>http://www.zotero.org/styles/expert-review-of-respiratory-medicine</vt:lpwstr>
  </property>
</Properties>
</file>